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2CD11B" w14:textId="78DEE477" w:rsidR="00D66D98" w:rsidRPr="00D66D98" w:rsidRDefault="00D66D98" w:rsidP="00EA4090">
      <w:pPr>
        <w:widowControl w:val="0"/>
        <w:autoSpaceDE w:val="0"/>
        <w:autoSpaceDN w:val="0"/>
        <w:adjustRightInd w:val="0"/>
        <w:ind w:right="-720"/>
        <w:jc w:val="center"/>
        <w:rPr>
          <w:rFonts w:ascii="Times New Roman" w:hAnsi="Times New Roman" w:cs="Times New Roman"/>
          <w:bCs/>
          <w:color w:val="000000"/>
          <w:lang w:val="en-US"/>
        </w:rPr>
      </w:pPr>
      <w:r w:rsidRPr="00D66D98">
        <w:rPr>
          <w:rFonts w:ascii="Times New Roman" w:hAnsi="Times New Roman" w:cs="Times New Roman"/>
          <w:bCs/>
          <w:color w:val="000000"/>
          <w:lang w:val="en-US"/>
        </w:rPr>
        <w:t xml:space="preserve">Supplementary </w:t>
      </w:r>
      <w:r w:rsidR="00D1496A">
        <w:rPr>
          <w:rFonts w:ascii="Times New Roman" w:hAnsi="Times New Roman" w:cs="Times New Roman"/>
          <w:bCs/>
          <w:color w:val="000000"/>
          <w:lang w:val="en-US"/>
        </w:rPr>
        <w:t xml:space="preserve">material </w:t>
      </w:r>
      <w:r w:rsidRPr="00D66D98">
        <w:rPr>
          <w:rFonts w:ascii="Times New Roman" w:hAnsi="Times New Roman" w:cs="Times New Roman"/>
          <w:bCs/>
          <w:color w:val="000000"/>
          <w:lang w:val="en-US"/>
        </w:rPr>
        <w:t>Table S2</w:t>
      </w:r>
      <w:r w:rsidRPr="00D66D98">
        <w:rPr>
          <w:rFonts w:ascii="Times New Roman" w:hAnsi="Times New Roman" w:cs="Times New Roman"/>
          <w:color w:val="000000"/>
          <w:lang w:val="en-US"/>
        </w:rPr>
        <w:t xml:space="preserve">. Excluded articles and reasons for </w:t>
      </w:r>
      <w:proofErr w:type="gramStart"/>
      <w:r w:rsidRPr="00D66D98">
        <w:rPr>
          <w:rFonts w:ascii="Times New Roman" w:hAnsi="Times New Roman" w:cs="Times New Roman"/>
          <w:color w:val="000000"/>
          <w:lang w:val="en-US"/>
        </w:rPr>
        <w:t>exclusion(</w:t>
      </w:r>
      <w:proofErr w:type="gramEnd"/>
      <w:r w:rsidRPr="00D66D98">
        <w:rPr>
          <w:rFonts w:ascii="Times New Roman" w:hAnsi="Times New Roman" w:cs="Times New Roman"/>
          <w:color w:val="000000"/>
          <w:lang w:val="en-US"/>
        </w:rPr>
        <w:t>n</w:t>
      </w:r>
      <w:r w:rsidR="0001572F">
        <w:rPr>
          <w:rFonts w:ascii="Times New Roman" w:hAnsi="Times New Roman" w:cs="Times New Roman"/>
          <w:color w:val="000000"/>
          <w:lang w:val="en-US"/>
        </w:rPr>
        <w:t xml:space="preserve"> </w:t>
      </w:r>
      <w:r w:rsidRPr="00D66D98">
        <w:rPr>
          <w:rFonts w:ascii="Times New Roman" w:hAnsi="Times New Roman" w:cs="Times New Roman"/>
          <w:color w:val="000000"/>
          <w:lang w:val="en-US"/>
        </w:rPr>
        <w:t>=</w:t>
      </w:r>
      <w:r w:rsidR="0001572F">
        <w:rPr>
          <w:rFonts w:ascii="Times New Roman" w:hAnsi="Times New Roman" w:cs="Times New Roman"/>
          <w:color w:val="000000"/>
          <w:lang w:val="en-US"/>
        </w:rPr>
        <w:t xml:space="preserve"> </w:t>
      </w:r>
      <w:r w:rsidRPr="00D66D98">
        <w:rPr>
          <w:rFonts w:ascii="Times New Roman" w:hAnsi="Times New Roman" w:cs="Times New Roman"/>
          <w:color w:val="000000"/>
          <w:lang w:val="en-US"/>
        </w:rPr>
        <w:t>202).</w:t>
      </w:r>
    </w:p>
    <w:tbl>
      <w:tblPr>
        <w:tblStyle w:val="PlainTable2"/>
        <w:tblpPr w:leftFromText="141" w:rightFromText="141" w:vertAnchor="text" w:horzAnchor="margin" w:tblpXSpec="center" w:tblpY="85"/>
        <w:tblW w:w="4840" w:type="pct"/>
        <w:tblLook w:val="0620" w:firstRow="1" w:lastRow="0" w:firstColumn="0" w:lastColumn="0" w:noHBand="1" w:noVBand="1"/>
      </w:tblPr>
      <w:tblGrid>
        <w:gridCol w:w="1189"/>
        <w:gridCol w:w="5760"/>
        <w:gridCol w:w="1277"/>
      </w:tblGrid>
      <w:tr w:rsidR="00D66D98" w:rsidRPr="00D66D98" w14:paraId="75A1BCB6" w14:textId="77777777" w:rsidTr="0076223D">
        <w:trPr>
          <w:cnfStyle w:val="100000000000" w:firstRow="1" w:lastRow="0" w:firstColumn="0" w:lastColumn="0" w:oddVBand="0" w:evenVBand="0" w:oddHBand="0" w:evenHBand="0" w:firstRowFirstColumn="0" w:firstRowLastColumn="0" w:lastRowFirstColumn="0" w:lastRowLastColumn="0"/>
          <w:trHeight w:val="416"/>
        </w:trPr>
        <w:tc>
          <w:tcPr>
            <w:tcW w:w="601" w:type="pct"/>
          </w:tcPr>
          <w:p w14:paraId="135ED9FE" w14:textId="5632BD70" w:rsidR="00D66D98" w:rsidRPr="00D66D98" w:rsidRDefault="00D66D98" w:rsidP="00D66D98">
            <w:pPr>
              <w:widowControl w:val="0"/>
              <w:autoSpaceDE w:val="0"/>
              <w:autoSpaceDN w:val="0"/>
              <w:adjustRightInd w:val="0"/>
              <w:jc w:val="center"/>
              <w:rPr>
                <w:rFonts w:ascii="Times New Roman" w:hAnsi="Times New Roman" w:cs="Times New Roman"/>
                <w:b w:val="0"/>
                <w:bCs w:val="0"/>
                <w:color w:val="000000"/>
                <w:lang w:val="en-US"/>
              </w:rPr>
            </w:pPr>
            <w:r>
              <w:rPr>
                <w:rFonts w:ascii="Times New Roman" w:hAnsi="Times New Roman" w:cs="Times New Roman"/>
                <w:b w:val="0"/>
                <w:bCs w:val="0"/>
                <w:color w:val="000000"/>
                <w:lang w:val="en-US"/>
              </w:rPr>
              <w:t>Reference</w:t>
            </w:r>
          </w:p>
        </w:tc>
        <w:tc>
          <w:tcPr>
            <w:tcW w:w="3562" w:type="pct"/>
          </w:tcPr>
          <w:p w14:paraId="38DDAF4E" w14:textId="77777777" w:rsidR="00D66D98" w:rsidRPr="00D66D98" w:rsidRDefault="00D66D98" w:rsidP="00D66D98">
            <w:pPr>
              <w:widowControl w:val="0"/>
              <w:autoSpaceDE w:val="0"/>
              <w:autoSpaceDN w:val="0"/>
              <w:adjustRightInd w:val="0"/>
              <w:jc w:val="center"/>
              <w:rPr>
                <w:rFonts w:ascii="Times New Roman" w:hAnsi="Times New Roman" w:cs="Times New Roman"/>
                <w:b w:val="0"/>
                <w:bCs w:val="0"/>
                <w:color w:val="000000"/>
              </w:rPr>
            </w:pPr>
            <w:r w:rsidRPr="00D66D98">
              <w:rPr>
                <w:rFonts w:ascii="Times New Roman" w:hAnsi="Times New Roman" w:cs="Times New Roman"/>
                <w:b w:val="0"/>
                <w:bCs w:val="0"/>
                <w:color w:val="000000"/>
              </w:rPr>
              <w:t>Author,Year</w:t>
            </w:r>
          </w:p>
        </w:tc>
        <w:tc>
          <w:tcPr>
            <w:tcW w:w="837" w:type="pct"/>
          </w:tcPr>
          <w:p w14:paraId="2B9B087F" w14:textId="77777777" w:rsidR="00D66D98" w:rsidRPr="00D66D98" w:rsidRDefault="00D66D98" w:rsidP="00D66D98">
            <w:pPr>
              <w:widowControl w:val="0"/>
              <w:autoSpaceDE w:val="0"/>
              <w:autoSpaceDN w:val="0"/>
              <w:adjustRightInd w:val="0"/>
              <w:jc w:val="center"/>
              <w:rPr>
                <w:rFonts w:ascii="Times New Roman" w:hAnsi="Times New Roman" w:cs="Times New Roman"/>
                <w:b w:val="0"/>
                <w:kern w:val="1"/>
              </w:rPr>
            </w:pPr>
            <w:r w:rsidRPr="00D66D98">
              <w:rPr>
                <w:rFonts w:ascii="Times New Roman" w:hAnsi="Times New Roman" w:cs="Times New Roman"/>
                <w:b w:val="0"/>
                <w:bCs w:val="0"/>
                <w:color w:val="000000"/>
              </w:rPr>
              <w:t>Reason for exclusion</w:t>
            </w:r>
          </w:p>
        </w:tc>
      </w:tr>
      <w:tr w:rsidR="00D66D98" w:rsidRPr="00D66D98" w14:paraId="46FF4B61" w14:textId="77777777" w:rsidTr="0076223D">
        <w:trPr>
          <w:trHeight w:val="311"/>
        </w:trPr>
        <w:tc>
          <w:tcPr>
            <w:tcW w:w="601" w:type="pct"/>
          </w:tcPr>
          <w:p w14:paraId="58D1846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 w:tooltip="Ameis, 1995 #7"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Ameis&lt;/Author&gt;&lt;Year&gt;1995&lt;/Year&gt;&lt;RecNum&gt;7&lt;/RecNum&gt;&lt;DisplayText&gt;&lt;style face="superscript"&gt;1&lt;/style&gt;&lt;/DisplayText&gt;&lt;record&gt;&lt;rec-number&gt;7&lt;/rec-number&gt;&lt;foreign-keys&gt;&lt;key app="EN" db-id="95zfp502y29psve52vqxpvfk9r2wvvt9assv" timestamp="0"&gt;7&lt;/key&gt;&lt;/foreign-keys&gt;&lt;ref-type name="Journal Article"&gt;17&lt;/ref-type&gt;&lt;contributors&gt;&lt;authors&gt;&lt;author&gt;Ameis, D.&lt;/author&gt;&lt;author&gt;Brockmann, G.&lt;/author&gt;&lt;author&gt;Knoblich, R.&lt;/author&gt;&lt;author&gt;Merkel, M.&lt;/author&gt;&lt;author&gt;Ostlund Jr, R. E.&lt;/author&gt;&lt;author&gt;Yang, J. W.&lt;/author&gt;&lt;author&gt;Coates, P. M.&lt;/author&gt;&lt;author&gt;Cortner, J. A.&lt;/author&gt;&lt;author&gt;Feinman, S. V.&lt;/author&gt;&lt;author&gt;Greten, H.&lt;/author&gt;&lt;/authors&gt;&lt;/contributors&gt;&lt;titles&gt;&lt;title&gt;A 5&amp;apos; splice-region mutation and a dinucleotide deletion in the lysosomal acid lipase gene in two patients with cholesteryl ester storage disease&lt;/title&gt;&lt;secondary-title&gt;Journal of Lipid Research&lt;/secondary-title&gt;&lt;/titles&gt;&lt;pages&gt;241-250&lt;/pages&gt;&lt;volume&gt;36&lt;/volume&gt;&lt;number&gt;2&lt;/number&gt;&lt;keywords&gt;&lt;keyword&gt;Mutation&lt;/keyword&gt;&lt;keyword&gt;Sterol Esterase&lt;/keyword&gt;&lt;keyword&gt;Lipase&lt;/keyword&gt;&lt;keyword&gt;Cholesterol Ester Storage Disease&lt;/keyword&gt;&lt;/keywords&gt;&lt;dates&gt;&lt;year&gt;1995&lt;/year&gt;&lt;pub-dates&gt;&lt;date&gt;1995&lt;/date&gt;&lt;/pub-dates&gt;&lt;/dates&gt;&lt;accession-num&gt;rayyan-16163565&lt;/accession-num&gt;&lt;urls&gt;&lt;related-urls&gt;&lt;url&gt;https://www.scopus.com/inward/record.uri?eid=2-s2.0-0028797149&amp;amp;partnerID=40&amp;amp;md5=afbf5f05ff2ac33d03052df359d2d044&lt;/url&gt;&lt;url&gt;http://www.jlr.org/content/36/2/241.full.pdf&lt;/url&gt;&lt;/related-urls&gt;&lt;/urls&gt;&lt;custom1&gt;Cited By :46 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78D07D9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Ameis et al 1995</w:t>
            </w:r>
          </w:p>
        </w:tc>
        <w:tc>
          <w:tcPr>
            <w:tcW w:w="837" w:type="pct"/>
          </w:tcPr>
          <w:p w14:paraId="716EE97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1</w:t>
            </w:r>
          </w:p>
        </w:tc>
      </w:tr>
      <w:tr w:rsidR="00D66D98" w:rsidRPr="00D66D98" w14:paraId="0F45E8CC" w14:textId="77777777" w:rsidTr="0076223D">
        <w:trPr>
          <w:trHeight w:val="306"/>
        </w:trPr>
        <w:tc>
          <w:tcPr>
            <w:tcW w:w="601" w:type="pct"/>
          </w:tcPr>
          <w:p w14:paraId="4AFB974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rPr>
              <w:t>(</w:t>
            </w:r>
            <w:r w:rsidR="0001572F">
              <w:fldChar w:fldCharType="begin"/>
            </w:r>
            <w:r w:rsidR="0001572F">
              <w:instrText xml:space="preserve"> HYPERLINK \l "_ENREF_2" \o "Burton, 2015 #37" </w:instrText>
            </w:r>
            <w:r w:rsidR="0001572F">
              <w:fldChar w:fldCharType="separate"/>
            </w:r>
            <w:r w:rsidRPr="00D66D98">
              <w:rPr>
                <w:rFonts w:ascii="Times New Roman" w:hAnsi="Times New Roman" w:cs="Times New Roman"/>
                <w:noProof/>
              </w:rPr>
              <w:fldChar w:fldCharType="begin">
                <w:fldData xml:space="preserve">PEVuZE5vdGU+PENpdGU+PEF1dGhvcj5CdXJ0b248L0F1dGhvcj48WWVhcj4yMDE1PC9ZZWFyPjxS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</w:fldData>
              </w:fldChar>
            </w:r>
            <w:r w:rsidRPr="00D66D98">
              <w:rPr>
                <w:rFonts w:ascii="Times New Roman" w:hAnsi="Times New Roman" w:cs="Times New Roman"/>
                <w:noProof/>
              </w:rPr>
              <w:instrText xml:space="preserve"> ADDIN EN.CITE </w:instrText>
            </w:r>
            <w:r w:rsidRPr="00D66D98">
              <w:rPr>
                <w:rFonts w:ascii="Times New Roman" w:hAnsi="Times New Roman" w:cs="Times New Roman"/>
                <w:noProof/>
              </w:rPr>
              <w:fldChar w:fldCharType="begin">
                <w:fldData xml:space="preserve">PEVuZE5vdGU+PENpdGU+PEF1dGhvcj5CdXJ0b248L0F1dGhvcj48WWVhcj4yMDE1PC9ZZWFyPjxS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</w:fldData>
              </w:fldChar>
            </w:r>
            <w:r w:rsidRPr="00D66D98">
              <w:rPr>
                <w:rFonts w:ascii="Times New Roman" w:hAnsi="Times New Roman" w:cs="Times New Roman"/>
                <w:noProof/>
              </w:rPr>
              <w:instrText xml:space="preserve"> ADDIN EN.CITE.DATA </w:instrText>
            </w:r>
            <w:r w:rsidRPr="00D66D98">
              <w:rPr>
                <w:rFonts w:ascii="Times New Roman" w:hAnsi="Times New Roman" w:cs="Times New Roman"/>
                <w:noProof/>
              </w:rPr>
            </w:r>
            <w:r w:rsidRPr="00D66D98">
              <w:rPr>
                <w:rFonts w:ascii="Times New Roman" w:hAnsi="Times New Roman" w:cs="Times New Roman"/>
                <w:noProof/>
              </w:rPr>
              <w:fldChar w:fldCharType="end"/>
            </w:r>
            <w:r w:rsidRPr="00D66D98">
              <w:rPr>
                <w:rFonts w:ascii="Times New Roman" w:hAnsi="Times New Roman" w:cs="Times New Roman"/>
                <w:noProof/>
              </w:rPr>
            </w:r>
            <w:r w:rsidRPr="00D66D98">
              <w:rPr>
                <w:rFonts w:ascii="Times New Roman" w:hAnsi="Times New Roman" w:cs="Times New Roman"/>
                <w:noProof/>
              </w:rPr>
              <w:fldChar w:fldCharType="separate"/>
            </w:r>
            <w:r w:rsidRPr="00D66D98">
              <w:rPr>
                <w:rFonts w:ascii="Times New Roman" w:hAnsi="Times New Roman" w:cs="Times New Roman"/>
                <w:noProof/>
              </w:rPr>
              <w:t>2</w:t>
            </w:r>
            <w:r w:rsidRPr="00D66D98">
              <w:rPr>
                <w:rFonts w:ascii="Times New Roman" w:hAnsi="Times New Roman" w:cs="Times New Roman"/>
                <w:noProof/>
              </w:rPr>
              <w:fldChar w:fldCharType="end"/>
            </w:r>
            <w:r w:rsidR="0001572F">
              <w:rPr>
                <w:rFonts w:ascii="Times New Roman" w:hAnsi="Times New Roman" w:cs="Times New Roman"/>
                <w:noProof/>
              </w:rPr>
              <w:fldChar w:fldCharType="end"/>
            </w:r>
            <w:r w:rsidRPr="00D66D98">
              <w:rPr>
                <w:rFonts w:ascii="Times New Roman" w:hAnsi="Times New Roman" w:cs="Times New Roman"/>
                <w:noProof/>
              </w:rPr>
              <w:t>)</w:t>
            </w:r>
          </w:p>
        </w:tc>
        <w:tc>
          <w:tcPr>
            <w:tcW w:w="3562" w:type="pct"/>
          </w:tcPr>
          <w:p w14:paraId="30E7BD9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noProof/>
              </w:rPr>
              <w:t>Burton et al 2015</w:t>
            </w:r>
          </w:p>
        </w:tc>
        <w:tc>
          <w:tcPr>
            <w:tcW w:w="837" w:type="pct"/>
          </w:tcPr>
          <w:p w14:paraId="4560025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1</w:t>
            </w:r>
          </w:p>
        </w:tc>
      </w:tr>
      <w:tr w:rsidR="00D66D98" w:rsidRPr="00D66D98" w14:paraId="2CC7601F" w14:textId="77777777" w:rsidTr="0076223D">
        <w:trPr>
          <w:trHeight w:val="306"/>
        </w:trPr>
        <w:tc>
          <w:tcPr>
            <w:tcW w:w="601" w:type="pct"/>
          </w:tcPr>
          <w:p w14:paraId="080087E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rPr>
              <w:t>(</w:t>
            </w:r>
            <w:r w:rsidR="0001572F">
              <w:fldChar w:fldCharType="begin"/>
            </w:r>
            <w:r w:rsidR="0001572F">
              <w:instrText xml:space="preserve"> HYPERLINK \l "_ENREF_3" \o "Burton, 2017 #38" </w:instrText>
            </w:r>
            <w:r w:rsidR="0001572F">
              <w:fldChar w:fldCharType="separate"/>
            </w:r>
            <w:r w:rsidRPr="00D66D98">
              <w:rPr>
                <w:rFonts w:ascii="Times New Roman" w:hAnsi="Times New Roman" w:cs="Times New Roman"/>
                <w:noProof/>
              </w:rPr>
              <w:fldChar w:fldCharType="begin">
                <w:fldData xml:space="preserve">PEVuZE5vdGU+PENpdGU+PEF1dGhvcj5CdXJ0b248L0F1dGhvcj48WWVhcj4yMDE3PC9ZZWFyPjxS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</w:fldData>
              </w:fldChar>
            </w:r>
            <w:r w:rsidRPr="00D66D98">
              <w:rPr>
                <w:rFonts w:ascii="Times New Roman" w:hAnsi="Times New Roman" w:cs="Times New Roman"/>
                <w:noProof/>
              </w:rPr>
              <w:instrText xml:space="preserve"> ADDIN EN.CITE </w:instrText>
            </w:r>
            <w:r w:rsidRPr="00D66D98">
              <w:rPr>
                <w:rFonts w:ascii="Times New Roman" w:hAnsi="Times New Roman" w:cs="Times New Roman"/>
                <w:noProof/>
              </w:rPr>
              <w:fldChar w:fldCharType="begin">
                <w:fldData xml:space="preserve">PEVuZE5vdGU+PENpdGU+PEF1dGhvcj5CdXJ0b248L0F1dGhvcj48WWVhcj4yMDE3PC9ZZWFyPjxS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</w:fldData>
              </w:fldChar>
            </w:r>
            <w:r w:rsidRPr="00D66D98">
              <w:rPr>
                <w:rFonts w:ascii="Times New Roman" w:hAnsi="Times New Roman" w:cs="Times New Roman"/>
                <w:noProof/>
              </w:rPr>
              <w:instrText xml:space="preserve"> ADDIN EN.CITE.DATA </w:instrText>
            </w:r>
            <w:r w:rsidRPr="00D66D98">
              <w:rPr>
                <w:rFonts w:ascii="Times New Roman" w:hAnsi="Times New Roman" w:cs="Times New Roman"/>
                <w:noProof/>
              </w:rPr>
            </w:r>
            <w:r w:rsidRPr="00D66D98">
              <w:rPr>
                <w:rFonts w:ascii="Times New Roman" w:hAnsi="Times New Roman" w:cs="Times New Roman"/>
                <w:noProof/>
              </w:rPr>
              <w:fldChar w:fldCharType="end"/>
            </w:r>
            <w:r w:rsidRPr="00D66D98">
              <w:rPr>
                <w:rFonts w:ascii="Times New Roman" w:hAnsi="Times New Roman" w:cs="Times New Roman"/>
                <w:noProof/>
              </w:rPr>
            </w:r>
            <w:r w:rsidRPr="00D66D98">
              <w:rPr>
                <w:rFonts w:ascii="Times New Roman" w:hAnsi="Times New Roman" w:cs="Times New Roman"/>
                <w:noProof/>
              </w:rPr>
              <w:fldChar w:fldCharType="separate"/>
            </w:r>
            <w:r w:rsidRPr="00D66D98">
              <w:rPr>
                <w:rFonts w:ascii="Times New Roman" w:hAnsi="Times New Roman" w:cs="Times New Roman"/>
                <w:noProof/>
              </w:rPr>
              <w:t>3</w:t>
            </w:r>
            <w:r w:rsidRPr="00D66D98">
              <w:rPr>
                <w:rFonts w:ascii="Times New Roman" w:hAnsi="Times New Roman" w:cs="Times New Roman"/>
                <w:noProof/>
              </w:rPr>
              <w:fldChar w:fldCharType="end"/>
            </w:r>
            <w:r w:rsidR="0001572F">
              <w:rPr>
                <w:rFonts w:ascii="Times New Roman" w:hAnsi="Times New Roman" w:cs="Times New Roman"/>
                <w:noProof/>
              </w:rPr>
              <w:fldChar w:fldCharType="end"/>
            </w:r>
            <w:r w:rsidRPr="00D66D98">
              <w:rPr>
                <w:rFonts w:ascii="Times New Roman" w:hAnsi="Times New Roman" w:cs="Times New Roman"/>
                <w:noProof/>
              </w:rPr>
              <w:t>)</w:t>
            </w:r>
          </w:p>
        </w:tc>
        <w:tc>
          <w:tcPr>
            <w:tcW w:w="3562" w:type="pct"/>
          </w:tcPr>
          <w:p w14:paraId="176A0EF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noProof/>
              </w:rPr>
              <w:t>Burton et al 2017</w:t>
            </w:r>
          </w:p>
        </w:tc>
        <w:tc>
          <w:tcPr>
            <w:tcW w:w="837" w:type="pct"/>
          </w:tcPr>
          <w:p w14:paraId="5ACE05F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1</w:t>
            </w:r>
          </w:p>
        </w:tc>
      </w:tr>
      <w:tr w:rsidR="00D66D98" w:rsidRPr="00D66D98" w14:paraId="360B7E4C" w14:textId="77777777" w:rsidTr="0076223D">
        <w:trPr>
          <w:trHeight w:val="310"/>
        </w:trPr>
        <w:tc>
          <w:tcPr>
            <w:tcW w:w="601" w:type="pct"/>
          </w:tcPr>
          <w:p w14:paraId="77BF501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w:instrText>
            </w:r>
            <w:r w:rsidR="0001572F">
              <w:instrText xml:space="preserve"> "_ENREF_4" \o "Canbay, 2018 #42"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Canbay&lt;/Author&gt;&lt;Year&gt;2018&lt;/Year&gt;&lt;RecNum&gt;42&lt;/RecNum&gt;&lt;DisplayText&gt;&lt;style face="superscript"&gt;4&lt;/style&gt;&lt;/DisplayText&gt;&lt;record&gt;&lt;rec-number&gt;42&lt;/rec-number&gt;&lt;foreign-keys&gt;&lt;key app="EN" db-id="95zfp502y29psve52vqxpvfk9r2wvvt9assv" timestamp="0"&gt;42&lt;/key&gt;&lt;/foreign-keys&gt;&lt;ref-type name="Journal Article"&gt;17&lt;/ref-type&gt;&lt;contributors&gt;&lt;authors&gt;&lt;author&gt;Canbay, A.&lt;/author&gt;&lt;author&gt;Muller, M. N.&lt;/author&gt;&lt;author&gt;Philippou, S.&lt;/author&gt;&lt;author&gt;Gerken, G.&lt;/author&gt;&lt;author&gt;Tromm, A.&lt;/author&gt;&lt;/authors&gt;&lt;/contributors&gt;&lt;titles&gt;&lt;title&gt;Cholesteryl Ester Storage Disease: Fatal Outcome without Causal Therapy in a Female Patient with the Preventable Sequelae of Progressive Liver Disease after Many Years of Mild Symptoms&lt;/title&gt;&lt;secondary-title&gt;Am J Case Rep&lt;/secondary-title&gt;&lt;/titles&gt;&lt;pages&gt;577-581&lt;/pages&gt;&lt;volume&gt;19&lt;/volume&gt;&lt;keywords&gt;&lt;keyword&gt;Adolescent&lt;/keyword&gt;&lt;keyword&gt;Cholesterol Ester Storage Disease/*complications&lt;/keyword&gt;&lt;keyword&gt;Esophageal and Gastric Varices/etiology&lt;/keyword&gt;&lt;keyword&gt;Fatal Outcome&lt;/keyword&gt;&lt;keyword&gt;Female&lt;/keyword&gt;&lt;keyword&gt;Humans&lt;/keyword&gt;&lt;keyword&gt;Liver Cirrhosis/etiology&lt;/keyword&gt;&lt;keyword&gt;Multiple Organ Failure/*etiology&lt;/keyword&gt;&lt;keyword&gt;Liver Diseases&lt;/keyword&gt;&lt;keyword&gt;Cholesterol Ester Storage Disease&lt;/keyword&gt;&lt;keyword&gt;Cholesterol Esters&lt;/keyword&gt;&lt;keyword&gt;Liver&lt;/keyword&gt;&lt;/keywords&gt;&lt;dates&gt;&lt;year&gt;2018&lt;/year&gt;&lt;pub-dates&gt;&lt;date&gt;2018&lt;/date&gt;&lt;/pub-dates&gt;&lt;/dates&gt;&lt;isbn&gt;1941-5923&lt;/isbn&gt;&lt;accession-num&gt;29773783&lt;/accession-num&gt;&lt;urls&gt;&lt;related-urls&gt;&lt;url&gt;https://www.ncbi.nlm.nih.gov/pmc/articles/PMC5985739/pdf/amjcaserep-19-577.pdf&lt;/url&gt;&lt;/related-urls&gt;&lt;/urls&gt;&lt;custom1&gt;1941-5923 Canbay, Ali Muller, Meike N Philippou, Stathis Gerken, Guido Tromm, Andreas Case Reports Journal Article United States Am J Case Rep. 2018 May 18;19:577-581. doi: 10.12659/AJCR.907755.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4</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17153F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Canbay et al 2018</w:t>
            </w:r>
          </w:p>
        </w:tc>
        <w:tc>
          <w:tcPr>
            <w:tcW w:w="837" w:type="pct"/>
          </w:tcPr>
          <w:p w14:paraId="73AFB04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1</w:t>
            </w:r>
          </w:p>
        </w:tc>
      </w:tr>
      <w:tr w:rsidR="00D66D98" w:rsidRPr="00D66D98" w14:paraId="5A776CC6" w14:textId="77777777" w:rsidTr="0076223D">
        <w:trPr>
          <w:trHeight w:val="310"/>
        </w:trPr>
        <w:tc>
          <w:tcPr>
            <w:tcW w:w="601" w:type="pct"/>
          </w:tcPr>
          <w:p w14:paraId="71F9067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5" \o "Castro Narro, 2019 #7046"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Castro Narro&lt;/Author&gt;&lt;Year&gt;2019&lt;/Year&gt;&lt;RecNum&gt;7046&lt;/RecNum&gt;&lt;DisplayText&gt;&lt;style face="superscript"&gt;5&lt;/style&gt;&lt;/DisplayText&gt;&lt;record&gt;&lt;rec-number&gt;7046&lt;/rec-number&gt;&lt;foreign-keys&gt;&lt;key app="EN" db-id="tp5wedsv5f0203esspyx9dso05v2wt95f9fs" timestamp="1564685275"&gt;7046&lt;/key&gt;&lt;/foreign-keys&gt;&lt;ref-type name="Journal Article"&gt;17&lt;/ref-type&gt;&lt;contributors&gt;&lt;authors&gt;&lt;author&gt;Castro Narro, G. E.&lt;/author&gt;&lt;author&gt;Gamboa Domínguez, A.&lt;/author&gt;&lt;author&gt;Consuelo Sánchez, A.&lt;/author&gt;&lt;author&gt;Salazar Martínez, A.&lt;/author&gt;&lt;author&gt;Agramonte Hevia, J.&lt;/author&gt;&lt;author&gt;Cebolla, J. J.&lt;/author&gt;&lt;author&gt;Cuellar Mendoza, M. E.&lt;/author&gt;&lt;author&gt;Díaz Hernández, H. A.&lt;/author&gt;&lt;/authors&gt;&lt;/contributors&gt;&lt;titles&gt;&lt;title&gt;Combined Hepatocellular–Cholangiocarcinoma in a Patient With Cirrhosis Due to Cholesteryl Ester Storage Disease&lt;/title&gt;&lt;secondary-title&gt;Hepatology&lt;/secondary-title&gt;&lt;/titles&gt;&lt;periodical&gt;&lt;full-title&gt;Hepatology&lt;/full-title&gt;&lt;abbr-1&gt;Hepatology (Baltimore, Md.)&lt;/abbr-1&gt;&lt;/periodical&gt;&lt;pages&gt;1838-1841&lt;/pages&gt;&lt;volume&gt;69&lt;/volume&gt;&lt;number&gt;4&lt;/number&gt;&lt;keywords&gt;&lt;keyword&gt;Cholesterol Ester Storage Disease&lt;/keyword&gt;&lt;/keywords&gt;&lt;dates&gt;&lt;year&gt;2019&lt;/year&gt;&lt;pub-dates&gt;&lt;date&gt;2019&lt;/date&gt;&lt;/pub-dates&gt;&lt;/dates&gt;&lt;accession-num&gt;rayyan-16163663&lt;/accession-num&gt;&lt;urls&gt;&lt;related-urls&gt;&lt;url&gt;https://www.scopus.com/inward/record.uri?eid=2-s2.0-85061905718&amp;amp;doi=10.1002%2fhep.30331&amp;amp;partnerID=40&amp;amp;md5=c0e49736fdd8435389344b186c7d0f76&lt;/url&gt;&lt;url&gt;https://aasldpubs.onlinelibrary.wiley.com/doi/abs/10.1002/hep.30331&lt;/url&gt;&lt;/related-urls&gt;&lt;/urls&gt;&lt;custom1&gt;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5</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9791F4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Castro Narro et al 2019</w:t>
            </w:r>
          </w:p>
        </w:tc>
        <w:tc>
          <w:tcPr>
            <w:tcW w:w="837" w:type="pct"/>
          </w:tcPr>
          <w:p w14:paraId="36B1B4F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1</w:t>
            </w:r>
          </w:p>
        </w:tc>
      </w:tr>
      <w:tr w:rsidR="00D66D98" w:rsidRPr="00D66D98" w14:paraId="01CE54F3" w14:textId="77777777" w:rsidTr="0076223D">
        <w:tc>
          <w:tcPr>
            <w:tcW w:w="601" w:type="pct"/>
          </w:tcPr>
          <w:p w14:paraId="3294BEF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6" \o "Chora, 2017 #50" </w:instrText>
            </w:r>
            <w:r w:rsidR="0001572F">
              <w:fldChar w:fldCharType="separate"/>
            </w:r>
            <w:r w:rsidRPr="00D66D98">
              <w:rPr>
                <w:rFonts w:ascii="Times New Roman" w:hAnsi="Times New Roman" w:cs="Times New Roman"/>
                <w:kern w:val="1"/>
              </w:rPr>
              <w:fldChar w:fldCharType="begin">
                <w:fldData xml:space="preserve">PEVuZE5vdGU+PENpdGU+PEF1dGhvcj5DaG9yYTwvQXV0aG9yPjxZZWFyPjIwMTc8L1llYXI+PFJl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DaG9yYTwvQXV0aG9yPjxZZWFyPjIwMTc8L1llYXI+PFJl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6</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F70190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Chora et al 2017</w:t>
            </w:r>
          </w:p>
        </w:tc>
        <w:tc>
          <w:tcPr>
            <w:tcW w:w="837" w:type="pct"/>
          </w:tcPr>
          <w:p w14:paraId="5A7CD39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1</w:t>
            </w:r>
          </w:p>
        </w:tc>
      </w:tr>
      <w:tr w:rsidR="00D66D98" w:rsidRPr="00D66D98" w14:paraId="019E57B6" w14:textId="77777777" w:rsidTr="0076223D">
        <w:tc>
          <w:tcPr>
            <w:tcW w:w="601" w:type="pct"/>
          </w:tcPr>
          <w:p w14:paraId="639DA2E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7" \o "Ivashkin, 2017 #115"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Ivashkin&lt;/Author&gt;&lt;Year&gt;2017&lt;/Year&gt;&lt;RecNum&gt;115&lt;/RecNum&gt;&lt;DisplayText&gt;&lt;style face="superscript"&gt;7&lt;/style&gt;&lt;/DisplayText&gt;&lt;record&gt;&lt;rec-number&gt;115&lt;/rec-number&gt;&lt;foreign-keys&gt;&lt;key app="EN" db-id="95zfp502y29psve52vqxpvfk9r2wvvt9assv" timestamp="0"&gt;115&lt;/key&gt;&lt;/foreign-keys&gt;&lt;ref-type name="Journal Article"&gt;17&lt;/ref-type&gt;&lt;contributors&gt;&lt;authors&gt;&lt;author&gt;Ivashkin, V.&lt;/author&gt;&lt;author&gt;Zharkova, M.&lt;/author&gt;&lt;/authors&gt;&lt;/contributors&gt;&lt;titles&gt;&lt;title&gt;Cholesteryl Ester Crystals in Lysosomal Acid Lipase Deficiency&lt;/title&gt;&lt;secondary-title&gt;N Engl J Med&lt;/secondary-title&gt;&lt;/titles&gt;&lt;pages&gt;e14&lt;/pages&gt;&lt;volume&gt;376&lt;/volume&gt;&lt;number&gt;9&lt;/number&gt;&lt;keywords&gt;&lt;keyword&gt;Adolescent&lt;/keyword&gt;&lt;keyword&gt;Cholesterol Esters/*analysis&lt;/keyword&gt;&lt;keyword&gt;Crystallization&lt;/keyword&gt;&lt;keyword&gt;Female&lt;/keyword&gt;&lt;keyword&gt;Humans&lt;/keyword&gt;&lt;keyword&gt;Kupffer Cells/*chemistry&lt;/keyword&gt;&lt;keyword&gt;Liver/*pathology&lt;/keyword&gt;&lt;keyword&gt;Mutation&lt;/keyword&gt;&lt;keyword&gt;Transaminases/blood&lt;/keyword&gt;&lt;keyword&gt;Wolman Disease/*diagnosis/genetics&lt;/keyword&gt;&lt;keyword&gt;Cholesterol Esters&lt;/keyword&gt;&lt;keyword&gt;Hyperlipoproteinemia Type I&lt;/keyword&gt;&lt;keyword&gt;Sterol Esterase&lt;/keyword&gt;&lt;keyword&gt;Wolman Disease&lt;/keyword&gt;&lt;keyword&gt;Lipase&lt;/keyword&gt;&lt;/keywords&gt;&lt;dates&gt;&lt;year&gt;2017&lt;/year&gt;&lt;pub-dates&gt;&lt;date&gt;2017&lt;/date&gt;&lt;/pub-dates&gt;&lt;/dates&gt;&lt;isbn&gt;0028-4793&lt;/isbn&gt;&lt;accession-num&gt;28249129&lt;/accession-num&gt;&lt;urls&gt;&lt;related-urls&gt;&lt;url&gt;https://www.nejm.org/doi/10.1056/NEJMicm1610060?url_ver=Z39.88-2003&amp;amp;rfr_id=ori:rid:crossref.org&amp;amp;rfr_dat=cr_pub%3dwww.ncbi.nlm.nih.gov&lt;/url&gt;&lt;/related-urls&gt;&lt;/urls&gt;&lt;custom1&gt;1533-4406 Ivashkin, Vladimir Zharkova, Maria Case Reports Journal Article United States N Engl J Med. 2017 Mar 2;376(9):e14. doi: 10.1056/NEJMicm1610060.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7</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17E58D9" w14:textId="0826DD4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Ivashkin et al 2017</w:t>
            </w:r>
          </w:p>
        </w:tc>
        <w:tc>
          <w:tcPr>
            <w:tcW w:w="837" w:type="pct"/>
          </w:tcPr>
          <w:p w14:paraId="572355C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1</w:t>
            </w:r>
          </w:p>
        </w:tc>
      </w:tr>
      <w:tr w:rsidR="00D66D98" w:rsidRPr="00D66D98" w14:paraId="2E8F9BA0" w14:textId="77777777" w:rsidTr="0076223D">
        <w:tc>
          <w:tcPr>
            <w:tcW w:w="601" w:type="pct"/>
          </w:tcPr>
          <w:p w14:paraId="32979F3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8" \o "Kale, 1995 #121"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Kale&lt;/Author&gt;&lt;Year&gt;1995&lt;/Year&gt;&lt;RecNum&gt;121&lt;/RecNum&gt;&lt;DisplayText&gt;&lt;style face="superscript"&gt;8&lt;/style&gt;&lt;/DisplayText&gt;&lt;record&gt;&lt;rec-number&gt;121&lt;/rec-number&gt;&lt;foreign-keys&gt;&lt;key app="EN" db-id="95zfp502y29psve52vqxpvfk9r2wvvt9assv" timestamp="0"&gt;121&lt;/key&gt;&lt;/foreign-keys&gt;&lt;ref-type name="Journal Article"&gt;17&lt;/ref-type&gt;&lt;contributors&gt;&lt;authors&gt;&lt;author&gt;Kale, A. S.&lt;/author&gt;&lt;author&gt;Ferry, G. D.&lt;/author&gt;&lt;author&gt;Hawkins, E. P.&lt;/author&gt;&lt;/authors&gt;&lt;/contributors&gt;&lt;titles&gt;&lt;title&gt;End-stage renal disease in a patient with cholesteryl ester storage disease following successful liver transplantation and cyclosporine immunosuppression&lt;/title&gt;&lt;secondary-title&gt;Journal of Pediatric Gastroenterology and Nutrition&lt;/secondary-title&gt;&lt;/titles&gt;&lt;pages&gt;95-97&lt;/pages&gt;&lt;volume&gt;20&lt;/volume&gt;&lt;number&gt;1&lt;/number&gt;&lt;keywords&gt;&lt;keyword&gt;cyclosporine&lt;/keyword&gt;&lt;keyword&gt;triacylglycerol lipase&lt;/keyword&gt;&lt;keyword&gt;adult&lt;/keyword&gt;&lt;keyword&gt;article&lt;/keyword&gt;&lt;keyword&gt;atherosclerosis&lt;/keyword&gt;&lt;keyword&gt;autopsy&lt;/keyword&gt;&lt;keyword&gt;case report&lt;/keyword&gt;&lt;keyword&gt;cholesterol ester storage disease&lt;/keyword&gt;&lt;keyword&gt;clinical feature&lt;/keyword&gt;&lt;keyword&gt;disease association&lt;/keyword&gt;&lt;keyword&gt;female&lt;/keyword&gt;&lt;keyword&gt;human&lt;/keyword&gt;&lt;keyword&gt;hypertension&lt;/keyword&gt;&lt;keyword&gt;immunosuppressive treatment&lt;/keyword&gt;&lt;keyword&gt;kidney failure&lt;/keyword&gt;&lt;keyword&gt;liver cirrhosis&lt;/keyword&gt;&lt;keyword&gt;liver transplantation&lt;/keyword&gt;&lt;keyword&gt;priority journal&lt;/keyword&gt;&lt;keyword&gt;Kidney Failure, Chronic&lt;/keyword&gt;&lt;/keywords&gt;&lt;dates&gt;&lt;year&gt;1995&lt;/year&gt;&lt;pub-dates&gt;&lt;date&gt;1995&lt;/date&gt;&lt;/pub-dates&gt;&lt;/dates&gt;&lt;isbn&gt;0277-2116&lt;/isbn&gt;&lt;accession-num&gt;rayyan-16163865&lt;/accession-num&gt;&lt;urls&gt;&lt;related-urls&gt;&lt;url&gt;http://www.embase.com/search/results?subaction=viewrecord&amp;amp;from=export&amp;amp;id=L25004576&lt;/url&gt;&lt;/related-urls&gt;&lt;/urls&gt;&lt;custom1&gt;L25004576 1995-01-13 RAYYAN-INCLUSION: {&amp;quot;Camila&amp;quot;=&amp;gt;&amp;quot;Included&amp;quot;, &amp;quot;Anne&amp;quot;=&amp;gt;&amp;quot;Included&amp;quot;}&lt;/custom1&gt;&lt;language&gt;English&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8</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DC48A8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Kale et al 1995</w:t>
            </w:r>
          </w:p>
        </w:tc>
        <w:tc>
          <w:tcPr>
            <w:tcW w:w="837" w:type="pct"/>
          </w:tcPr>
          <w:p w14:paraId="7803383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1</w:t>
            </w:r>
          </w:p>
        </w:tc>
      </w:tr>
      <w:tr w:rsidR="00D66D98" w:rsidRPr="00D66D98" w14:paraId="047AE25B" w14:textId="77777777" w:rsidTr="0076223D">
        <w:tc>
          <w:tcPr>
            <w:tcW w:w="601" w:type="pct"/>
          </w:tcPr>
          <w:p w14:paraId="56520B4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9" \o "Lohse, 2000 #164" </w:instrText>
            </w:r>
            <w:r w:rsidR="0001572F">
              <w:fldChar w:fldCharType="separate"/>
            </w:r>
            <w:r w:rsidRPr="00D66D98">
              <w:rPr>
                <w:rFonts w:ascii="Times New Roman" w:hAnsi="Times New Roman" w:cs="Times New Roman"/>
                <w:kern w:val="1"/>
              </w:rPr>
              <w:fldChar w:fldCharType="begin">
                <w:fldData xml:space="preserve">PEVuZE5vdGU+PENpdGU+PEF1dGhvcj5Mb2hzZTwvQXV0aG9yPjxZZWFyPjIwMDA8L1llYXI+PFJl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Mb2hzZTwvQXV0aG9yPjxZZWFyPjIwMDA8L1llYXI+PFJl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9</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2487D84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ohse et al 2000</w:t>
            </w:r>
          </w:p>
        </w:tc>
        <w:tc>
          <w:tcPr>
            <w:tcW w:w="837" w:type="pct"/>
          </w:tcPr>
          <w:p w14:paraId="0A80A65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1</w:t>
            </w:r>
          </w:p>
        </w:tc>
      </w:tr>
      <w:tr w:rsidR="00D66D98" w:rsidRPr="00D66D98" w14:paraId="2AA390B6" w14:textId="77777777" w:rsidTr="0076223D">
        <w:trPr>
          <w:trHeight w:val="325"/>
        </w:trPr>
        <w:tc>
          <w:tcPr>
            <w:tcW w:w="601" w:type="pct"/>
          </w:tcPr>
          <w:p w14:paraId="794A62B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0" \o "Muntoni, 1995 #190"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Muntoni&lt;/Author&gt;&lt;Year&gt;1995&lt;/Year&gt;&lt;RecNum&gt;190&lt;/RecNum&gt;&lt;DisplayText&gt;&lt;style face="superscript"&gt;10&lt;/style&gt;&lt;/DisplayText&gt;&lt;record&gt;&lt;rec-number&gt;190&lt;/rec-number&gt;&lt;foreign-keys&gt;&lt;key app="EN" db-id="95zfp502y29psve52vqxpvfk9r2wvvt9assv" timestamp="0"&gt;190&lt;/key&gt;&lt;/foreign-keys&gt;&lt;ref-type name="Journal Article"&gt;17&lt;/ref-type&gt;&lt;contributors&gt;&lt;authors&gt;&lt;author&gt;Muntoni, S.&lt;/author&gt;&lt;author&gt;Wiebusch, H.&lt;/author&gt;&lt;author&gt;Funke, H.&lt;/author&gt;&lt;author&gt;Ros, E.&lt;/author&gt;&lt;author&gt;Seedorf, U.&lt;/author&gt;&lt;author&gt;Assmann, G.&lt;/author&gt;&lt;/authors&gt;&lt;/contributors&gt;&lt;titles&gt;&lt;title&gt;Homozygosity for a splice junction mutation in exon 8 of the gene encoding lysosomal acid lipase in a Spanish kindred with cholesterol ester storage disease (CESD)&lt;/title&gt;&lt;secondary-title&gt;Human Genetics&lt;/secondary-title&gt;&lt;/titles&gt;&lt;pages&gt;491-494&lt;/pages&gt;&lt;volume&gt;95&lt;/volume&gt;&lt;number&gt;5&lt;/number&gt;&lt;keywords&gt;&lt;keyword&gt;Sterol Esterase&lt;/keyword&gt;&lt;keyword&gt;Mutation&lt;/keyword&gt;&lt;keyword&gt;Exons&lt;/keyword&gt;&lt;keyword&gt;Cholesterol Ester Storage Disease&lt;/keyword&gt;&lt;keyword&gt;Lipase&lt;/keyword&gt;&lt;/keywords&gt;&lt;dates&gt;&lt;year&gt;1995&lt;/year&gt;&lt;pub-dates&gt;&lt;date&gt;1995&lt;/date&gt;&lt;/pub-dates&gt;&lt;/dates&gt;&lt;accession-num&gt;rayyan-16163987&lt;/accession-num&gt;&lt;urls&gt;&lt;related-urls&gt;&lt;url&gt;https://www.scopus.com/inward/record.uri?eid=2-s2.0-0029046417&amp;amp;doi=10.1007%2fBF00223858&amp;amp;partnerID=40&amp;amp;md5=694f5077fc68923037b570e8d84f6c72&lt;/url&gt;&lt;/related-urls&gt;&lt;/urls&gt;&lt;custom1&gt;Cited By :37 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0</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5BB213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Muntoni et al 1995</w:t>
            </w:r>
          </w:p>
        </w:tc>
        <w:tc>
          <w:tcPr>
            <w:tcW w:w="837" w:type="pct"/>
          </w:tcPr>
          <w:p w14:paraId="66F6F1B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1</w:t>
            </w:r>
          </w:p>
        </w:tc>
      </w:tr>
      <w:tr w:rsidR="00D66D98" w:rsidRPr="00D66D98" w14:paraId="18CDEB9C" w14:textId="77777777" w:rsidTr="0076223D">
        <w:trPr>
          <w:trHeight w:val="310"/>
        </w:trPr>
        <w:tc>
          <w:tcPr>
            <w:tcW w:w="601" w:type="pct"/>
          </w:tcPr>
          <w:p w14:paraId="5FF3556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1" \o "Rashu,  #670" </w:instrText>
            </w:r>
            <w:r w:rsidR="0001572F">
              <w:fldChar w:fldCharType="separate"/>
            </w:r>
            <w:r w:rsidRPr="00D66D98">
              <w:rPr>
                <w:rFonts w:ascii="Times New Roman" w:hAnsi="Times New Roman" w:cs="Times New Roman"/>
                <w:kern w:val="1"/>
              </w:rPr>
              <w:fldChar w:fldCharType="begin">
                <w:fldData xml:space="preserve">PEVuZE5vdGU+PENpdGUgRXhjbHVkZVllYXI9IjEiPjxBdXRob3I+UmFzaHU8L0F1dGhvcj48UmVj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gRXhjbHVkZVllYXI9IjEiPjxBdXRob3I+UmFzaHU8L0F1dGhvcj48UmVj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1</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1521497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Rashu et al 2019</w:t>
            </w:r>
          </w:p>
        </w:tc>
        <w:tc>
          <w:tcPr>
            <w:tcW w:w="837" w:type="pct"/>
          </w:tcPr>
          <w:p w14:paraId="390BE7F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1</w:t>
            </w:r>
          </w:p>
        </w:tc>
      </w:tr>
      <w:tr w:rsidR="00D66D98" w:rsidRPr="00D66D98" w14:paraId="4447D8BA" w14:textId="77777777" w:rsidTr="0076223D">
        <w:trPr>
          <w:trHeight w:val="310"/>
        </w:trPr>
        <w:tc>
          <w:tcPr>
            <w:tcW w:w="601" w:type="pct"/>
          </w:tcPr>
          <w:p w14:paraId="2ED4781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w:instrText>
            </w:r>
            <w:r w:rsidR="0001572F">
              <w:instrText xml:space="preserve">YPERLINK \l "_ENREF_12" \o "Sjouke, 2015 #244" </w:instrText>
            </w:r>
            <w:r w:rsidR="0001572F">
              <w:fldChar w:fldCharType="separate"/>
            </w:r>
            <w:r w:rsidRPr="00D66D98">
              <w:rPr>
                <w:rFonts w:ascii="Times New Roman" w:hAnsi="Times New Roman" w:cs="Times New Roman"/>
                <w:kern w:val="1"/>
              </w:rPr>
              <w:fldChar w:fldCharType="begin">
                <w:fldData xml:space="preserve">PEVuZE5vdGU+PENpdGU+PEF1dGhvcj5Tam91a2U8L0F1dGhvcj48WWVhcj4yMDE1PC9ZZWFyPjxS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==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Tam91a2U8L0F1dGhvcj48WWVhcj4yMDE1PC9ZZWFyPjxS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==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2</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281001F1" w14:textId="56039601"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rPr>
            </w:pPr>
            <w:r w:rsidRPr="00D66D98">
              <w:rPr>
                <w:rFonts w:ascii="Times New Roman" w:hAnsi="Times New Roman" w:cs="Times New Roman"/>
                <w:kern w:val="1"/>
              </w:rPr>
              <w:t>Sjouke et al 2015</w:t>
            </w:r>
          </w:p>
        </w:tc>
        <w:tc>
          <w:tcPr>
            <w:tcW w:w="837" w:type="pct"/>
          </w:tcPr>
          <w:p w14:paraId="0927507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1</w:t>
            </w:r>
          </w:p>
        </w:tc>
      </w:tr>
      <w:tr w:rsidR="00D66D98" w:rsidRPr="00D66D98" w14:paraId="43F0EE73" w14:textId="77777777" w:rsidTr="0076223D">
        <w:trPr>
          <w:trHeight w:val="310"/>
        </w:trPr>
        <w:tc>
          <w:tcPr>
            <w:tcW w:w="601" w:type="pct"/>
          </w:tcPr>
          <w:p w14:paraId="1352211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3" \o "Lageron, 1988 #148"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Lageron&lt;/Author&gt;&lt;Year&gt;1988&lt;/Year&gt;&lt;RecNum&gt;148&lt;/RecNum&gt;&lt;DisplayText&gt;&lt;style face="superscript"&gt;13&lt;/style&gt;&lt;/DisplayText&gt;&lt;record&gt;&lt;rec-number&gt;148&lt;/rec-number&gt;&lt;foreign-keys&gt;&lt;key app="EN" db-id="95zfp502y29psve52vqxpvfk9r2wvvt9assv" timestamp="0"&gt;148&lt;/key&gt;&lt;/foreign-keys&gt;&lt;ref-type name="Journal Article"&gt;17&lt;/ref-type&gt;&lt;contributors&gt;&lt;authors&gt;&lt;author&gt;Lageron, A.&lt;/author&gt;&lt;author&gt;Polonovski, J.&lt;/author&gt;&lt;/authors&gt;&lt;/contributors&gt;&lt;titles&gt;&lt;title&gt;Histochemical abnormalities in liver and jejunal biopsies from a case of cholesterol ester storage disease&lt;/title&gt;&lt;secondary-title&gt;J Inherit Metab Dis&lt;/secondary-title&gt;&lt;/titles&gt;&lt;pages&gt;139-42&lt;/pages&gt;&lt;volume&gt;11&lt;/volume&gt;&lt;keywords&gt;&lt;keyword&gt;Child&lt;/keyword&gt;&lt;keyword&gt;Cholesterol/analysis&lt;/keyword&gt;&lt;keyword&gt;Cholesterol Ester Storage Disease/*metabolism/pathology&lt;/keyword&gt;&lt;keyword&gt;Female&lt;/keyword&gt;&lt;keyword&gt;Humans&lt;/keyword&gt;&lt;keyword&gt;Jejunum/*analysis/pathology&lt;/keyword&gt;&lt;keyword&gt;Liver/*analysis/pathology&lt;/keyword&gt;&lt;keyword&gt;Phospholipids/analysis&lt;/keyword&gt;&lt;keyword&gt;Staining and Labeling&lt;/keyword&gt;&lt;keyword&gt;Triglycerides/analysis&lt;/keyword&gt;&lt;keyword&gt;Cholesterol Ester Storage Disease&lt;/keyword&gt;&lt;keyword&gt;Liver&lt;/keyword&gt;&lt;keyword&gt;Biopsy&lt;/keyword&gt;&lt;keyword&gt;Cholesterol Esters&lt;/keyword&gt;&lt;/keywords&gt;&lt;dates&gt;&lt;year&gt;1988&lt;/year&gt;&lt;pub-dates&gt;&lt;date&gt;1988&lt;/date&gt;&lt;/pub-dates&gt;&lt;/dates&gt;&lt;isbn&gt;0141-8955 (Print) 0141-8955&lt;/isbn&gt;&lt;accession-num&gt;2460693&lt;/accession-num&gt;&lt;urls&gt;&lt;related-urls&gt;&lt;url&gt;https://onlinelibrary.wiley.com/doi/abs/10.1007/BF01804218?sid=nlm%3Apubmed&lt;/url&gt;&lt;/related-urls&gt;&lt;/urls&gt;&lt;custom1&gt;Lageron, A Polonovski, J Case Reports Comparative Study Journal Article United States J Inherit Metab Dis. 1988;11 Suppl 2:139-42.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3</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50CBB70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ageron et al 1988</w:t>
            </w:r>
          </w:p>
        </w:tc>
        <w:tc>
          <w:tcPr>
            <w:tcW w:w="837" w:type="pct"/>
          </w:tcPr>
          <w:p w14:paraId="3238B12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671460C8" w14:textId="77777777" w:rsidTr="0076223D">
        <w:trPr>
          <w:trHeight w:val="252"/>
        </w:trPr>
        <w:tc>
          <w:tcPr>
            <w:tcW w:w="601" w:type="pct"/>
          </w:tcPr>
          <w:p w14:paraId="0CF87DF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4" \o "Young, 1979 #288"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Young&lt;/Author&gt;&lt;Year&gt;1979&lt;/Year&gt;&lt;RecNum&gt;288&lt;/RecNum&gt;&lt;DisplayText&gt;&lt;style face="superscript"&gt;14&lt;/style&gt;&lt;/DisplayText&gt;&lt;record&gt;&lt;rec-number&gt;288&lt;/rec-number&gt;&lt;foreign-keys&gt;&lt;key app="EN" db-id="95zfp502y29psve52vqxpvfk9r2wvvt9assv" timestamp="0"&gt;288&lt;/key&gt;&lt;/foreign-keys&gt;&lt;ref-type name="Journal Article"&gt;17&lt;/ref-type&gt;&lt;contributors&gt;&lt;authors&gt;&lt;author&gt;Young, L. W.&lt;/author&gt;&lt;author&gt;Sty, J. R.&lt;/author&gt;&lt;author&gt;Babbitt, D. P.&lt;/author&gt;&lt;/authors&gt;&lt;/contributors&gt;&lt;titles&gt;&lt;title&gt;Wolman&amp;apos;s disease&lt;/title&gt;&lt;secondary-title&gt;Am J Dis Child&lt;/secondary-title&gt;&lt;/titles&gt;&lt;pages&gt;959-60&lt;/pages&gt;&lt;volume&gt;133&lt;/volume&gt;&lt;number&gt;9&lt;/number&gt;&lt;keywords&gt;&lt;keyword&gt;Adrenal Glands/diagnostic imaging&lt;/keyword&gt;&lt;keyword&gt;Female&lt;/keyword&gt;&lt;keyword&gt;Humans&lt;/keyword&gt;&lt;keyword&gt;Infant&lt;/keyword&gt;&lt;keyword&gt;Lipidoses/*diagnostic imaging/genetics&lt;/keyword&gt;&lt;keyword&gt;Radiography&lt;/keyword&gt;&lt;keyword&gt;Wolman Disease&lt;/keyword&gt;&lt;/keywords&gt;&lt;dates&gt;&lt;year&gt;1979&lt;/year&gt;&lt;pub-dates&gt;&lt;date&gt;1979&lt;/date&gt;&lt;/pub-dates&gt;&lt;/dates&gt;&lt;isbn&gt;0002-922X (Print) 0002-922x&lt;/isbn&gt;&lt;accession-num&gt;474549&lt;/accession-num&gt;&lt;urls&gt;&lt;/urls&gt;&lt;custom1&gt;Young, L W Sty, J R Babbitt, D P Case Reports Journal Article United States Am J Dis Child. 1979 Sep;133(9):959-60.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4</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405D59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Young et al 1979</w:t>
            </w:r>
          </w:p>
        </w:tc>
        <w:tc>
          <w:tcPr>
            <w:tcW w:w="837" w:type="pct"/>
          </w:tcPr>
          <w:p w14:paraId="5EE089D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5D44736F" w14:textId="77777777" w:rsidTr="0076223D">
        <w:tc>
          <w:tcPr>
            <w:tcW w:w="601" w:type="pct"/>
          </w:tcPr>
          <w:p w14:paraId="13D1BF8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rPr>
              <w:t>(</w:t>
            </w:r>
            <w:r w:rsidR="0001572F">
              <w:fldChar w:fldCharType="begin"/>
            </w:r>
            <w:r w:rsidR="0001572F">
              <w:instrText xml:space="preserve"> HYPERLINK \l "_ENREF_15" \o "Browne, 2003 #35" </w:instrText>
            </w:r>
            <w:r w:rsidR="0001572F">
              <w:fldChar w:fldCharType="separate"/>
            </w:r>
            <w:r w:rsidRPr="00D66D98">
              <w:rPr>
                <w:rFonts w:ascii="Times New Roman" w:hAnsi="Times New Roman" w:cs="Times New Roman"/>
                <w:noProof/>
              </w:rPr>
              <w:fldChar w:fldCharType="begin"/>
            </w:r>
            <w:r w:rsidRPr="00D66D98">
              <w:rPr>
                <w:rFonts w:ascii="Times New Roman" w:hAnsi="Times New Roman" w:cs="Times New Roman"/>
                <w:noProof/>
              </w:rPr>
              <w:instrText xml:space="preserve"> ADDIN EN.CITE &lt;EndNote&gt;&lt;Cite&gt;&lt;Author&gt;Browne&lt;/Author&gt;&lt;Year&gt;2003&lt;/Year&gt;&lt;RecNum&gt;35&lt;/RecNum&gt;&lt;DisplayText&gt;&lt;style face="superscript"&gt;15&lt;/style&gt;&lt;/DisplayText&gt;&lt;record&gt;&lt;rec-number&gt;35&lt;/rec-number&gt;&lt;foreign-keys&gt;&lt;key app="EN" db-id="95zfp502y29psve52vqxpvfk9r2wvvt9assv" timestamp="0"&gt;35&lt;/key&gt;&lt;/foreign-keys&gt;&lt;ref-type name="Journal Article"&gt;17&lt;/ref-type&gt;&lt;contributors&gt;&lt;authors&gt;&lt;author&gt;Browne, M.&lt;/author&gt;&lt;author&gt;Somers, G.&lt;/author&gt;&lt;author&gt;Savoia, H.&lt;/author&gt;&lt;author&gt;Kukuruzovic, R.&lt;/author&gt;&lt;/authors&gt;&lt;/contributors&gt;&lt;titles&gt;&lt;title&gt;Wolman&amp;apos;s disease in an infant&lt;/title&gt;&lt;secondary-title&gt;Br J Haematol&lt;/secondary-title&gt;&lt;/titles&gt;&lt;pages&gt;522&lt;/pages&gt;&lt;volume&gt;122&lt;/volume&gt;&lt;number&gt;4&lt;/number&gt;&lt;keywords&gt;&lt;keyword&gt;Bone Marrow/pathology&lt;/keyword&gt;&lt;keyword&gt;Fatal Outcome&lt;/keyword&gt;&lt;keyword&gt;Humans&lt;/keyword&gt;&lt;keyword&gt;Infant&lt;/keyword&gt;&lt;keyword&gt;Liver/pathology&lt;/keyword&gt;&lt;keyword&gt;Male&lt;/keyword&gt;&lt;keyword&gt;Wolman Disease/*pathology&lt;/keyword&gt;&lt;keyword&gt;Wolman Disease&lt;/keyword&gt;&lt;/keywords&gt;&lt;dates&gt;&lt;year&gt;2003&lt;/year&gt;&lt;pub-dates&gt;&lt;date&gt;2003&lt;/date&gt;&lt;/pub-dates&gt;&lt;/dates&gt;&lt;isbn&gt;0007-1048 (Print) 0007-1048&lt;/isbn&gt;&lt;accession-num&gt;12899707&lt;/accession-num&gt;&lt;urls&gt;&lt;related-urls&gt;&lt;url&gt;https://onlinelibrary.wiley.com/doi/pdf/10.1046/j.1365-2141.2003.04406.x&lt;/url&gt;&lt;/related-urls&gt;&lt;/urls&gt;&lt;custom1&gt;Browne, Martin Somers, Gino Savoia, Helen Kukuruzovic, Renata Case Reports Journal Article England Br J Haematol. 2003 Aug;122(4):522.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noProof/>
              </w:rPr>
              <w:fldChar w:fldCharType="separate"/>
            </w:r>
            <w:r w:rsidRPr="00D66D98">
              <w:rPr>
                <w:rFonts w:ascii="Times New Roman" w:hAnsi="Times New Roman" w:cs="Times New Roman"/>
                <w:noProof/>
              </w:rPr>
              <w:t>15</w:t>
            </w:r>
            <w:r w:rsidRPr="00D66D98">
              <w:rPr>
                <w:rFonts w:ascii="Times New Roman" w:hAnsi="Times New Roman" w:cs="Times New Roman"/>
                <w:noProof/>
              </w:rPr>
              <w:fldChar w:fldCharType="end"/>
            </w:r>
            <w:r w:rsidR="0001572F">
              <w:rPr>
                <w:rFonts w:ascii="Times New Roman" w:hAnsi="Times New Roman" w:cs="Times New Roman"/>
                <w:noProof/>
              </w:rPr>
              <w:fldChar w:fldCharType="end"/>
            </w:r>
            <w:r w:rsidRPr="00D66D98">
              <w:rPr>
                <w:rFonts w:ascii="Times New Roman" w:hAnsi="Times New Roman" w:cs="Times New Roman"/>
                <w:noProof/>
              </w:rPr>
              <w:t>)</w:t>
            </w:r>
          </w:p>
        </w:tc>
        <w:tc>
          <w:tcPr>
            <w:tcW w:w="3562" w:type="pct"/>
          </w:tcPr>
          <w:p w14:paraId="70ADAD4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noProof/>
              </w:rPr>
              <w:t>Browne et al 2003</w:t>
            </w:r>
          </w:p>
        </w:tc>
        <w:tc>
          <w:tcPr>
            <w:tcW w:w="837" w:type="pct"/>
          </w:tcPr>
          <w:p w14:paraId="51DE6E9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520162D0" w14:textId="77777777" w:rsidTr="0076223D">
        <w:tc>
          <w:tcPr>
            <w:tcW w:w="601" w:type="pct"/>
          </w:tcPr>
          <w:p w14:paraId="260D637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6" \o "Buitrago Mata, 2003 #36"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Buitrago Mata&lt;/Author&gt;&lt;Year&gt;2003&lt;/Year&gt;&lt;RecNum&gt;36&lt;/RecNum&gt;&lt;DisplayText&gt;&lt;style face="superscript"&gt;16&lt;/style&gt;&lt;/DisplayText&gt;&lt;record&gt;&lt;rec-number&gt;36&lt;/rec-number&gt;&lt;foreign-keys&gt;&lt;key app="EN" db-id="95zfp502y29psve52vqxpvfk9r2wvvt9assv" timestamp="0"&gt;36&lt;/key&gt;&lt;/foreign-keys&gt;&lt;ref-type name="Journal Article"&gt;17&lt;/ref-type&gt;&lt;contributors&gt;&lt;authors&gt;&lt;author&gt;Buitrago Mata, Paula&lt;/author&gt;&lt;author&gt;Giacomin Carmiol, Loretta&lt;/author&gt;&lt;author&gt;Vallejo Serrano, Annette&lt;/author&gt;&lt;author&gt;Santamaría, Silvia&lt;/author&gt;&lt;/authors&gt;&lt;/contributors&gt;&lt;titles&gt;&lt;title&gt;Enfermedad de Wolman: revisión y reporte de un caso&lt;/title&gt;&lt;secondary-title&gt;Acta pediátr. costarric&lt;/secondary-title&gt;&lt;/titles&gt;&lt;pages&gt;46-51&lt;/pages&gt;&lt;volume&gt;17&lt;/volume&gt;&lt;number&gt;2&lt;/number&gt;&lt;keywords&gt;&lt;keyword&gt;Seres Humanos&lt;/keyword&gt;&lt;keyword&gt;Masculino&lt;/keyword&gt;&lt;keyword&gt;Recém-Nascido&lt;/keyword&gt;&lt;keyword&gt;Lipase&lt;/keyword&gt;&lt;keyword&gt;Doença de Wolman&lt;/keyword&gt;&lt;keyword&gt;Costa Rica&lt;/keyword&gt;&lt;/keywords&gt;&lt;dates&gt;&lt;year&gt;2003&lt;/year&gt;&lt;pub-dates&gt;&lt;date&gt;2003&lt;/date&gt;&lt;/pub-dates&gt;&lt;/dates&gt;&lt;accession-num&gt;rayyan-16163628&lt;/accession-num&gt;&lt;urls&gt;&lt;related-urls&gt;&lt;url&gt;http://www.scielo.sa.cr/scielo.php?script=sci_arttext&amp;amp;pid=S1409-00902003000200002&amp;amp;lng=pt&amp;amp;nrm=iso&amp;amp;tlng=es&lt;/url&gt;&lt;/related-urls&gt;&lt;/urls&gt;&lt;custom1&gt;RAYYAN-INCLUSION: {&amp;quot;Camila&amp;quot;=&amp;gt;&amp;quot;Included&amp;quot;, &amp;quot;Anne&amp;quot;=&amp;gt;&amp;quot;Included&amp;quot;}&lt;/custom1&gt;&lt;language&gt;es&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6</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AAD5C30" w14:textId="629E7A74"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kern w:val="1"/>
              </w:rPr>
              <w:t>Buitrago et al</w:t>
            </w:r>
          </w:p>
        </w:tc>
        <w:tc>
          <w:tcPr>
            <w:tcW w:w="837" w:type="pct"/>
          </w:tcPr>
          <w:p w14:paraId="17B691B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3F24C7B6" w14:textId="77777777" w:rsidTr="0076223D">
        <w:trPr>
          <w:trHeight w:val="310"/>
        </w:trPr>
        <w:tc>
          <w:tcPr>
            <w:tcW w:w="601" w:type="pct"/>
          </w:tcPr>
          <w:p w14:paraId="1A38A20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7" \o "Cart</w:instrText>
            </w:r>
            <w:r w:rsidR="0001572F">
              <w:instrText xml:space="preserve">er, 1974 #44"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Carter&lt;/Author&gt;&lt;Year&gt;1974&lt;/Year&gt;&lt;RecNum&gt;44&lt;/RecNum&gt;&lt;DisplayText&gt;&lt;style face="superscript"&gt;17&lt;/style&gt;&lt;/DisplayText&gt;&lt;record&gt;&lt;rec-number&gt;44&lt;/rec-number&gt;&lt;foreign-keys&gt;&lt;key app="EN" db-id="95zfp502y29psve52vqxpvfk9r2wvvt9assv" timestamp="0"&gt;44&lt;/key&gt;&lt;/foreign-keys&gt;&lt;ref-type name="Journal Article"&gt;17&lt;/ref-type&gt;&lt;contributors&gt;&lt;authors&gt;&lt;author&gt;Carter, A. R.&lt;/author&gt;&lt;author&gt;France, N. E.&lt;/author&gt;&lt;author&gt;Lewis, B. W.&lt;/author&gt;&lt;author&gt;Shaw, D. G.&lt;/author&gt;&lt;/authors&gt;&lt;/contributors&gt;&lt;titles&gt;&lt;title&gt;Cholesterol ester storage disease. Radiological features&lt;/title&gt;&lt;secondary-title&gt;Pediatr Radiol&lt;/secondary-title&gt;&lt;/titles&gt;&lt;pages&gt;135-6&lt;/pages&gt;&lt;volume&gt;2&lt;/volume&gt;&lt;number&gt;2&lt;/number&gt;&lt;keywords&gt;&lt;keyword&gt;Biopsy&lt;/keyword&gt;&lt;keyword&gt;Calcinosis/diagnostic imaging&lt;/keyword&gt;&lt;keyword&gt;Child, Preschool&lt;/keyword&gt;&lt;keyword&gt;Cholesterol Ester Storage Disease/*diagnostic imaging/pathology&lt;/keyword&gt;&lt;keyword&gt;Diagnosis, Differential&lt;/keyword&gt;&lt;keyword&gt;Female&lt;/keyword&gt;&lt;keyword&gt;Humans&lt;/keyword&gt;&lt;keyword&gt;Liver Diseases/*diagnostic imaging/pathology&lt;/keyword&gt;&lt;keyword&gt;Radiography&lt;/keyword&gt;&lt;keyword&gt;Cholesterol Ester Storage Disease&lt;/keyword&gt;&lt;keyword&gt;Cholesterol Esters&lt;/keyword&gt;&lt;/keywords&gt;&lt;dates&gt;&lt;year&gt;1974&lt;/year&gt;&lt;pub-dates&gt;&lt;date&gt;1974&lt;/date&gt;&lt;/pub-dates&gt;&lt;/dates&gt;&lt;isbn&gt;0301-0449 (Print) 0301-0449&lt;/isbn&gt;&lt;accession-num&gt;15822337&lt;/accession-num&gt;&lt;urls&gt;&lt;/urls&gt;&lt;custom1&gt;Carter, A R France, N E Lewis, B W Shaw, D G Case Reports Journal Article Germany Pediatr Radiol. 1974;2(2):135-6.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7</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9AC9F9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Carter et al 1974</w:t>
            </w:r>
          </w:p>
        </w:tc>
        <w:tc>
          <w:tcPr>
            <w:tcW w:w="837" w:type="pct"/>
          </w:tcPr>
          <w:p w14:paraId="3E7239E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6F6AB9AA" w14:textId="77777777" w:rsidTr="0076223D">
        <w:tc>
          <w:tcPr>
            <w:tcW w:w="601" w:type="pct"/>
          </w:tcPr>
          <w:p w14:paraId="010E54B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8" \o "Chowdhury, 2009 #51"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Chowdhury&lt;/Author&gt;&lt;Year&gt;2009&lt;/Year&gt;&lt;RecNum&gt;51&lt;/RecNum&gt;&lt;DisplayText&gt;&lt;style face="superscript"&gt;18&lt;/style&gt;&lt;/DisplayText&gt;&lt;record&gt;&lt;rec-number&gt;51&lt;/rec-number&gt;&lt;foreign-keys&gt;&lt;key app="EN" db-id="95zfp502y29psve52vqxpvfk9r2wvvt9assv" timestamp="0"&gt;51&lt;/key&gt;&lt;/foreign-keys&gt;&lt;ref-type name="Journal Article"&gt;17&lt;/ref-type&gt;&lt;contributors&gt;&lt;authors&gt;&lt;author&gt;Chowdhury, F. I.&lt;/author&gt;&lt;author&gt;Kabir, A.&lt;/author&gt;&lt;author&gt;Banik, J.&lt;/author&gt;&lt;author&gt;Paul, P.&lt;/author&gt;&lt;author&gt;Kamal, M.&lt;/author&gt;&lt;author&gt;Parveen, H. H.&lt;/author&gt;&lt;author&gt;Mitu, U. K.&lt;/author&gt;&lt;author&gt;Ferdous, R.&lt;/author&gt;&lt;/authors&gt;&lt;/contributors&gt;&lt;titles&gt;&lt;title&gt;A fourteen years old boy with cholesterol ester storage disease&lt;/title&gt;&lt;secondary-title&gt;Journal of Medicine&lt;/secondary-title&gt;&lt;/titles&gt;&lt;pages&gt;146-148&lt;/pages&gt;&lt;volume&gt;10&lt;/volume&gt;&lt;number&gt;2&lt;/number&gt;&lt;keywords&gt;&lt;keyword&gt;Cholesterol ester storage disease&lt;/keyword&gt;&lt;keyword&gt;Lipidoses&lt;/keyword&gt;&lt;keyword&gt;Lysosomal storage diseases&lt;/keyword&gt;&lt;keyword&gt;Cholesterol Esters&lt;/keyword&gt;&lt;/keywords&gt;&lt;dates&gt;&lt;year&gt;2009&lt;/year&gt;&lt;pub-dates&gt;&lt;date&gt;2009&lt;/date&gt;&lt;/pub-dates&gt;&lt;/dates&gt;&lt;accession-num&gt;rayyan-16163674&lt;/accession-num&gt;&lt;urls&gt;&lt;related-urls&gt;&lt;url&gt;https://www.scopus.com/inward/record.uri?eid=2-s2.0-77953449804&amp;amp;doi=10.3329%2fjom.v10i2.2835&amp;amp;partnerID=40&amp;amp;md5=d120214186e407d4c2259e3c8056fb3c&lt;/url&gt;&lt;/related-urls&gt;&lt;/urls&gt;&lt;custom1&gt;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8</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1DD45117" w14:textId="74CCA90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Chowdhury et al 2009</w:t>
            </w:r>
          </w:p>
        </w:tc>
        <w:tc>
          <w:tcPr>
            <w:tcW w:w="837" w:type="pct"/>
          </w:tcPr>
          <w:p w14:paraId="75378EB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321DD5A0" w14:textId="77777777" w:rsidTr="0076223D">
        <w:trPr>
          <w:trHeight w:val="309"/>
        </w:trPr>
        <w:tc>
          <w:tcPr>
            <w:tcW w:w="601" w:type="pct"/>
          </w:tcPr>
          <w:p w14:paraId="6C61936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9" \o "Crocker, 1965 #7054" </w:instrText>
            </w:r>
            <w:r w:rsidR="0001572F">
              <w:fldChar w:fldCharType="separate"/>
            </w:r>
            <w:r w:rsidRPr="00D66D98">
              <w:rPr>
                <w:rFonts w:ascii="Times New Roman" w:hAnsi="Times New Roman" w:cs="Times New Roman"/>
                <w:kern w:val="1"/>
              </w:rPr>
              <w:fldChar w:fldCharType="begin">
                <w:fldData xml:space="preserve">PEVuZE5vdGU+PENpdGU+PEF1dGhvcj5Dcm9ja2VyPC9BdXRob3I+PFllYXI+MTk2NTwvWWVhcj48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Dcm9ja2VyPC9BdXRob3I+PFllYXI+MTk2NTwvWWVhcj48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9</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66014B4" w14:textId="6A7D592B"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Crocker et al 1965</w:t>
            </w:r>
          </w:p>
        </w:tc>
        <w:tc>
          <w:tcPr>
            <w:tcW w:w="837" w:type="pct"/>
          </w:tcPr>
          <w:p w14:paraId="5F07323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2784B851" w14:textId="77777777" w:rsidTr="0076223D">
        <w:tc>
          <w:tcPr>
            <w:tcW w:w="601" w:type="pct"/>
          </w:tcPr>
          <w:p w14:paraId="3D9921B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20" \o "Gerner, 2018</w:instrText>
            </w:r>
            <w:r w:rsidR="0001572F">
              <w:instrText xml:space="preserve"> #89" </w:instrText>
            </w:r>
            <w:r w:rsidR="0001572F">
              <w:fldChar w:fldCharType="separate"/>
            </w:r>
            <w:r w:rsidRPr="00D66D98">
              <w:rPr>
                <w:rFonts w:ascii="Times New Roman" w:hAnsi="Times New Roman" w:cs="Times New Roman"/>
                <w:kern w:val="1"/>
              </w:rPr>
              <w:fldChar w:fldCharType="begin">
                <w:fldData xml:space="preserve">PEVuZE5vdGU+PENpdGU+PEF1dGhvcj5HZXJuZXI8L0F1dGhvcj48WWVhcj4yMDE4PC9ZZWFyPjxS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HZXJuZXI8L0F1dGhvcj48WWVhcj4yMDE4PC9ZZWFyPjxS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20</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p>
        </w:tc>
        <w:tc>
          <w:tcPr>
            <w:tcW w:w="3562" w:type="pct"/>
          </w:tcPr>
          <w:p w14:paraId="36AEFAA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Gerner et al 2018</w:t>
            </w:r>
          </w:p>
        </w:tc>
        <w:tc>
          <w:tcPr>
            <w:tcW w:w="837" w:type="pct"/>
          </w:tcPr>
          <w:p w14:paraId="71D22FE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61E975B5" w14:textId="77777777" w:rsidTr="0076223D">
        <w:tc>
          <w:tcPr>
            <w:tcW w:w="601" w:type="pct"/>
          </w:tcPr>
          <w:p w14:paraId="299FB79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21" \o "Konno, 1966 #134"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Konno&lt;/Author&gt;&lt;Year&gt;1966&lt;/Year&gt;&lt;RecNum&gt;134&lt;/RecNum&gt;&lt;DisplayText&gt;&lt;style face="superscript"&gt;21&lt;/style&gt;&lt;/DisplayText&gt;&lt;record&gt;&lt;rec-number&gt;134&lt;/rec-number&gt;&lt;foreign-keys&gt;&lt;key app="EN" db-id="95zfp502y29psve52vqxpvfk9r2wvvt9assv" timestamp="0"&gt;134&lt;/key&gt;&lt;/foreign-keys&gt;&lt;ref-type name="Journal Article"&gt;17&lt;/ref-type&gt;&lt;contributors&gt;&lt;authors&gt;&lt;author&gt;Konno, T.&lt;/author&gt;&lt;author&gt;Fujii, M.&lt;/author&gt;&lt;author&gt;Watanuki, T.&lt;/author&gt;&lt;author&gt;Koizumi, K.&lt;/author&gt;&lt;/authors&gt;&lt;/contributors&gt;&lt;titles&gt;&lt;title&gt;Wolman&amp;apos;s disease: the first case in Japan&lt;/title&gt;&lt;secondary-title&gt;Tohoku J Exp Med&lt;/secondary-title&gt;&lt;/titles&gt;&lt;pages&gt;375-89&lt;/pages&gt;&lt;volume&gt;90&lt;/volume&gt;&lt;number&gt;4&lt;/number&gt;&lt;keywords&gt;&lt;keyword&gt;Adrenal Gland Diseases/*pathology&lt;/keyword&gt;&lt;keyword&gt;Adrenal Glands/pathology&lt;/keyword&gt;&lt;keyword&gt;Calcinosis/*pathology&lt;/keyword&gt;&lt;keyword&gt;Electroencephalography&lt;/keyword&gt;&lt;keyword&gt;Female&lt;/keyword&gt;&lt;keyword&gt;Histocytochemistry&lt;/keyword&gt;&lt;keyword&gt;Humans&lt;/keyword&gt;&lt;keyword&gt;Infant&lt;/keyword&gt;&lt;keyword&gt;Japan&lt;/keyword&gt;&lt;keyword&gt;Lipids/analysis&lt;/keyword&gt;&lt;keyword&gt;Liver/analysis/pathology&lt;/keyword&gt;&lt;keyword&gt;Lymph Nodes/pathology&lt;/keyword&gt;&lt;keyword&gt;Mononuclear Phagocyte System/*pathology&lt;/keyword&gt;&lt;keyword&gt;Spectrum Analysis&lt;/keyword&gt;&lt;keyword&gt;Spleen/analysis/pathology&lt;/keyword&gt;&lt;keyword&gt;Xanthomatosis/blood/genetics/*pathology&lt;/keyword&gt;&lt;keyword&gt;Wolman Disease&lt;/keyword&gt;&lt;/keywords&gt;&lt;dates&gt;&lt;year&gt;1966&lt;/year&gt;&lt;pub-dates&gt;&lt;date&gt;1966&lt;/date&gt;&lt;/pub-dates&gt;&lt;/dates&gt;&lt;isbn&gt;0040-8727 (Print) 0040-8727&lt;/isbn&gt;&lt;accession-num&gt;5972796&lt;/accession-num&gt;&lt;urls&gt;&lt;related-urls&gt;&lt;url&gt;https://www.jstage.jst.go.jp/article/tjem1920/90/4/90_4_375/_pdf&lt;/url&gt;&lt;/related-urls&gt;&lt;/urls&gt;&lt;custom1&gt;Konno, T Fujii, M Watanuki, T Koizumi, K Journal Article Japan Tohoku J Exp Med. 1966 Dec;90(4):375-89.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21</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F531696" w14:textId="65D2A88D"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Konno et al 1966</w:t>
            </w:r>
          </w:p>
        </w:tc>
        <w:tc>
          <w:tcPr>
            <w:tcW w:w="837" w:type="pct"/>
          </w:tcPr>
          <w:p w14:paraId="6196668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073E01F5" w14:textId="77777777" w:rsidTr="0076223D">
        <w:tc>
          <w:tcPr>
            <w:tcW w:w="601" w:type="pct"/>
          </w:tcPr>
          <w:p w14:paraId="545580F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22" \o "Lake, 1970 #150"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Lake&lt;/Author&gt;&lt;Year&gt;1970&lt;/Year&gt;&lt;RecNum&gt;150&lt;/RecNum&gt;&lt;DisplayText&gt;&lt;style face="superscript"&gt;22&lt;/style&gt;&lt;/DisplayText&gt;&lt;record&gt;&lt;rec-number&gt;150&lt;/rec-number&gt;&lt;foreign-keys&gt;&lt;key app="EN" db-id="95zfp502y29psve52vqxpvfk9r2wvvt9assv" timestamp="0"&gt;150&lt;/key&gt;&lt;/foreign-keys&gt;&lt;ref-type name="Journal Article"&gt;17&lt;/ref-type&gt;&lt;contributors&gt;&lt;authors&gt;&lt;author&gt;Lake, B. D.&lt;/author&gt;&lt;author&gt;Patrick, A. D.&lt;/author&gt;&lt;/authors&gt;&lt;/contributors&gt;&lt;titles&gt;&lt;title&gt;Wolman&amp;apos;s disease: deficiency of E600-resistant acid esterase activity with storage of lipids in lysosomes&lt;/title&gt;&lt;secondary-title&gt;J Pediatr&lt;/secondary-title&gt;&lt;/titles&gt;&lt;pages&gt;262-6&lt;/pages&gt;&lt;volume&gt;76&lt;/volume&gt;&lt;number&gt;2&lt;/number&gt;&lt;keywords&gt;&lt;keyword&gt;Adrenal Gland Diseases&lt;/keyword&gt;&lt;keyword&gt;Biopsy&lt;/keyword&gt;&lt;keyword&gt;Calcinosis&lt;/keyword&gt;&lt;keyword&gt;*Esterases&lt;/keyword&gt;&lt;keyword&gt;Humans&lt;/keyword&gt;&lt;keyword&gt;Infant&lt;/keyword&gt;&lt;keyword&gt;*Lipid Metabolism, Inborn Errors/pathology&lt;/keyword&gt;&lt;keyword&gt;Liver/enzymology/pathology&lt;/keyword&gt;&lt;keyword&gt;*Liver Diseases/pathology&lt;/keyword&gt;&lt;keyword&gt;Lysosomes/*metabolism&lt;/keyword&gt;&lt;keyword&gt;*Xanthomatosis/pathology&lt;/keyword&gt;&lt;keyword&gt;Wolman Disease&lt;/keyword&gt;&lt;keyword&gt;Carboxylesterase&lt;/keyword&gt;&lt;/keywords&gt;&lt;dates&gt;&lt;year&gt;1970&lt;/year&gt;&lt;pub-dates&gt;&lt;date&gt;1970&lt;/date&gt;&lt;/pub-dates&gt;&lt;/dates&gt;&lt;isbn&gt;0022-3476 (Print) 0022-3476&lt;/isbn&gt;&lt;accession-num&gt;5410174&lt;/accession-num&gt;&lt;urls&gt;&lt;related-urls&gt;&lt;url&gt;https://www.jpeds.com/article/S0022-3476(70)80172-X/pdf&lt;/url&gt;&lt;/related-urls&gt;&lt;/urls&gt;&lt;custom1&gt;Lake, B D Patrick, A D Case Reports Journal Article United States J Pediatr. 1970 Feb;76(2):262-6.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22</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F413FE5" w14:textId="5D991292"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ake et al 1970</w:t>
            </w:r>
          </w:p>
        </w:tc>
        <w:tc>
          <w:tcPr>
            <w:tcW w:w="837" w:type="pct"/>
          </w:tcPr>
          <w:p w14:paraId="353D2EE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43411CF2" w14:textId="77777777" w:rsidTr="0076223D">
        <w:tc>
          <w:tcPr>
            <w:tcW w:w="601" w:type="pct"/>
          </w:tcPr>
          <w:p w14:paraId="70DDCEE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23" \o "Lowden, 1970 #169" </w:instrText>
            </w:r>
            <w:r w:rsidR="0001572F">
              <w:fldChar w:fldCharType="separate"/>
            </w:r>
            <w:r w:rsidRPr="00D66D98">
              <w:rPr>
                <w:rFonts w:ascii="Times New Roman" w:hAnsi="Times New Roman" w:cs="Times New Roman"/>
                <w:kern w:val="1"/>
              </w:rPr>
              <w:fldChar w:fldCharType="begin">
                <w:fldData xml:space="preserve">PEVuZE5vdGU+PENpdGU+PEF1dGhvcj5Mb3dkZW48L0F1dGhvcj48WWVhcj4xOTcwPC9ZZWFyPjxS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Mb3dkZW48L0F1dGhvcj48WWVhcj4xOTcwPC9ZZWFyPjxS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23</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8571E8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owden et al 1970</w:t>
            </w:r>
          </w:p>
        </w:tc>
        <w:tc>
          <w:tcPr>
            <w:tcW w:w="837" w:type="pct"/>
          </w:tcPr>
          <w:p w14:paraId="113BEEB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4CA6A1CA" w14:textId="77777777" w:rsidTr="0076223D">
        <w:tc>
          <w:tcPr>
            <w:tcW w:w="601" w:type="pct"/>
          </w:tcPr>
          <w:p w14:paraId="34005A8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24" \o "Mallikarjuna Swamy, 1997 #173"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Mallikarjuna Swamy&lt;/Author&gt;&lt;Year&gt;1997&lt;/Year&gt;&lt;RecNum&gt;173&lt;/RecNum&gt;&lt;DisplayText&gt;&lt;style face="superscript"&gt;24&lt;/style&gt;&lt;/DisplayText&gt;&lt;record&gt;&lt;rec-number&gt;173&lt;/rec-number&gt;&lt;foreign-keys&gt;&lt;key app="EN" db-id="95zfp502y29psve52vqxpvfk9r2wvvt9assv" timestamp="0"&gt;173&lt;/key&gt;&lt;/foreign-keys&gt;&lt;ref-type name="Journal Article"&gt;17&lt;/ref-type&gt;&lt;contributors&gt;&lt;authors&gt;&lt;author&gt;Mallikarjuna Swamy, P.&lt;/author&gt;&lt;author&gt;Mallikarjuna, H. B.&lt;/author&gt;&lt;author&gt;Shantala, C. C.&lt;/author&gt;&lt;author&gt;Prashanth, S.&lt;/author&gt;&lt;author&gt;Maiya, P. P.&lt;/author&gt;&lt;author&gt;Dandekar, C.&lt;/author&gt;&lt;/authors&gt;&lt;/contributors&gt;&lt;titles&gt;&lt;title&gt;Wolman&amp;apos;s Disease&lt;/title&gt;&lt;secondary-title&gt;Indian Journal of Pediatrics&lt;/secondary-title&gt;&lt;/titles&gt;&lt;pages&gt;561-563&lt;/pages&gt;&lt;volume&gt;64&lt;/volume&gt;&lt;number&gt;4&lt;/number&gt;&lt;keywords&gt;&lt;keyword&gt;Wolman Disease&lt;/keyword&gt;&lt;/keywords&gt;&lt;dates&gt;&lt;year&gt;1997&lt;/year&gt;&lt;pub-dates&gt;&lt;date&gt;1997&lt;/date&gt;&lt;/pub-dates&gt;&lt;/dates&gt;&lt;accession-num&gt;rayyan-16163954&lt;/accession-num&gt;&lt;urls&gt;&lt;related-urls&gt;&lt;url&gt;https://www.scopus.com/inward/record.uri?eid=2-s2.0-2442564660&amp;amp;partnerID=40&amp;amp;md5=236144d9eeb139e17fcee0fd841482c6&lt;/url&gt;&lt;/related-urls&gt;&lt;/urls&gt;&lt;custom1&gt;Cited By :1 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24</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C9E25D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lang w:val="en-US"/>
              </w:rPr>
            </w:pPr>
            <w:r w:rsidRPr="00D66D98">
              <w:rPr>
                <w:rFonts w:ascii="Times New Roman" w:hAnsi="Times New Roman" w:cs="Times New Roman"/>
                <w:kern w:val="1"/>
              </w:rPr>
              <w:t>Mallikarjuma Swamy 1997</w:t>
            </w:r>
          </w:p>
        </w:tc>
        <w:tc>
          <w:tcPr>
            <w:tcW w:w="837" w:type="pct"/>
          </w:tcPr>
          <w:p w14:paraId="2A1D99E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2BF01804" w14:textId="77777777" w:rsidTr="0076223D">
        <w:tc>
          <w:tcPr>
            <w:tcW w:w="601" w:type="pct"/>
          </w:tcPr>
          <w:p w14:paraId="2F999EE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25" \o "Mello, 1982 #183"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Mello&lt;/Author&gt;&lt;Year&gt;1982&lt;/Year&gt;&lt;RecNum&gt;183&lt;/RecNum&gt;&lt;DisplayText&gt;&lt;style face="superscript"&gt;25&lt;/style&gt;&lt;/DisplayText&gt;&lt;record&gt;&lt;rec-number&gt;183&lt;/rec-number&gt;&lt;foreign-keys&gt;&lt;key app="EN" db-id="95zfp502y29psve52vqxpvfk9r2wvvt9assv" timestamp="0"&gt;183&lt;/key&gt;&lt;/foreign-keys&gt;&lt;ref-type name="Journal Article"&gt;17&lt;/ref-type&gt;&lt;contributors&gt;&lt;authors&gt;&lt;author&gt;Mello, A. M.&lt;/author&gt;&lt;author&gt;Ellinger, F.&lt;/author&gt;&lt;author&gt;Lourenco, L. A.&lt;/author&gt;&lt;author&gt;Castro, L. M.&lt;/author&gt;&lt;author&gt;Zimmerman, M. A.&lt;/author&gt;&lt;/authors&gt;&lt;/contributors&gt;&lt;titles&gt;&lt;title&gt;Doenca de Wolman (xantomatose familiar).Relato de um caso&lt;/title&gt;&lt;secondary-title&gt;Pediatria (Säo Paulo)&lt;/secondary-title&gt;&lt;/titles&gt;&lt;pages&gt;159-62&lt;/pages&gt;&lt;volume&gt;4&lt;/volume&gt;&lt;number&gt;2&lt;/number&gt;&lt;keywords&gt;&lt;keyword&gt;Lactente&lt;/keyword&gt;&lt;keyword&gt;Seres Humanos&lt;/keyword&gt;&lt;keyword&gt;Feminino&lt;/keyword&gt;&lt;keyword&gt;Lipidoses&lt;/keyword&gt;&lt;keyword&gt;Xantomatose&lt;/keyword&gt;&lt;/keywords&gt;&lt;dates&gt;&lt;year&gt;1982&lt;/year&gt;&lt;pub-dates&gt;&lt;date&gt;1982&lt;/date&gt;&lt;/pub-dates&gt;&lt;/dates&gt;&lt;accession-num&gt;rayyan-16163970&lt;/accession-num&gt;&lt;urls&gt;&lt;/urls&gt;&lt;custom1&gt;RAYYAN-INCLUSION: {&amp;quot;Camila&amp;quot;=&amp;gt;&amp;quot;Included&amp;quot;, &amp;quot;Anne&amp;quot;=&amp;gt;&amp;quot;Included&amp;quot;}&lt;/custom1&gt;&lt;language&gt;pt&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25</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37283B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Mello et al 1982</w:t>
            </w:r>
          </w:p>
        </w:tc>
        <w:tc>
          <w:tcPr>
            <w:tcW w:w="837" w:type="pct"/>
          </w:tcPr>
          <w:p w14:paraId="4B342EB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7473E64F" w14:textId="77777777" w:rsidTr="0076223D">
        <w:tc>
          <w:tcPr>
            <w:tcW w:w="601" w:type="pct"/>
          </w:tcPr>
          <w:p w14:paraId="34D6118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26" \o "Pa</w:instrText>
            </w:r>
            <w:r w:rsidR="0001572F">
              <w:instrText xml:space="preserve">nchagnula, 2000 #206"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Panchagnula&lt;/Author&gt;&lt;Year&gt;2000&lt;/Year&gt;&lt;RecNum&gt;206&lt;/RecNum&gt;&lt;DisplayText&gt;&lt;style face="superscript"&gt;26&lt;/style&gt;&lt;/DisplayText&gt;&lt;record&gt;&lt;rec-number&gt;206&lt;/rec-number&gt;&lt;foreign-keys&gt;&lt;key app="EN" db-id="95zfp502y29psve52vqxpvfk9r2wvvt9assv" timestamp="0"&gt;206&lt;/key&gt;&lt;/foreign-keys&gt;&lt;ref-type name="Journal Article"&gt;17&lt;/ref-type&gt;&lt;contributors&gt;&lt;authors&gt;&lt;author&gt;Panchagnula, R.&lt;/author&gt;&lt;author&gt;Britto, C.&lt;/author&gt;&lt;author&gt;Vinod, J.&lt;/author&gt;&lt;author&gt;Sitalakshmi&lt;/author&gt;&lt;author&gt;Anuradha&lt;/author&gt;&lt;author&gt;Damodar, P.&lt;/author&gt;&lt;/authors&gt;&lt;/contributors&gt;&lt;titles&gt;&lt;title&gt;Wolman&amp;apos;s Disease - A Case Report&lt;/title&gt;&lt;secondary-title&gt;Indian Journal of Pathology and Microbiology&lt;/secondary-title&gt;&lt;/titles&gt;&lt;pages&gt;91-92&lt;/pages&gt;&lt;volume&gt;43&lt;/volume&gt;&lt;number&gt;1&lt;/number&gt;&lt;keywords&gt;&lt;keyword&gt;Adrenal calcification&lt;/keyword&gt;&lt;keyword&gt;Foamy histiocytes&lt;/keyword&gt;&lt;keyword&gt;Wolman&amp;apos;s disease&lt;/keyword&gt;&lt;keyword&gt;Wolman Disease&lt;/keyword&gt;&lt;/keywords&gt;&lt;dates&gt;&lt;year&gt;2000&lt;/year&gt;&lt;pub-dates&gt;&lt;date&gt;2000&lt;/date&gt;&lt;/pub-dates&gt;&lt;/dates&gt;&lt;accession-num&gt;rayyan-16164015&lt;/accession-num&gt;&lt;urls&gt;&lt;related-urls&gt;&lt;url&gt;https://www.scopus.com/inward/record.uri?eid=2-s2.0-0033993337&amp;amp;partnerID=40&amp;amp;md5=f5fe7f040b2a250530472463b0813536&lt;/url&gt;&lt;/related-urls&gt;&lt;/urls&gt;&lt;custom1&gt;Cited By :3 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26</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136ADA6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Panchagnula et al 2000</w:t>
            </w:r>
          </w:p>
        </w:tc>
        <w:tc>
          <w:tcPr>
            <w:tcW w:w="837" w:type="pct"/>
          </w:tcPr>
          <w:p w14:paraId="05499F6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0093EBE8" w14:textId="77777777" w:rsidTr="0076223D">
        <w:tc>
          <w:tcPr>
            <w:tcW w:w="601" w:type="pct"/>
          </w:tcPr>
          <w:p w14:paraId="1D576CF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27" \o "Peña Alonso, 1994 #210"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Peña Alonso&lt;/Author&gt;&lt;Year&gt;1994&lt;/Year&gt;&lt;RecNum&gt;210&lt;/RecNum&gt;&lt;DisplayText&gt;&lt;style face="superscript"&gt;27&lt;/style&gt;&lt;/DisplayText&gt;&lt;record&gt;&lt;rec-number&gt;210&lt;/rec-number&gt;&lt;foreign-keys&gt;&lt;key app="EN" db-id="95zfp502y29psve52vqxpvfk9r2wvvt9assv" timestamp="0"&gt;210&lt;/key&gt;&lt;/foreign-keys&gt;&lt;ref-type name="Journal Article"&gt;17&lt;/ref-type&gt;&lt;contributors&gt;&lt;authors&gt;&lt;author&gt;Peña Alonso, Y. Rocío&lt;/author&gt;&lt;author&gt;Ramón García, Guillermo&lt;/author&gt;&lt;/authors&gt;&lt;/contributors&gt;&lt;titles&gt;&lt;title&gt;Enfermedad de Wolman en una niña mexicana&lt;/title&gt;&lt;secondary-title&gt;Bol. méd. Hosp. Infant. Méx&lt;/secondary-title&gt;&lt;/titles&gt;&lt;pages&gt;660-4&lt;/pages&gt;&lt;volume&gt;51&lt;/volume&gt;&lt;number&gt;10&lt;/number&gt;&lt;keywords&gt;&lt;keyword&gt;Lactente&lt;/keyword&gt;&lt;keyword&gt;Seres Humanos&lt;/keyword&gt;&lt;keyword&gt;Feminino&lt;/keyword&gt;&lt;keyword&gt;Doença de Wolman/patologia&lt;/keyword&gt;&lt;/keywords&gt;&lt;dates&gt;&lt;year&gt;1994&lt;/year&gt;&lt;pub-dates&gt;&lt;date&gt;1994&lt;/date&gt;&lt;/pub-dates&gt;&lt;/dates&gt;&lt;accession-num&gt;rayyan-16164027&lt;/accession-num&gt;&lt;urls&gt;&lt;/urls&gt;&lt;custom1&gt;RAYYAN-INCLUSION: {&amp;quot;Camila&amp;quot;=&amp;gt;&amp;quot;Included&amp;quot;, &amp;quot;Anne&amp;quot;=&amp;gt;&amp;quot;Included&amp;quot;}&lt;/custom1&gt;&lt;language&gt;es&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27</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DFD35B3" w14:textId="546A53B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Pena-Alonso et al 1994</w:t>
            </w:r>
          </w:p>
        </w:tc>
        <w:tc>
          <w:tcPr>
            <w:tcW w:w="837" w:type="pct"/>
          </w:tcPr>
          <w:p w14:paraId="3601DD4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54283D6B" w14:textId="77777777" w:rsidTr="0076223D">
        <w:tc>
          <w:tcPr>
            <w:tcW w:w="601" w:type="pct"/>
          </w:tcPr>
          <w:p w14:paraId="45CDCC5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28" \o "Petropoulou, 2017 #214" </w:instrText>
            </w:r>
            <w:r w:rsidR="0001572F">
              <w:fldChar w:fldCharType="separate"/>
            </w:r>
            <w:r w:rsidRPr="00D66D98">
              <w:rPr>
                <w:rFonts w:ascii="Times New Roman" w:hAnsi="Times New Roman" w:cs="Times New Roman"/>
                <w:kern w:val="1"/>
              </w:rPr>
              <w:fldChar w:fldCharType="begin">
                <w:fldData xml:space="preserve">PEVuZE5vdGU+PENpdGU+PEF1dGhvcj5QZXRyb3BvdWxvdTwvQXV0aG9yPjxZZWFyPjIwMTc8L1ll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QZXRyb3BvdWxvdTwvQXV0aG9yPjxZZWFyPjIwMTc8L1ll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28</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325142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Petropoulo et al 2017</w:t>
            </w:r>
          </w:p>
        </w:tc>
        <w:tc>
          <w:tcPr>
            <w:tcW w:w="837" w:type="pct"/>
          </w:tcPr>
          <w:p w14:paraId="4081F1D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0437EFF2" w14:textId="77777777" w:rsidTr="0076223D">
        <w:tc>
          <w:tcPr>
            <w:tcW w:w="601" w:type="pct"/>
          </w:tcPr>
          <w:p w14:paraId="26C9211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29" \o "Ramón, 2000 #229"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Ramón&lt;/Author&gt;&lt;Year&gt;2000&lt;/Year&gt;&lt;RecNum&gt;229&lt;/RecNum&gt;&lt;DisplayText&gt;&lt;style face="superscript"&gt;29&lt;/style&gt;&lt;/DisplayText&gt;&lt;record&gt;&lt;rec-number&gt;229&lt;/rec-number&gt;&lt;foreign-keys&gt;&lt;key app="EN" db-id="95zfp502y29psve52vqxpvfk9r2wvvt9assv" timestamp="0"&gt;229&lt;/key&gt;&lt;/foreign-keys&gt;&lt;ref-type name="Journal Article"&gt;17&lt;/ref-type&gt;&lt;contributors&gt;&lt;authors&gt;&lt;author&gt;Ramón, García Guillermo&lt;/author&gt;&lt;author&gt;Díaz ponce, Humberto&lt;/author&gt;&lt;author&gt;Díaz Pérez, Claudia&lt;/author&gt;&lt;author&gt;Delgado González, Elba&lt;/author&gt;&lt;/authors&gt;&lt;/contributors&gt;&lt;titles&gt;&lt;title&gt;Niña de tres meses con fiebre, distensión abdominal, vómito e ictericia&lt;/title&gt;&lt;secondary-title&gt;Gac. méd. Méx&lt;/secondary-title&gt;&lt;/titles&gt;&lt;pages&gt;361-367&lt;/pages&gt;&lt;volume&gt;136&lt;/volume&gt;&lt;number&gt;4&lt;/number&gt;&lt;keywords&gt;&lt;keyword&gt;Seres Humanos&lt;/keyword&gt;&lt;keyword&gt;Feminino&lt;/keyword&gt;&lt;keyword&gt;Lactente&lt;/keyword&gt;&lt;keyword&gt;Cirrose Hepática/diagnóstico&lt;/keyword&gt;&lt;keyword&gt;Edema Pulmonar&lt;/keyword&gt;&lt;keyword&gt;Doença de Wolman&lt;/keyword&gt;&lt;keyword&gt;Ascite&lt;/keyword&gt;&lt;keyword&gt;Glândulas Suprarrenais/patologia&lt;/keyword&gt;&lt;keyword&gt;Hepatomegalia&lt;/keyword&gt;&lt;keyword&gt;Icterícia&lt;/keyword&gt;&lt;/keywords&gt;&lt;dates&gt;&lt;year&gt;2000&lt;/year&gt;&lt;pub-dates&gt;&lt;date&gt;2000&lt;/date&gt;&lt;/pub-dates&gt;&lt;/dates&gt;&lt;accession-num&gt;rayyan-16164073&lt;/accession-num&gt;&lt;urls&gt;&lt;related-urls&gt;&lt;url&gt;http://www.artemisaenlinea.org.mx/acervo/pdf/gaceta_medica_mexico/12%20Nina%20de%20tres%20meses.pdf&lt;/url&gt;&lt;/related-urls&gt;&lt;/urls&gt;&lt;custom1&gt;RAYYAN-INCLUSION: {&amp;quot;Camila&amp;quot;=&amp;gt;&amp;quot;Included&amp;quot;, &amp;quot;Anne&amp;quot;=&amp;gt;&amp;quot;Included&amp;quot;}&lt;/custom1&gt;&lt;language&gt;es&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29</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D0651E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Ramon et al 2000</w:t>
            </w:r>
          </w:p>
        </w:tc>
        <w:tc>
          <w:tcPr>
            <w:tcW w:w="837" w:type="pct"/>
          </w:tcPr>
          <w:p w14:paraId="4681FF9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2481B04B" w14:textId="77777777" w:rsidTr="0076223D">
        <w:tc>
          <w:tcPr>
            <w:tcW w:w="601" w:type="pct"/>
          </w:tcPr>
          <w:p w14:paraId="70FCDC72" w14:textId="69F170B0" w:rsidR="00D66D98" w:rsidRPr="00D66D98" w:rsidRDefault="00EA4090" w:rsidP="00EA4090">
            <w:pPr>
              <w:widowControl w:val="0"/>
              <w:autoSpaceDE w:val="0"/>
              <w:autoSpaceDN w:val="0"/>
              <w:adjustRightInd w:val="0"/>
              <w:ind w:right="-720"/>
              <w:rPr>
                <w:rFonts w:ascii="Times New Roman" w:hAnsi="Times New Roman" w:cs="Times New Roman"/>
              </w:rPr>
            </w:pPr>
            <w:r>
              <w:rPr>
                <w:rFonts w:ascii="Times New Roman" w:hAnsi="Times New Roman" w:cs="Times New Roman"/>
              </w:rPr>
              <w:t xml:space="preserve">      </w:t>
            </w:r>
            <w:r w:rsidR="00D66D98" w:rsidRPr="00D66D98">
              <w:rPr>
                <w:rFonts w:ascii="Times New Roman" w:hAnsi="Times New Roman" w:cs="Times New Roman"/>
              </w:rPr>
              <w:t>(30)</w:t>
            </w:r>
          </w:p>
        </w:tc>
        <w:tc>
          <w:tcPr>
            <w:tcW w:w="3562" w:type="pct"/>
          </w:tcPr>
          <w:p w14:paraId="2FA1F0D5" w14:textId="2573A4E3" w:rsidR="00D66D98" w:rsidRPr="00D66D98" w:rsidRDefault="00D66D98" w:rsidP="00D66D98">
            <w:pPr>
              <w:widowControl w:val="0"/>
              <w:autoSpaceDE w:val="0"/>
              <w:autoSpaceDN w:val="0"/>
              <w:adjustRightInd w:val="0"/>
              <w:ind w:right="-720"/>
              <w:jc w:val="center"/>
              <w:rPr>
                <w:rFonts w:ascii="Times New Roman" w:hAnsi="Times New Roman" w:cs="Times New Roman"/>
                <w:color w:val="000000"/>
              </w:rPr>
            </w:pPr>
            <w:r w:rsidRPr="00D66D98">
              <w:rPr>
                <w:rFonts w:ascii="Times New Roman" w:hAnsi="Times New Roman" w:cs="Times New Roman"/>
              </w:rPr>
              <w:t>Sen et al 2015</w:t>
            </w:r>
          </w:p>
        </w:tc>
        <w:tc>
          <w:tcPr>
            <w:tcW w:w="837" w:type="pct"/>
          </w:tcPr>
          <w:p w14:paraId="72A0F91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4FE25163" w14:textId="77777777" w:rsidTr="0076223D">
        <w:tc>
          <w:tcPr>
            <w:tcW w:w="601" w:type="pct"/>
          </w:tcPr>
          <w:p w14:paraId="1E54F04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rPr>
            </w:pPr>
            <w:r w:rsidRPr="00D66D98">
              <w:rPr>
                <w:rFonts w:ascii="Times New Roman" w:hAnsi="Times New Roman" w:cs="Times New Roman"/>
              </w:rPr>
              <w:t>(</w:t>
            </w:r>
            <w:r w:rsidR="0001572F">
              <w:fldChar w:fldCharType="begin"/>
            </w:r>
            <w:r w:rsidR="0001572F">
              <w:instrText xml:space="preserve"> HYPERLINK \l "_ENREF_31" \o "Shenoy, 2014 #241" </w:instrText>
            </w:r>
            <w:r w:rsidR="0001572F">
              <w:fldChar w:fldCharType="separate"/>
            </w:r>
            <w:r w:rsidRPr="00D66D98">
              <w:rPr>
                <w:rFonts w:ascii="Times New Roman" w:hAnsi="Times New Roman" w:cs="Times New Roman"/>
              </w:rPr>
              <w:fldChar w:fldCharType="begin"/>
            </w:r>
            <w:r w:rsidRPr="00D66D98">
              <w:rPr>
                <w:rFonts w:ascii="Times New Roman" w:hAnsi="Times New Roman" w:cs="Times New Roman"/>
              </w:rPr>
              <w:instrText xml:space="preserve"> ADDIN EN.CITE &lt;EndNote&gt;&lt;Cite&gt;&lt;Author&gt;Shenoy&lt;/Author&gt;&lt;Year&gt;2014&lt;/Year&gt;&lt;RecNum&gt;241&lt;/RecNum&gt;&lt;DisplayText&gt;&lt;style face="superscript"&gt;31&lt;/style&gt;&lt;/DisplayText&gt;&lt;record&gt;&lt;rec-number&gt;241&lt;/rec-number&gt;&lt;foreign-keys&gt;&lt;key app="EN" db-id="95zfp502y29psve52vqxpvfk9r2wvvt9assv" timestamp="0"&gt;241&lt;/key&gt;&lt;/foreign-keys&gt;&lt;ref-type name="Journal Article"&gt;17&lt;/ref-type&gt;&lt;contributors&gt;&lt;authors&gt;&lt;author&gt;Shenoy, P.&lt;/author&gt;&lt;author&gt;Karegowda, L.&lt;/author&gt;&lt;author&gt;Sripathi, S.&lt;/author&gt;&lt;author&gt;Mohammed, N.&lt;/author&gt;&lt;/authors&gt;&lt;/contributors&gt;&lt;titles&gt;&lt;title&gt;Wolman disease in an infant&lt;/title&gt;&lt;secondary-title&gt;BMJ Case Rep&lt;/secondary-title&gt;&lt;/titles&gt;&lt;volume&gt;2014&lt;/volume&gt;&lt;keywords&gt;&lt;keyword&gt;Adrenal Gland Diseases/*diagnostic imaging/etiology&lt;/keyword&gt;&lt;keyword&gt;Ascites/etiology&lt;/keyword&gt;&lt;keyword&gt;Calcinosis/*diagnostic imaging/etiology&lt;/keyword&gt;&lt;keyword&gt;Failure to Thrive/etiology&lt;/keyword&gt;&lt;keyword&gt;Hepatomegaly/etiology&lt;/keyword&gt;&lt;keyword&gt;Humans&lt;/keyword&gt;&lt;keyword&gt;Infant&lt;/keyword&gt;&lt;keyword&gt;Male&lt;/keyword&gt;&lt;keyword&gt;Radiography&lt;/keyword&gt;&lt;keyword&gt;Splenomegaly/etiology&lt;/keyword&gt;&lt;keyword&gt;Wolman Disease/complications/*diagnosis&lt;/keyword&gt;&lt;keyword&gt;Wolman Disease&lt;/keyword&gt;&lt;/keywords&gt;&lt;dates&gt;&lt;year&gt;2014&lt;/year&gt;&lt;pub-dates&gt;&lt;date&gt;2014&lt;/date&gt;&lt;/pub-dates&gt;&lt;/dates&gt;&lt;isbn&gt;1757-790x&lt;/isbn&gt;&lt;accession-num&gt;24521666&lt;/accession-num&gt;&lt;urls&gt;&lt;/urls&gt;&lt;custom1&gt;1757-790x Shenoy, Poonam Karegowda, Lakshmikanth Sripathi, Smiti Mohammed, Nahas Case Reports Journal Article England BMJ Case Rep. 2014 Feb 12;2014. pii: bcr-2014-203656. doi: 10.1136/bcr-2014-203656.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rPr>
              <w:fldChar w:fldCharType="separate"/>
            </w:r>
            <w:r w:rsidRPr="00D66D98">
              <w:rPr>
                <w:rFonts w:ascii="Times New Roman" w:hAnsi="Times New Roman" w:cs="Times New Roman"/>
                <w:noProof/>
              </w:rPr>
              <w:t>31</w:t>
            </w:r>
            <w:r w:rsidRPr="00D66D98">
              <w:rPr>
                <w:rFonts w:ascii="Times New Roman" w:hAnsi="Times New Roman" w:cs="Times New Roman"/>
              </w:rPr>
              <w:fldChar w:fldCharType="end"/>
            </w:r>
            <w:r w:rsidR="0001572F">
              <w:rPr>
                <w:rFonts w:ascii="Times New Roman" w:hAnsi="Times New Roman" w:cs="Times New Roman"/>
              </w:rPr>
              <w:fldChar w:fldCharType="end"/>
            </w:r>
            <w:r w:rsidRPr="00D66D98">
              <w:rPr>
                <w:rFonts w:ascii="Times New Roman" w:hAnsi="Times New Roman" w:cs="Times New Roman"/>
              </w:rPr>
              <w:t>)</w:t>
            </w:r>
          </w:p>
        </w:tc>
        <w:tc>
          <w:tcPr>
            <w:tcW w:w="3562" w:type="pct"/>
          </w:tcPr>
          <w:p w14:paraId="3B93CFFB" w14:textId="60896424"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rPr>
            </w:pPr>
            <w:r w:rsidRPr="00D66D98">
              <w:rPr>
                <w:rFonts w:ascii="Times New Roman" w:hAnsi="Times New Roman" w:cs="Times New Roman"/>
              </w:rPr>
              <w:t>Shenoy et al 2014</w:t>
            </w:r>
          </w:p>
        </w:tc>
        <w:tc>
          <w:tcPr>
            <w:tcW w:w="837" w:type="pct"/>
          </w:tcPr>
          <w:p w14:paraId="309E9C6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027C3397" w14:textId="77777777" w:rsidTr="0076223D">
        <w:trPr>
          <w:trHeight w:val="297"/>
        </w:trPr>
        <w:tc>
          <w:tcPr>
            <w:tcW w:w="601" w:type="pct"/>
          </w:tcPr>
          <w:p w14:paraId="3859317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32" \o "Sty, 1978 #251"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Sty&lt;/Author&gt;&lt;Year&gt;1978&lt;/Year&gt;&lt;RecNum&gt;251&lt;/RecNum&gt;&lt;DisplayText&gt;&lt;style face="superscript"&gt;32&lt;/style&gt;&lt;/DisplayText&gt;&lt;record&gt;&lt;rec-number&gt;251&lt;/rec-number&gt;&lt;foreign-keys&gt;&lt;key app="EN" db-id="95zfp502y29psve52vqxpvfk9r2wvvt9assv" timestamp="0"&gt;251&lt;/key&gt;&lt;/foreign-keys&gt;&lt;ref-type name="Journal Article"&gt;17&lt;/ref-type&gt;&lt;contributors&gt;&lt;authors&gt;&lt;author&gt;Sty, J. R.&lt;/author&gt;&lt;author&gt;Starshak, R. J.&lt;/author&gt;&lt;/authors&gt;&lt;/contributors&gt;&lt;titles&gt;&lt;title&gt;Scintigraphy in Wolman&amp;apos;s disease&lt;/title&gt;&lt;secondary-title&gt;Clinical Nuclear Medicine&lt;/secondary-title&gt;&lt;/titles&gt;&lt;pages&gt;397&lt;/pages&gt;&lt;volume&gt;3&lt;/volume&gt;&lt;number&gt;10&lt;/number&gt;&lt;keywords&gt;&lt;keyword&gt;bone&lt;/keyword&gt;&lt;keyword&gt;bone scintiscanning&lt;/keyword&gt;&lt;keyword&gt;case report&lt;/keyword&gt;&lt;keyword&gt;congenital disorder&lt;/keyword&gt;&lt;keyword&gt;diagnosis&lt;/keyword&gt;&lt;keyword&gt;endocrine system&lt;/keyword&gt;&lt;keyword&gt;lipidosis&lt;/keyword&gt;&lt;keyword&gt;newborn&lt;/keyword&gt;&lt;keyword&gt;Wolman disease&lt;/keyword&gt;&lt;/keywords&gt;&lt;dates&gt;&lt;year&gt;1978&lt;/year&gt;&lt;pub-dates&gt;&lt;date&gt;1978&lt;/date&gt;&lt;/pub-dates&gt;&lt;/dates&gt;&lt;isbn&gt;0363-9762&lt;/isbn&gt;&lt;accession-num&gt;rayyan-16164141&lt;/accession-num&gt;&lt;urls&gt;&lt;related-urls&gt;&lt;url&gt;http://www.embase.com/search/results?subaction=viewrecord&amp;amp;from=export&amp;amp;id=L9072953 http://dx.doi.org/10.1097/00003072-197810000-00007&lt;/url&gt;&lt;/related-urls&gt;&lt;/urls&gt;&lt;custom1&gt;L9072953 1979-04-06 RAYYAN-INCLUSION: {&amp;quot;Camila&amp;quot;=&amp;gt;&amp;quot;Included&amp;quot;, &amp;quot;Anne&amp;quot;=&amp;gt;&amp;quot;Included&amp;quot;}&lt;/custom1&gt;&lt;language&gt;English&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32</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50CC38D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Sty et al 1978</w:t>
            </w:r>
          </w:p>
        </w:tc>
        <w:tc>
          <w:tcPr>
            <w:tcW w:w="837" w:type="pct"/>
          </w:tcPr>
          <w:p w14:paraId="45AC6A7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2</w:t>
            </w:r>
          </w:p>
        </w:tc>
      </w:tr>
      <w:tr w:rsidR="00D66D98" w:rsidRPr="00D66D98" w14:paraId="4E7EE33F" w14:textId="77777777" w:rsidTr="0076223D">
        <w:trPr>
          <w:trHeight w:val="310"/>
        </w:trPr>
        <w:tc>
          <w:tcPr>
            <w:tcW w:w="601" w:type="pct"/>
          </w:tcPr>
          <w:p w14:paraId="71D3E6B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33" \o "Aquino, 2020</w:instrText>
            </w:r>
            <w:r w:rsidR="0001572F">
              <w:instrText xml:space="preserve"> #606" </w:instrText>
            </w:r>
            <w:r w:rsidR="0001572F">
              <w:fldChar w:fldCharType="separate"/>
            </w:r>
            <w:r w:rsidRPr="00D66D98">
              <w:rPr>
                <w:rFonts w:ascii="Times New Roman" w:hAnsi="Times New Roman" w:cs="Times New Roman"/>
                <w:kern w:val="1"/>
              </w:rPr>
              <w:fldChar w:fldCharType="begin">
                <w:fldData xml:space="preserve">PEVuZE5vdGU+PENpdGU+PEF1dGhvcj5BcXVpbm88L0F1dGhvcj48WWVhcj4yMDIwPC9ZZWFyPjxS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BcXVpbm88L0F1dGhvcj48WWVhcj4yMDIwPC9ZZWFyPjxS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33</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94709E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Aquino et al 2020</w:t>
            </w:r>
          </w:p>
        </w:tc>
        <w:tc>
          <w:tcPr>
            <w:tcW w:w="837" w:type="pct"/>
          </w:tcPr>
          <w:p w14:paraId="65537A1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04DD51B2" w14:textId="77777777" w:rsidTr="0076223D">
        <w:trPr>
          <w:trHeight w:val="310"/>
        </w:trPr>
        <w:tc>
          <w:tcPr>
            <w:tcW w:w="601" w:type="pct"/>
          </w:tcPr>
          <w:p w14:paraId="74E0D88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34" \o "White, 2015 #280" </w:instrText>
            </w:r>
            <w:r w:rsidR="0001572F">
              <w:fldChar w:fldCharType="separate"/>
            </w:r>
            <w:r w:rsidRPr="00D66D98">
              <w:rPr>
                <w:rFonts w:ascii="Times New Roman" w:hAnsi="Times New Roman" w:cs="Times New Roman"/>
                <w:kern w:val="1"/>
              </w:rPr>
              <w:fldChar w:fldCharType="begin">
                <w:fldData xml:space="preserve">PEVuZE5vdGU+PENpdGU+PEF1dGhvcj5XaGl0ZTwvQXV0aG9yPjxZZWFyPjIwMTU8L1llYXI+PFJl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XaGl0ZTwvQXV0aG9yPjxZZWFyPjIwMTU8L1llYXI+PFJl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34</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0DEA6E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White et al 2015</w:t>
            </w:r>
          </w:p>
        </w:tc>
        <w:tc>
          <w:tcPr>
            <w:tcW w:w="837" w:type="pct"/>
          </w:tcPr>
          <w:p w14:paraId="28B6B8D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2D332D78" w14:textId="77777777" w:rsidTr="0076223D">
        <w:tc>
          <w:tcPr>
            <w:tcW w:w="601" w:type="pct"/>
          </w:tcPr>
          <w:p w14:paraId="3993C16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35" \o "Aslan, 2016 #12" </w:instrText>
            </w:r>
            <w:r w:rsidR="0001572F">
              <w:fldChar w:fldCharType="separate"/>
            </w:r>
            <w:r w:rsidRPr="00D66D98">
              <w:rPr>
                <w:rFonts w:ascii="Times New Roman" w:hAnsi="Times New Roman" w:cs="Times New Roman"/>
                <w:kern w:val="1"/>
              </w:rPr>
              <w:fldChar w:fldCharType="begin">
                <w:fldData xml:space="preserve">PEVuZE5vdGU+PENpdGU+PEF1dGhvcj5Bc2xhbjwvQXV0aG9yPjxZZWFyPjIwMTY8L1llYXI+PFJl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Bc2xhbjwvQXV0aG9yPjxZZWFyPjIwMTY8L1llYXI+PFJl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35</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46E640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highlight w:val="yellow"/>
              </w:rPr>
            </w:pPr>
            <w:r w:rsidRPr="00D66D98">
              <w:rPr>
                <w:rFonts w:ascii="Times New Roman" w:hAnsi="Times New Roman" w:cs="Times New Roman"/>
                <w:kern w:val="1"/>
              </w:rPr>
              <w:t>Aslan et al 2016</w:t>
            </w:r>
          </w:p>
        </w:tc>
        <w:tc>
          <w:tcPr>
            <w:tcW w:w="837" w:type="pct"/>
          </w:tcPr>
          <w:p w14:paraId="4A01414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7CC1106E" w14:textId="77777777" w:rsidTr="0076223D">
        <w:tc>
          <w:tcPr>
            <w:tcW w:w="601" w:type="pct"/>
          </w:tcPr>
          <w:p w14:paraId="1F64302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36" \o "Berdon, 1969 #21"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Berdon&lt;/Author&gt;&lt;Year&gt;1969&lt;/Year&gt;&lt;RecNum&gt;21&lt;/RecNum&gt;&lt;DisplayText&gt;&lt;style face="superscript"&gt;36&lt;/style&gt;&lt;/DisplayText&gt;&lt;record&gt;&lt;rec-number&gt;21&lt;/rec-number&gt;&lt;foreign-keys&gt;&lt;key app="EN" db-id="95zfp502y29psve52vqxpvfk9r2wvvt9assv" timestamp="0"&gt;21&lt;/key&gt;&lt;/foreign-keys&gt;&lt;ref-type name="Journal Article"&gt;17&lt;/ref-type&gt;&lt;contributors&gt;&lt;authors&gt;&lt;author&gt;Berdon, W. E.&lt;/author&gt;&lt;author&gt;Baker, D. H.&lt;/author&gt;&lt;/authors&gt;&lt;/contributors&gt;&lt;titles&gt;&lt;title&gt;Radiographic findings in adrenal disease in infants and children. Adrenal hemorrhage, Wolman&amp;apos;s familial xanthomatosis with adrenal calcifications, benign and malignant adrenal tumors&lt;/title&gt;&lt;secondary-title&gt;N Y State J Med&lt;/secondary-title&gt;&lt;/titles&gt;&lt;pages&gt;2773-8&lt;/pages&gt;&lt;volume&gt;69&lt;/volume&gt;&lt;number&gt;21&lt;/number&gt;&lt;keywords&gt;&lt;keyword&gt;Adrenal Gland Diseases/*diagnostic imaging&lt;/keyword&gt;&lt;keyword&gt;Adrenal Gland Neoplasms/*diagnostic imaging&lt;/keyword&gt;&lt;keyword&gt;Calcinosis/*diagnostic imaging&lt;/keyword&gt;&lt;keyword&gt;Child, Preschool&lt;/keyword&gt;&lt;keyword&gt;Cushing Syndrome/*diagnostic imaging&lt;/keyword&gt;&lt;keyword&gt;Diagnosis, Differential&lt;/keyword&gt;&lt;keyword&gt;Hemorrhage/*diagnostic imaging&lt;/keyword&gt;&lt;keyword&gt;Humans&lt;/keyword&gt;&lt;keyword&gt;Infant&lt;/keyword&gt;&lt;keyword&gt;Infant, Newborn&lt;/keyword&gt;&lt;keyword&gt;Infant, Newborn, Diseases/*diagnostic imaging&lt;/keyword&gt;&lt;keyword&gt;Neuroblastoma/*diagnostic imaging&lt;/keyword&gt;&lt;keyword&gt;Urography&lt;/keyword&gt;&lt;keyword&gt;Xanthomatosis/*diagnostic imaging/genetics&lt;/keyword&gt;&lt;keyword&gt;Wolman Disease&lt;/keyword&gt;&lt;keyword&gt;Xanthomatosis&lt;/keyword&gt;&lt;/keywords&gt;&lt;dates&gt;&lt;year&gt;1969&lt;/year&gt;&lt;pub-dates&gt;&lt;date&gt;1969&lt;/date&gt;&lt;/pub-dates&gt;&lt;/dates&gt;&lt;isbn&gt;0028-7628 (Print) 0028-7628&lt;/isbn&gt;&lt;accession-num&gt;5259005&lt;/accession-num&gt;&lt;urls&gt;&lt;/urls&gt;&lt;custom1&gt;Berdon, W E Baker, D H Journal Article United States N Y State J Med. 1969 Nov 1;69(21):2773-8.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36</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198470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Berdon et al 1969</w:t>
            </w:r>
          </w:p>
        </w:tc>
        <w:tc>
          <w:tcPr>
            <w:tcW w:w="837" w:type="pct"/>
          </w:tcPr>
          <w:p w14:paraId="29E9788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70F19A85" w14:textId="77777777" w:rsidTr="0076223D">
        <w:trPr>
          <w:trHeight w:val="306"/>
        </w:trPr>
        <w:tc>
          <w:tcPr>
            <w:tcW w:w="601" w:type="pct"/>
          </w:tcPr>
          <w:p w14:paraId="15A039C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rPr>
              <w:t>(</w:t>
            </w:r>
            <w:r w:rsidR="0001572F">
              <w:fldChar w:fldCharType="begin"/>
            </w:r>
            <w:r w:rsidR="0001572F">
              <w:instrText xml:space="preserve"> HYPERLINK \l "_ENREF_37" \o "Bernstein, 2017 #25" </w:instrText>
            </w:r>
            <w:r w:rsidR="0001572F">
              <w:fldChar w:fldCharType="separate"/>
            </w:r>
            <w:r w:rsidRPr="00D66D98">
              <w:rPr>
                <w:rFonts w:ascii="Times New Roman" w:hAnsi="Times New Roman" w:cs="Times New Roman"/>
                <w:noProof/>
              </w:rPr>
              <w:fldChar w:fldCharType="begin">
                <w:fldData xml:space="preserve">PEVuZE5vdGU+PENpdGU+PEF1dGhvcj5CZXJuc3RlaW48L0F1dGhvcj48WWVhcj4yMDE3PC9ZZWFy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</w:fldData>
              </w:fldChar>
            </w:r>
            <w:r w:rsidRPr="00D66D98">
              <w:rPr>
                <w:rFonts w:ascii="Times New Roman" w:hAnsi="Times New Roman" w:cs="Times New Roman"/>
                <w:noProof/>
              </w:rPr>
              <w:instrText xml:space="preserve"> ADDIN EN.CITE </w:instrText>
            </w:r>
            <w:r w:rsidRPr="00D66D98">
              <w:rPr>
                <w:rFonts w:ascii="Times New Roman" w:hAnsi="Times New Roman" w:cs="Times New Roman"/>
                <w:noProof/>
              </w:rPr>
              <w:fldChar w:fldCharType="begin">
                <w:fldData xml:space="preserve">PEVuZE5vdGU+PENpdGU+PEF1dGhvcj5CZXJuc3RlaW48L0F1dGhvcj48WWVhcj4yMDE3PC9ZZWFy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</w:fldData>
              </w:fldChar>
            </w:r>
            <w:r w:rsidRPr="00D66D98">
              <w:rPr>
                <w:rFonts w:ascii="Times New Roman" w:hAnsi="Times New Roman" w:cs="Times New Roman"/>
                <w:noProof/>
              </w:rPr>
              <w:instrText xml:space="preserve"> ADDIN EN.CITE.DATA </w:instrText>
            </w:r>
            <w:r w:rsidRPr="00D66D98">
              <w:rPr>
                <w:rFonts w:ascii="Times New Roman" w:hAnsi="Times New Roman" w:cs="Times New Roman"/>
                <w:noProof/>
              </w:rPr>
            </w:r>
            <w:r w:rsidRPr="00D66D98">
              <w:rPr>
                <w:rFonts w:ascii="Times New Roman" w:hAnsi="Times New Roman" w:cs="Times New Roman"/>
                <w:noProof/>
              </w:rPr>
              <w:fldChar w:fldCharType="end"/>
            </w:r>
            <w:r w:rsidRPr="00D66D98">
              <w:rPr>
                <w:rFonts w:ascii="Times New Roman" w:hAnsi="Times New Roman" w:cs="Times New Roman"/>
                <w:noProof/>
              </w:rPr>
            </w:r>
            <w:r w:rsidRPr="00D66D98">
              <w:rPr>
                <w:rFonts w:ascii="Times New Roman" w:hAnsi="Times New Roman" w:cs="Times New Roman"/>
                <w:noProof/>
              </w:rPr>
              <w:fldChar w:fldCharType="separate"/>
            </w:r>
            <w:r w:rsidRPr="00D66D98">
              <w:rPr>
                <w:rFonts w:ascii="Times New Roman" w:hAnsi="Times New Roman" w:cs="Times New Roman"/>
                <w:noProof/>
              </w:rPr>
              <w:t>37</w:t>
            </w:r>
            <w:r w:rsidRPr="00D66D98">
              <w:rPr>
                <w:rFonts w:ascii="Times New Roman" w:hAnsi="Times New Roman" w:cs="Times New Roman"/>
                <w:noProof/>
              </w:rPr>
              <w:fldChar w:fldCharType="end"/>
            </w:r>
            <w:r w:rsidR="0001572F">
              <w:rPr>
                <w:rFonts w:ascii="Times New Roman" w:hAnsi="Times New Roman" w:cs="Times New Roman"/>
                <w:noProof/>
              </w:rPr>
              <w:fldChar w:fldCharType="end"/>
            </w:r>
            <w:r w:rsidRPr="00D66D98">
              <w:rPr>
                <w:rFonts w:ascii="Times New Roman" w:hAnsi="Times New Roman" w:cs="Times New Roman"/>
                <w:noProof/>
              </w:rPr>
              <w:t>)</w:t>
            </w:r>
          </w:p>
        </w:tc>
        <w:tc>
          <w:tcPr>
            <w:tcW w:w="3562" w:type="pct"/>
          </w:tcPr>
          <w:p w14:paraId="3ED678C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noProof/>
              </w:rPr>
              <w:t>Bernstein et al 2017</w:t>
            </w:r>
          </w:p>
        </w:tc>
        <w:tc>
          <w:tcPr>
            <w:tcW w:w="837" w:type="pct"/>
          </w:tcPr>
          <w:p w14:paraId="44E3C46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06C344E0" w14:textId="77777777" w:rsidTr="0076223D">
        <w:trPr>
          <w:trHeight w:val="306"/>
        </w:trPr>
        <w:tc>
          <w:tcPr>
            <w:tcW w:w="601" w:type="pct"/>
          </w:tcPr>
          <w:p w14:paraId="7FC1E5F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rPr>
              <w:t>(</w:t>
            </w:r>
            <w:r w:rsidR="0001572F">
              <w:fldChar w:fldCharType="begin"/>
            </w:r>
            <w:r w:rsidR="0001572F">
              <w:instrText xml:space="preserve"> HYPERLINK \l "_ENREF_38" \o "Bernstein, 2020 #612" </w:instrText>
            </w:r>
            <w:r w:rsidR="0001572F">
              <w:fldChar w:fldCharType="separate"/>
            </w:r>
            <w:r w:rsidRPr="00D66D98">
              <w:rPr>
                <w:rFonts w:ascii="Times New Roman" w:hAnsi="Times New Roman" w:cs="Times New Roman"/>
                <w:noProof/>
              </w:rPr>
              <w:fldChar w:fldCharType="begin">
                <w:fldData xml:space="preserve">PEVuZE5vdGU+PENpdGU+PEF1dGhvcj5CZXJuc3RlaW48L0F1dGhvcj48WWVhcj4yMDIwPC9ZZWFy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</w:fldData>
              </w:fldChar>
            </w:r>
            <w:r w:rsidRPr="00D66D98">
              <w:rPr>
                <w:rFonts w:ascii="Times New Roman" w:hAnsi="Times New Roman" w:cs="Times New Roman"/>
                <w:noProof/>
              </w:rPr>
              <w:instrText xml:space="preserve"> ADDIN EN.CITE </w:instrText>
            </w:r>
            <w:r w:rsidRPr="00D66D98">
              <w:rPr>
                <w:rFonts w:ascii="Times New Roman" w:hAnsi="Times New Roman" w:cs="Times New Roman"/>
                <w:noProof/>
              </w:rPr>
              <w:fldChar w:fldCharType="begin">
                <w:fldData xml:space="preserve">PEVuZE5vdGU+PENpdGU+PEF1dGhvcj5CZXJuc3RlaW48L0F1dGhvcj48WWVhcj4yMDIwPC9ZZWFy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</w:fldData>
              </w:fldChar>
            </w:r>
            <w:r w:rsidRPr="00D66D98">
              <w:rPr>
                <w:rFonts w:ascii="Times New Roman" w:hAnsi="Times New Roman" w:cs="Times New Roman"/>
                <w:noProof/>
              </w:rPr>
              <w:instrText xml:space="preserve"> ADDIN EN.CITE.DATA </w:instrText>
            </w:r>
            <w:r w:rsidRPr="00D66D98">
              <w:rPr>
                <w:rFonts w:ascii="Times New Roman" w:hAnsi="Times New Roman" w:cs="Times New Roman"/>
                <w:noProof/>
              </w:rPr>
            </w:r>
            <w:r w:rsidRPr="00D66D98">
              <w:rPr>
                <w:rFonts w:ascii="Times New Roman" w:hAnsi="Times New Roman" w:cs="Times New Roman"/>
                <w:noProof/>
              </w:rPr>
              <w:fldChar w:fldCharType="end"/>
            </w:r>
            <w:r w:rsidRPr="00D66D98">
              <w:rPr>
                <w:rFonts w:ascii="Times New Roman" w:hAnsi="Times New Roman" w:cs="Times New Roman"/>
                <w:noProof/>
              </w:rPr>
            </w:r>
            <w:r w:rsidRPr="00D66D98">
              <w:rPr>
                <w:rFonts w:ascii="Times New Roman" w:hAnsi="Times New Roman" w:cs="Times New Roman"/>
                <w:noProof/>
              </w:rPr>
              <w:fldChar w:fldCharType="separate"/>
            </w:r>
            <w:r w:rsidRPr="00D66D98">
              <w:rPr>
                <w:rFonts w:ascii="Times New Roman" w:hAnsi="Times New Roman" w:cs="Times New Roman"/>
                <w:noProof/>
              </w:rPr>
              <w:t>38</w:t>
            </w:r>
            <w:r w:rsidRPr="00D66D98">
              <w:rPr>
                <w:rFonts w:ascii="Times New Roman" w:hAnsi="Times New Roman" w:cs="Times New Roman"/>
                <w:noProof/>
              </w:rPr>
              <w:fldChar w:fldCharType="end"/>
            </w:r>
            <w:r w:rsidR="0001572F">
              <w:rPr>
                <w:rFonts w:ascii="Times New Roman" w:hAnsi="Times New Roman" w:cs="Times New Roman"/>
                <w:noProof/>
              </w:rPr>
              <w:fldChar w:fldCharType="end"/>
            </w:r>
            <w:r w:rsidRPr="00D66D98">
              <w:rPr>
                <w:rFonts w:ascii="Times New Roman" w:hAnsi="Times New Roman" w:cs="Times New Roman"/>
                <w:noProof/>
              </w:rPr>
              <w:t>)</w:t>
            </w:r>
          </w:p>
        </w:tc>
        <w:tc>
          <w:tcPr>
            <w:tcW w:w="3562" w:type="pct"/>
          </w:tcPr>
          <w:p w14:paraId="4CA0F68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noProof/>
              </w:rPr>
              <w:t>Bernstein et al 2020</w:t>
            </w:r>
          </w:p>
        </w:tc>
        <w:tc>
          <w:tcPr>
            <w:tcW w:w="837" w:type="pct"/>
          </w:tcPr>
          <w:p w14:paraId="561F386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687F359B" w14:textId="77777777" w:rsidTr="0076223D">
        <w:tc>
          <w:tcPr>
            <w:tcW w:w="601" w:type="pct"/>
          </w:tcPr>
          <w:p w14:paraId="0C35F21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rPr>
              <w:t>(</w:t>
            </w:r>
            <w:r w:rsidR="0001572F">
              <w:fldChar w:fldCharType="begin"/>
            </w:r>
            <w:r w:rsidR="0001572F">
              <w:instrText xml:space="preserve"> HYPERLINK \l "_ENREF_39" \o "Boldrini, 2000 #28" </w:instrText>
            </w:r>
            <w:r w:rsidR="0001572F">
              <w:fldChar w:fldCharType="separate"/>
            </w:r>
            <w:r w:rsidRPr="00D66D98">
              <w:rPr>
                <w:rFonts w:ascii="Times New Roman" w:hAnsi="Times New Roman" w:cs="Times New Roman"/>
                <w:noProof/>
              </w:rPr>
              <w:fldChar w:fldCharType="begin">
                <w:fldData xml:space="preserve">PEVuZE5vdGU+PENpdGU+PEF1dGhvcj5Cb2xkcmluaTwvQXV0aG9yPjxZZWFyPjIwMDA8L1llYXI+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</w:fldData>
              </w:fldChar>
            </w:r>
            <w:r w:rsidRPr="00D66D98">
              <w:rPr>
                <w:rFonts w:ascii="Times New Roman" w:hAnsi="Times New Roman" w:cs="Times New Roman"/>
                <w:noProof/>
              </w:rPr>
              <w:instrText xml:space="preserve"> ADDIN EN.CITE </w:instrText>
            </w:r>
            <w:r w:rsidRPr="00D66D98">
              <w:rPr>
                <w:rFonts w:ascii="Times New Roman" w:hAnsi="Times New Roman" w:cs="Times New Roman"/>
                <w:noProof/>
              </w:rPr>
              <w:fldChar w:fldCharType="begin">
                <w:fldData xml:space="preserve">PEVuZE5vdGU+PENpdGU+PEF1dGhvcj5Cb2xkcmluaTwvQXV0aG9yPjxZZWFyPjIwMDA8L1llYXI+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</w:fldData>
              </w:fldChar>
            </w:r>
            <w:r w:rsidRPr="00D66D98">
              <w:rPr>
                <w:rFonts w:ascii="Times New Roman" w:hAnsi="Times New Roman" w:cs="Times New Roman"/>
                <w:noProof/>
              </w:rPr>
              <w:instrText xml:space="preserve"> ADDIN EN.CITE.DATA </w:instrText>
            </w:r>
            <w:r w:rsidRPr="00D66D98">
              <w:rPr>
                <w:rFonts w:ascii="Times New Roman" w:hAnsi="Times New Roman" w:cs="Times New Roman"/>
                <w:noProof/>
              </w:rPr>
            </w:r>
            <w:r w:rsidRPr="00D66D98">
              <w:rPr>
                <w:rFonts w:ascii="Times New Roman" w:hAnsi="Times New Roman" w:cs="Times New Roman"/>
                <w:noProof/>
              </w:rPr>
              <w:fldChar w:fldCharType="end"/>
            </w:r>
            <w:r w:rsidRPr="00D66D98">
              <w:rPr>
                <w:rFonts w:ascii="Times New Roman" w:hAnsi="Times New Roman" w:cs="Times New Roman"/>
                <w:noProof/>
              </w:rPr>
            </w:r>
            <w:r w:rsidRPr="00D66D98">
              <w:rPr>
                <w:rFonts w:ascii="Times New Roman" w:hAnsi="Times New Roman" w:cs="Times New Roman"/>
                <w:noProof/>
              </w:rPr>
              <w:fldChar w:fldCharType="separate"/>
            </w:r>
            <w:r w:rsidRPr="00D66D98">
              <w:rPr>
                <w:rFonts w:ascii="Times New Roman" w:hAnsi="Times New Roman" w:cs="Times New Roman"/>
                <w:noProof/>
              </w:rPr>
              <w:t>39</w:t>
            </w:r>
            <w:r w:rsidRPr="00D66D98">
              <w:rPr>
                <w:rFonts w:ascii="Times New Roman" w:hAnsi="Times New Roman" w:cs="Times New Roman"/>
                <w:noProof/>
              </w:rPr>
              <w:fldChar w:fldCharType="end"/>
            </w:r>
            <w:r w:rsidR="0001572F">
              <w:rPr>
                <w:rFonts w:ascii="Times New Roman" w:hAnsi="Times New Roman" w:cs="Times New Roman"/>
                <w:noProof/>
              </w:rPr>
              <w:fldChar w:fldCharType="end"/>
            </w:r>
            <w:r w:rsidRPr="00D66D98">
              <w:rPr>
                <w:rFonts w:ascii="Times New Roman" w:hAnsi="Times New Roman" w:cs="Times New Roman"/>
                <w:noProof/>
              </w:rPr>
              <w:t>)</w:t>
            </w:r>
          </w:p>
        </w:tc>
        <w:tc>
          <w:tcPr>
            <w:tcW w:w="3562" w:type="pct"/>
          </w:tcPr>
          <w:p w14:paraId="0C95E08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noProof/>
              </w:rPr>
              <w:t>Boldrini et al 2000</w:t>
            </w:r>
          </w:p>
        </w:tc>
        <w:tc>
          <w:tcPr>
            <w:tcW w:w="837" w:type="pct"/>
          </w:tcPr>
          <w:p w14:paraId="6CD2A7E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7C44725A" w14:textId="77777777" w:rsidTr="0076223D">
        <w:tc>
          <w:tcPr>
            <w:tcW w:w="601" w:type="pct"/>
          </w:tcPr>
          <w:p w14:paraId="7338779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rPr>
              <w:t>(</w:t>
            </w:r>
            <w:r w:rsidR="0001572F">
              <w:fldChar w:fldCharType="begin"/>
            </w:r>
            <w:r w:rsidR="0001572F">
              <w:instrText xml:space="preserve"> HYPERLINK \l "_ENREF_40" \o "Borges, 2020 #613" </w:instrText>
            </w:r>
            <w:r w:rsidR="0001572F">
              <w:fldChar w:fldCharType="separate"/>
            </w:r>
            <w:r w:rsidRPr="00D66D98">
              <w:rPr>
                <w:rFonts w:ascii="Times New Roman" w:hAnsi="Times New Roman" w:cs="Times New Roman"/>
                <w:noProof/>
              </w:rPr>
              <w:fldChar w:fldCharType="begin">
                <w:fldData xml:space="preserve">PEVuZE5vdGU+PENpdGU+PEF1dGhvcj5Cb3JnZXM8L0F1dGhvcj48WWVhcj4yMDIwPC9ZZWFyPjxS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</w:fldData>
              </w:fldChar>
            </w:r>
            <w:r w:rsidRPr="00D66D98">
              <w:rPr>
                <w:rFonts w:ascii="Times New Roman" w:hAnsi="Times New Roman" w:cs="Times New Roman"/>
                <w:noProof/>
              </w:rPr>
              <w:instrText xml:space="preserve"> ADDIN EN.CITE </w:instrText>
            </w:r>
            <w:r w:rsidRPr="00D66D98">
              <w:rPr>
                <w:rFonts w:ascii="Times New Roman" w:hAnsi="Times New Roman" w:cs="Times New Roman"/>
                <w:noProof/>
              </w:rPr>
              <w:fldChar w:fldCharType="begin">
                <w:fldData xml:space="preserve">PEVuZE5vdGU+PENpdGU+PEF1dGhvcj5Cb3JnZXM8L0F1dGhvcj48WWVhcj4yMDIwPC9ZZWFyPjxS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</w:fldData>
              </w:fldChar>
            </w:r>
            <w:r w:rsidRPr="00D66D98">
              <w:rPr>
                <w:rFonts w:ascii="Times New Roman" w:hAnsi="Times New Roman" w:cs="Times New Roman"/>
                <w:noProof/>
              </w:rPr>
              <w:instrText xml:space="preserve"> ADDIN EN.CITE.DATA </w:instrText>
            </w:r>
            <w:r w:rsidRPr="00D66D98">
              <w:rPr>
                <w:rFonts w:ascii="Times New Roman" w:hAnsi="Times New Roman" w:cs="Times New Roman"/>
                <w:noProof/>
              </w:rPr>
            </w:r>
            <w:r w:rsidRPr="00D66D98">
              <w:rPr>
                <w:rFonts w:ascii="Times New Roman" w:hAnsi="Times New Roman" w:cs="Times New Roman"/>
                <w:noProof/>
              </w:rPr>
              <w:fldChar w:fldCharType="end"/>
            </w:r>
            <w:r w:rsidRPr="00D66D98">
              <w:rPr>
                <w:rFonts w:ascii="Times New Roman" w:hAnsi="Times New Roman" w:cs="Times New Roman"/>
                <w:noProof/>
              </w:rPr>
            </w:r>
            <w:r w:rsidRPr="00D66D98">
              <w:rPr>
                <w:rFonts w:ascii="Times New Roman" w:hAnsi="Times New Roman" w:cs="Times New Roman"/>
                <w:noProof/>
              </w:rPr>
              <w:fldChar w:fldCharType="separate"/>
            </w:r>
            <w:r w:rsidRPr="00D66D98">
              <w:rPr>
                <w:rFonts w:ascii="Times New Roman" w:hAnsi="Times New Roman" w:cs="Times New Roman"/>
                <w:noProof/>
              </w:rPr>
              <w:t>40</w:t>
            </w:r>
            <w:r w:rsidRPr="00D66D98">
              <w:rPr>
                <w:rFonts w:ascii="Times New Roman" w:hAnsi="Times New Roman" w:cs="Times New Roman"/>
                <w:noProof/>
              </w:rPr>
              <w:fldChar w:fldCharType="end"/>
            </w:r>
            <w:r w:rsidR="0001572F">
              <w:rPr>
                <w:rFonts w:ascii="Times New Roman" w:hAnsi="Times New Roman" w:cs="Times New Roman"/>
                <w:noProof/>
              </w:rPr>
              <w:fldChar w:fldCharType="end"/>
            </w:r>
            <w:r w:rsidRPr="00D66D98">
              <w:rPr>
                <w:rFonts w:ascii="Times New Roman" w:hAnsi="Times New Roman" w:cs="Times New Roman"/>
                <w:noProof/>
              </w:rPr>
              <w:t>)</w:t>
            </w:r>
          </w:p>
        </w:tc>
        <w:tc>
          <w:tcPr>
            <w:tcW w:w="3562" w:type="pct"/>
          </w:tcPr>
          <w:p w14:paraId="5851A8F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noProof/>
              </w:rPr>
              <w:t>Borges et al 2020</w:t>
            </w:r>
          </w:p>
        </w:tc>
        <w:tc>
          <w:tcPr>
            <w:tcW w:w="837" w:type="pct"/>
          </w:tcPr>
          <w:p w14:paraId="4FCCBB9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38138BDB" w14:textId="77777777" w:rsidTr="0076223D">
        <w:trPr>
          <w:trHeight w:val="324"/>
        </w:trPr>
        <w:tc>
          <w:tcPr>
            <w:tcW w:w="601" w:type="pct"/>
          </w:tcPr>
          <w:p w14:paraId="68E3EE3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rPr>
              <w:t>(</w:t>
            </w:r>
            <w:r w:rsidR="0001572F">
              <w:fldChar w:fldCharType="begin"/>
            </w:r>
            <w:r w:rsidR="0001572F">
              <w:instrText xml:space="preserve"> HYPERLINK \l "_ENREF_41" \o "Breen, 2016 #33" </w:instrText>
            </w:r>
            <w:r w:rsidR="0001572F">
              <w:fldChar w:fldCharType="separate"/>
            </w:r>
            <w:r w:rsidRPr="00D66D98">
              <w:rPr>
                <w:rFonts w:ascii="Times New Roman" w:hAnsi="Times New Roman" w:cs="Times New Roman"/>
                <w:noProof/>
              </w:rPr>
              <w:fldChar w:fldCharType="begin"/>
            </w:r>
            <w:r w:rsidRPr="00D66D98">
              <w:rPr>
                <w:rFonts w:ascii="Times New Roman" w:hAnsi="Times New Roman" w:cs="Times New Roman"/>
                <w:noProof/>
              </w:rPr>
              <w:instrText xml:space="preserve"> ADDIN EN.CITE &lt;EndNote&gt;&lt;Cite&gt;&lt;Author&gt;Breen&lt;/Author&gt;&lt;Year&gt;2016&lt;/Year&gt;&lt;RecNum&gt;33&lt;/RecNum&gt;&lt;DisplayText&gt;&lt;style face="superscript"&gt;41&lt;/style&gt;&lt;/DisplayText&gt;&lt;record&gt;&lt;rec-number&gt;33&lt;/rec-number&gt;&lt;foreign-keys&gt;&lt;key app="EN" db-id="95zfp502y29psve52vqxpvfk9r2wvvt9assv" timestamp="0"&gt;33&lt;/key&gt;&lt;/foreign-keys&gt;&lt;ref-type name="Journal Article"&gt;17&lt;/ref-type&gt;&lt;contributors&gt;&lt;authors&gt;&lt;author&gt;Breen, C.&lt;/author&gt;&lt;author&gt;Jones, S. A.&lt;/author&gt;&lt;author&gt;Douzgou, S.&lt;/author&gt;&lt;/authors&gt;&lt;/contributors&gt;&lt;titles&gt;&lt;title&gt;A facial gestalt in early onset lysosmal acid lipase deficiency, an evolving phenotype&lt;/title&gt;&lt;secondary-title&gt;Molecular Genetics and Metabolism&lt;/secondary-title&gt;&lt;/titles&gt;&lt;pages&gt;S30&lt;/pages&gt;&lt;volume&gt;117&lt;/volume&gt;&lt;number&gt;2&lt;/number&gt;&lt;keywords&gt;&lt;keyword&gt;acid lipase&lt;/keyword&gt;&lt;keyword&gt;sebelipase alfa&lt;/keyword&gt;&lt;keyword&gt;phenotype&lt;/keyword&gt;&lt;keyword&gt;gestalt therapy&lt;/keyword&gt;&lt;keyword&gt;human&lt;/keyword&gt;&lt;keyword&gt;patient&lt;/keyword&gt;&lt;keyword&gt;Wolman disease&lt;/keyword&gt;&lt;keyword&gt;adrenal gland&lt;/keyword&gt;&lt;keyword&gt;death&lt;/keyword&gt;&lt;keyword&gt;hepatosplenomegaly&lt;/keyword&gt;&lt;keyword&gt;lymphocyte&lt;/keyword&gt;&lt;keyword&gt;history&lt;/keyword&gt;&lt;keyword&gt;calcification&lt;/keyword&gt;&lt;keyword&gt;enzyme replacement&lt;/keyword&gt;&lt;keyword&gt;diagnosis&lt;/keyword&gt;&lt;keyword&gt;failure to thrive&lt;/keyword&gt;&lt;keyword&gt;life expectancy&lt;/keyword&gt;&lt;keyword&gt;child&lt;/keyword&gt;&lt;keyword&gt;palpebral fissure&lt;/keyword&gt;&lt;keyword&gt;hypoplasia&lt;/keyword&gt;&lt;keyword&gt;software&lt;/keyword&gt;&lt;keyword&gt;teratology&lt;/keyword&gt;&lt;keyword&gt;Hyperlipoproteinemia Type I&lt;/keyword&gt;&lt;keyword&gt;Lipase&lt;/keyword&gt;&lt;keyword&gt;Sterol Esterase&lt;/keyword&gt;&lt;/keywords&gt;&lt;dates&gt;&lt;year&gt;2016&lt;/year&gt;&lt;pub-dates&gt;&lt;date&gt;2016&lt;/date&gt;&lt;/pub-dates&gt;&lt;/dates&gt;&lt;isbn&gt;1096-7192&lt;/isbn&gt;&lt;accession-num&gt;rayyan-16163622&lt;/accession-num&gt;&lt;urls&gt;&lt;related-urls&gt;&lt;url&gt;http://www.embase.com/search/results?subaction=viewrecord&amp;amp;from=export&amp;amp;id=L72222731 http://dx.doi.org/10.1016/j.ymgme.2015.12.208&lt;/url&gt;&lt;/related-urls&gt;&lt;/urls&gt;&lt;custom1&gt;L72222731 2016-03-25 RAYYAN-INCLUSION: {&amp;quot;Camila&amp;quot;=&amp;gt;&amp;quot;Included&amp;quot;, &amp;quot;Anne&amp;quot;=&amp;gt;&amp;quot;Included&amp;quot;}&lt;/custom1&gt;&lt;language&gt;English&lt;/language&gt;&lt;/record&gt;&lt;/Cite&gt;&lt;/EndNote&gt;</w:instrText>
            </w:r>
            <w:r w:rsidRPr="00D66D98">
              <w:rPr>
                <w:rFonts w:ascii="Times New Roman" w:hAnsi="Times New Roman" w:cs="Times New Roman"/>
                <w:noProof/>
              </w:rPr>
              <w:fldChar w:fldCharType="separate"/>
            </w:r>
            <w:r w:rsidRPr="00D66D98">
              <w:rPr>
                <w:rFonts w:ascii="Times New Roman" w:hAnsi="Times New Roman" w:cs="Times New Roman"/>
                <w:noProof/>
              </w:rPr>
              <w:t>41</w:t>
            </w:r>
            <w:r w:rsidRPr="00D66D98">
              <w:rPr>
                <w:rFonts w:ascii="Times New Roman" w:hAnsi="Times New Roman" w:cs="Times New Roman"/>
                <w:noProof/>
              </w:rPr>
              <w:fldChar w:fldCharType="end"/>
            </w:r>
            <w:r w:rsidR="0001572F">
              <w:rPr>
                <w:rFonts w:ascii="Times New Roman" w:hAnsi="Times New Roman" w:cs="Times New Roman"/>
                <w:noProof/>
              </w:rPr>
              <w:fldChar w:fldCharType="end"/>
            </w:r>
            <w:r w:rsidRPr="00D66D98">
              <w:rPr>
                <w:rFonts w:ascii="Times New Roman" w:hAnsi="Times New Roman" w:cs="Times New Roman"/>
                <w:noProof/>
              </w:rPr>
              <w:t>)</w:t>
            </w:r>
          </w:p>
        </w:tc>
        <w:tc>
          <w:tcPr>
            <w:tcW w:w="3562" w:type="pct"/>
          </w:tcPr>
          <w:p w14:paraId="0B378AA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noProof/>
              </w:rPr>
              <w:t>Breen et al 2016</w:t>
            </w:r>
          </w:p>
        </w:tc>
        <w:tc>
          <w:tcPr>
            <w:tcW w:w="837" w:type="pct"/>
          </w:tcPr>
          <w:p w14:paraId="6CCE0E9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4C445B18" w14:textId="77777777" w:rsidTr="0076223D">
        <w:trPr>
          <w:trHeight w:val="324"/>
        </w:trPr>
        <w:tc>
          <w:tcPr>
            <w:tcW w:w="601" w:type="pct"/>
          </w:tcPr>
          <w:p w14:paraId="60E91CE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rPr>
              <w:t>(</w:t>
            </w:r>
            <w:r w:rsidR="0001572F">
              <w:fldChar w:fldCharType="begin"/>
            </w:r>
            <w:r w:rsidR="0001572F">
              <w:instrText xml:space="preserve"> HYPERLINK \l "_</w:instrText>
            </w:r>
            <w:r w:rsidR="0001572F">
              <w:instrText xml:space="preserve">ENREF_42" \o "Burton,  #616" </w:instrText>
            </w:r>
            <w:r w:rsidR="0001572F">
              <w:fldChar w:fldCharType="separate"/>
            </w:r>
            <w:r w:rsidRPr="00D66D98">
              <w:rPr>
                <w:rFonts w:ascii="Times New Roman" w:hAnsi="Times New Roman" w:cs="Times New Roman"/>
                <w:noProof/>
              </w:rPr>
              <w:fldChar w:fldCharType="begin"/>
            </w:r>
            <w:r w:rsidRPr="00D66D98">
              <w:rPr>
                <w:rFonts w:ascii="Times New Roman" w:hAnsi="Times New Roman" w:cs="Times New Roman"/>
                <w:noProof/>
              </w:rPr>
              <w:instrText xml:space="preserve"> ADDIN EN.CITE &lt;EndNote&gt;&lt;Cite ExcludeYear="1"&gt;&lt;Author&gt;Burton&lt;/Author&gt;&lt;RecNum&gt;616&lt;/RecNum&gt;&lt;DisplayText&gt;&lt;style face="superscript"&gt;42&lt;/style&gt;&lt;/DisplayText&gt;&lt;record&gt;&lt;rec-number&gt;616&lt;/rec-number&gt;&lt;foreign-keys&gt;&lt;key app="EN" db-id="95zfp502y29psve52vqxpvfk9r2wvvt9assv" timestamp="0"&gt;616&lt;/key&gt;&lt;/foreign-keys&gt;&lt;ref-type name="Journal Article"&gt;17&lt;/ref-type&gt;&lt;contributors&gt;&lt;authors&gt;&lt;author&gt;Burton, B.&lt;/author&gt;&lt;author&gt;Feillet, F.&lt;/author&gt;&lt;author&gt;Furuya, K.&lt;/author&gt;&lt;author&gt;Marulkar, S.&lt;/author&gt;&lt;author&gt;Balwani, M.&lt;/author&gt;&lt;/authors&gt;&lt;/contributors&gt;&lt;titles&gt;&lt;title&gt;BENEFITS OF SEBELIPASE ALFA IN CHILDREN AND ADULTS WITH LYSOSOMAL ACID LIPASE DEFICIENCY ARE SUSTAINED FOR UP TO 5 YEARS (ARISE STUDY)&lt;/title&gt;&lt;secondary-title&gt;Hepatology&lt;/secondary-title&gt;&lt;/titles&gt;&lt;pages&gt;103A-104A&lt;/pages&gt;&lt;volume&gt;70&lt;/volume&gt;&lt;keywords&gt;&lt;keyword&gt;Wolman Disease&lt;/keyword&gt;&lt;keyword&gt;Lipase&lt;/keyword&gt;&lt;keyword&gt;Hyperlipoproteinemia Type I&lt;/keyword&gt;&lt;keyword&gt;Sterol Esterase&lt;/keyword&gt;&lt;/keywords&gt;&lt;dates&gt;&lt;pub-dates&gt;&lt;date&gt;Oct&lt;/date&gt;&lt;/pub-dates&gt;&lt;/dates&gt;&lt;isbn&gt;0270-9139&lt;/isbn&gt;&lt;accession-num&gt;WOS:000488653500156&lt;/accession-num&gt;&lt;urls&gt;&lt;related-urls&gt;&lt;url&gt;&amp;lt;Go to ISI&amp;gt;://WOS:000488653500156&lt;/url&gt;&lt;/related-urls&gt;&lt;/urls&gt;&lt;custom1&gt;RAYYAN-INCLUSION: {&amp;quot;Camila&amp;quot;=&amp;gt;&amp;quot;Included&amp;quot;, &amp;quot;Júlia&amp;quot;=&amp;gt;&amp;quot;Included&amp;quot;} | RAYYAN-EXCLUSION-REASONS: fase 2 excluido, falta de dados&lt;/custom1&gt;&lt;/record&gt;&lt;/Cite&gt;&lt;/EndNote&gt;</w:instrText>
            </w:r>
            <w:r w:rsidRPr="00D66D98">
              <w:rPr>
                <w:rFonts w:ascii="Times New Roman" w:hAnsi="Times New Roman" w:cs="Times New Roman"/>
                <w:noProof/>
              </w:rPr>
              <w:fldChar w:fldCharType="separate"/>
            </w:r>
            <w:r w:rsidRPr="00D66D98">
              <w:rPr>
                <w:rFonts w:ascii="Times New Roman" w:hAnsi="Times New Roman" w:cs="Times New Roman"/>
                <w:noProof/>
              </w:rPr>
              <w:t>42</w:t>
            </w:r>
            <w:r w:rsidRPr="00D66D98">
              <w:rPr>
                <w:rFonts w:ascii="Times New Roman" w:hAnsi="Times New Roman" w:cs="Times New Roman"/>
                <w:noProof/>
              </w:rPr>
              <w:fldChar w:fldCharType="end"/>
            </w:r>
            <w:r w:rsidR="0001572F">
              <w:rPr>
                <w:rFonts w:ascii="Times New Roman" w:hAnsi="Times New Roman" w:cs="Times New Roman"/>
                <w:noProof/>
              </w:rPr>
              <w:fldChar w:fldCharType="end"/>
            </w:r>
            <w:r w:rsidRPr="00D66D98">
              <w:rPr>
                <w:rFonts w:ascii="Times New Roman" w:hAnsi="Times New Roman" w:cs="Times New Roman"/>
                <w:noProof/>
              </w:rPr>
              <w:t>)</w:t>
            </w:r>
          </w:p>
        </w:tc>
        <w:tc>
          <w:tcPr>
            <w:tcW w:w="3562" w:type="pct"/>
          </w:tcPr>
          <w:p w14:paraId="6A06F40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noProof/>
              </w:rPr>
              <w:t>Burton et al 2019</w:t>
            </w:r>
          </w:p>
        </w:tc>
        <w:tc>
          <w:tcPr>
            <w:tcW w:w="837" w:type="pct"/>
          </w:tcPr>
          <w:p w14:paraId="27CBB0A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03264B5C" w14:textId="77777777" w:rsidTr="0076223D">
        <w:trPr>
          <w:trHeight w:val="324"/>
        </w:trPr>
        <w:tc>
          <w:tcPr>
            <w:tcW w:w="601" w:type="pct"/>
          </w:tcPr>
          <w:p w14:paraId="7567878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rPr>
              <w:t>(</w:t>
            </w:r>
            <w:r w:rsidR="0001572F">
              <w:fldChar w:fldCharType="begin"/>
            </w:r>
            <w:r w:rsidR="0001572F">
              <w:instrText xml:space="preserve"> HYPERLINK \l "_ENREF_43" \o "Burton,  #617" </w:instrText>
            </w:r>
            <w:r w:rsidR="0001572F">
              <w:fldChar w:fldCharType="separate"/>
            </w:r>
            <w:r w:rsidRPr="00D66D98">
              <w:rPr>
                <w:rFonts w:ascii="Times New Roman" w:hAnsi="Times New Roman" w:cs="Times New Roman"/>
                <w:noProof/>
              </w:rPr>
              <w:fldChar w:fldCharType="begin"/>
            </w:r>
            <w:r w:rsidRPr="00D66D98">
              <w:rPr>
                <w:rFonts w:ascii="Times New Roman" w:hAnsi="Times New Roman" w:cs="Times New Roman"/>
                <w:noProof/>
              </w:rPr>
              <w:instrText xml:space="preserve"> ADDIN EN.CITE &lt;EndNote&gt;&lt;Cite ExcludeYear="1"&gt;&lt;Author&gt;Burton&lt;/Author&gt;&lt;RecNum&gt;617&lt;/RecNum&gt;&lt;DisplayText&gt;&lt;style face="superscript"&gt;43&lt;/style&gt;&lt;/DisplayText&gt;&lt;record&gt;&lt;rec-number&gt;617&lt;/rec-number&gt;&lt;foreign-keys&gt;&lt;key app="EN" db-id="95zfp502y29psve52vqxpvfk9r2wvvt9assv" timestamp="0"&gt;617&lt;/key&gt;&lt;/foreign-keys&gt;&lt;ref-type name="Journal Article"&gt;17&lt;/ref-type&gt;&lt;contributors&gt;&lt;authors&gt;&lt;author&gt;Burton, B.&lt;/author&gt;&lt;author&gt;Sanchez, A. C.&lt;/author&gt;&lt;author&gt;Kostyleva, M.&lt;/author&gt;&lt;author&gt;Martins, A. M.&lt;/author&gt;&lt;author&gt;Marulkar, S.&lt;/author&gt;&lt;author&gt;Abel, F.&lt;/author&gt;&lt;author&gt;Baric, I.&lt;/author&gt;&lt;/authors&gt;&lt;/contributors&gt;&lt;titles&gt;&lt;title&gt;Efficacy and safety of sebelipase alfa over 144 weeks in a diverse population of children and adults with lysosomal acid lipase deficiency&lt;/title&gt;&lt;secondary-title&gt;Journal of Hepatology&lt;/secondary-title&gt;&lt;/titles&gt;&lt;pages&gt;E121-E122&lt;/pages&gt;&lt;volume&gt;70&lt;/volume&gt;&lt;number&gt;1&lt;/number&gt;&lt;keywords&gt;&lt;keyword&gt;Hyperlipoproteinemia Type I&lt;/keyword&gt;&lt;keyword&gt;Lipase&lt;/keyword&gt;&lt;keyword&gt;Wolman Disease&lt;/keyword&gt;&lt;/keywords&gt;&lt;dates&gt;&lt;pub-dates&gt;&lt;date&gt;Apr&lt;/date&gt;&lt;/pub-dates&gt;&lt;/dates&gt;&lt;isbn&gt;0168-8278&lt;/isbn&gt;&lt;accession-num&gt;WOS:000463481700215&lt;/accession-num&gt;&lt;urls&gt;&lt;related-urls&gt;&lt;url&gt;&amp;lt;Go to ISI&amp;gt;://WOS:000463481700215&lt;/url&gt;&lt;/related-urls&gt;&lt;/urls&gt;&lt;custom1&gt;RAYYAN-INCLUSION: {&amp;quot;Camila&amp;quot;=&amp;gt;&amp;quot;Included&amp;quot;, &amp;quot;Júlia&amp;quot;=&amp;gt;&amp;quot;Included&amp;quot;} | RAYYAN-EXCLUSION-REASONS: fase 2 excluido, falta de dados&lt;/custom1&gt;&lt;/record&gt;&lt;/Cite&gt;&lt;/EndNote&gt;</w:instrText>
            </w:r>
            <w:r w:rsidRPr="00D66D98">
              <w:rPr>
                <w:rFonts w:ascii="Times New Roman" w:hAnsi="Times New Roman" w:cs="Times New Roman"/>
                <w:noProof/>
              </w:rPr>
              <w:fldChar w:fldCharType="separate"/>
            </w:r>
            <w:r w:rsidRPr="00D66D98">
              <w:rPr>
                <w:rFonts w:ascii="Times New Roman" w:hAnsi="Times New Roman" w:cs="Times New Roman"/>
                <w:noProof/>
              </w:rPr>
              <w:t>43</w:t>
            </w:r>
            <w:r w:rsidRPr="00D66D98">
              <w:rPr>
                <w:rFonts w:ascii="Times New Roman" w:hAnsi="Times New Roman" w:cs="Times New Roman"/>
                <w:noProof/>
              </w:rPr>
              <w:fldChar w:fldCharType="end"/>
            </w:r>
            <w:r w:rsidR="0001572F">
              <w:rPr>
                <w:rFonts w:ascii="Times New Roman" w:hAnsi="Times New Roman" w:cs="Times New Roman"/>
                <w:noProof/>
              </w:rPr>
              <w:fldChar w:fldCharType="end"/>
            </w:r>
            <w:r w:rsidRPr="00D66D98">
              <w:rPr>
                <w:rFonts w:ascii="Times New Roman" w:hAnsi="Times New Roman" w:cs="Times New Roman"/>
                <w:noProof/>
              </w:rPr>
              <w:t>)</w:t>
            </w:r>
          </w:p>
        </w:tc>
        <w:tc>
          <w:tcPr>
            <w:tcW w:w="3562" w:type="pct"/>
          </w:tcPr>
          <w:p w14:paraId="1FC8124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noProof/>
              </w:rPr>
              <w:t>Burton et al 2019</w:t>
            </w:r>
          </w:p>
        </w:tc>
        <w:tc>
          <w:tcPr>
            <w:tcW w:w="837" w:type="pct"/>
          </w:tcPr>
          <w:p w14:paraId="5971F08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2410D6F8" w14:textId="77777777" w:rsidTr="0076223D">
        <w:tc>
          <w:tcPr>
            <w:tcW w:w="601" w:type="pct"/>
          </w:tcPr>
          <w:p w14:paraId="6F25BEB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44" \o "Kulhas Celik, 2019 #649" </w:instrText>
            </w:r>
            <w:r w:rsidR="0001572F">
              <w:fldChar w:fldCharType="separate"/>
            </w:r>
            <w:r w:rsidRPr="00D66D98">
              <w:rPr>
                <w:rFonts w:ascii="Times New Roman" w:hAnsi="Times New Roman" w:cs="Times New Roman"/>
                <w:kern w:val="1"/>
              </w:rPr>
              <w:fldChar w:fldCharType="begin">
                <w:fldData xml:space="preserve">PEVuZE5vdGU+PENpdGU+PEF1dGhvcj5LdWxoYXMgQ2VsaWs8L0F1dGhvcj48WWVhcj4yMDE5PC9Z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LdWxoYXMgQ2VsaWs8L0F1dGhvcj48WWVhcj4yMDE5PC9Z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44</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1613735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Kulhas Celik et al 2019</w:t>
            </w:r>
          </w:p>
        </w:tc>
        <w:tc>
          <w:tcPr>
            <w:tcW w:w="837" w:type="pct"/>
          </w:tcPr>
          <w:p w14:paraId="033BB16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63D1B7F7" w14:textId="77777777" w:rsidTr="0076223D">
        <w:tc>
          <w:tcPr>
            <w:tcW w:w="601" w:type="pct"/>
          </w:tcPr>
          <w:p w14:paraId="35139DD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lastRenderedPageBreak/>
              <w:t>(</w:t>
            </w:r>
            <w:r w:rsidR="0001572F">
              <w:fldChar w:fldCharType="begin"/>
            </w:r>
            <w:r w:rsidR="0001572F">
              <w:instrText xml:space="preserve"> HYPERLINK \l "_ENREF_45" \o "Coates, 1978 #52" </w:instrText>
            </w:r>
            <w:r w:rsidR="0001572F">
              <w:fldChar w:fldCharType="separate"/>
            </w:r>
            <w:r w:rsidRPr="00D66D98">
              <w:rPr>
                <w:rFonts w:ascii="Times New Roman" w:hAnsi="Times New Roman" w:cs="Times New Roman"/>
                <w:kern w:val="1"/>
              </w:rPr>
              <w:fldChar w:fldCharType="begin">
                <w:fldData xml:space="preserve">PEVuZE5vdGU+PENpdGU+PEF1dGhvcj5Db2F0ZXM8L0F1dGhvcj48WWVhcj4xOTc4PC9ZZWFyPjxS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Db2F0ZXM8L0F1dGhvcj48WWVhcj4xOTc4PC9ZZWFyPjxS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45</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4C9A54D5" w14:textId="11D3A474"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Coates et al 1978</w:t>
            </w:r>
          </w:p>
        </w:tc>
        <w:tc>
          <w:tcPr>
            <w:tcW w:w="837" w:type="pct"/>
          </w:tcPr>
          <w:p w14:paraId="57B55D8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5249915D" w14:textId="77777777" w:rsidTr="0076223D">
        <w:trPr>
          <w:trHeight w:val="309"/>
        </w:trPr>
        <w:tc>
          <w:tcPr>
            <w:tcW w:w="601" w:type="pct"/>
          </w:tcPr>
          <w:p w14:paraId="7F8B7A3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46" \o "Deegan, 2014 #61" </w:instrText>
            </w:r>
            <w:r w:rsidR="0001572F">
              <w:fldChar w:fldCharType="separate"/>
            </w:r>
            <w:r w:rsidRPr="00D66D98">
              <w:rPr>
                <w:rFonts w:ascii="Times New Roman" w:hAnsi="Times New Roman" w:cs="Times New Roman"/>
                <w:kern w:val="1"/>
              </w:rPr>
              <w:fldChar w:fldCharType="begin">
                <w:fldData xml:space="preserve">PEVuZE5vdGU+PENpdGU+PEF1dGhvcj5EZWVnYW48L0F1dGhvcj48WWVhcj4yMDE0PC9ZZWFyPjxS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EZWVnYW48L0F1dGhvcj48WWVhcj4yMDE0PC9ZZWFyPjxS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46</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24DC50A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Deegan et al 2014</w:t>
            </w:r>
          </w:p>
        </w:tc>
        <w:tc>
          <w:tcPr>
            <w:tcW w:w="837" w:type="pct"/>
          </w:tcPr>
          <w:p w14:paraId="330E9A7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6A980CC3" w14:textId="77777777" w:rsidTr="0076223D">
        <w:tc>
          <w:tcPr>
            <w:tcW w:w="601" w:type="pct"/>
          </w:tcPr>
          <w:p w14:paraId="6B5A827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47" \o "Drogari, 2013 </w:instrText>
            </w:r>
            <w:r w:rsidR="0001572F">
              <w:instrText xml:space="preserve">#64" </w:instrText>
            </w:r>
            <w:r w:rsidR="0001572F">
              <w:fldChar w:fldCharType="separate"/>
            </w:r>
            <w:r w:rsidRPr="00D66D98">
              <w:rPr>
                <w:rFonts w:ascii="Times New Roman" w:hAnsi="Times New Roman" w:cs="Times New Roman"/>
                <w:kern w:val="1"/>
              </w:rPr>
              <w:fldChar w:fldCharType="begin">
                <w:fldData xml:space="preserve">PEVuZE5vdGU+PENpdGU+PEF1dGhvcj5Ecm9nYXJpPC9BdXRob3I+PFllYXI+MjAxMzwvWWVhcj48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Ecm9nYXJpPC9BdXRob3I+PFllYXI+MjAxMzwvWWVhcj48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47</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A4BD55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Drogari et al 2013</w:t>
            </w:r>
          </w:p>
        </w:tc>
        <w:tc>
          <w:tcPr>
            <w:tcW w:w="837" w:type="pct"/>
          </w:tcPr>
          <w:p w14:paraId="1A452B3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56A40261" w14:textId="77777777" w:rsidTr="0076223D">
        <w:tc>
          <w:tcPr>
            <w:tcW w:w="601" w:type="pct"/>
          </w:tcPr>
          <w:p w14:paraId="662E739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48" \o "Drogari, 2010 #65" </w:instrText>
            </w:r>
            <w:r w:rsidR="0001572F">
              <w:fldChar w:fldCharType="separate"/>
            </w:r>
            <w:r w:rsidRPr="00D66D98">
              <w:rPr>
                <w:rFonts w:ascii="Times New Roman" w:hAnsi="Times New Roman" w:cs="Times New Roman"/>
                <w:kern w:val="1"/>
              </w:rPr>
              <w:fldChar w:fldCharType="begin">
                <w:fldData xml:space="preserve">PEVuZE5vdGU+PENpdGU+PEF1dGhvcj5Ecm9nYXJpPC9BdXRob3I+PFllYXI+MjAxMDwvWWVhcj48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Ecm9nYXJpPC9BdXRob3I+PFllYXI+MjAxMDwvWWVhcj48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48</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1F16925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Drogari et al 2010</w:t>
            </w:r>
          </w:p>
        </w:tc>
        <w:tc>
          <w:tcPr>
            <w:tcW w:w="837" w:type="pct"/>
          </w:tcPr>
          <w:p w14:paraId="3FF9364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1EF1889B" w14:textId="77777777" w:rsidTr="0076223D">
        <w:tc>
          <w:tcPr>
            <w:tcW w:w="601" w:type="pct"/>
          </w:tcPr>
          <w:p w14:paraId="6CFC331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49" \o "Ghosh, 2</w:instrText>
            </w:r>
            <w:r w:rsidR="0001572F">
              <w:instrText xml:space="preserve">016 #90" </w:instrText>
            </w:r>
            <w:r w:rsidR="0001572F">
              <w:fldChar w:fldCharType="separate"/>
            </w:r>
            <w:r w:rsidRPr="00D66D98">
              <w:rPr>
                <w:rFonts w:ascii="Times New Roman" w:hAnsi="Times New Roman" w:cs="Times New Roman"/>
                <w:kern w:val="1"/>
              </w:rPr>
              <w:fldChar w:fldCharType="begin">
                <w:fldData xml:space="preserve">PEVuZE5vdGU+PENpdGU+PEF1dGhvcj5HaG9zaDwvQXV0aG9yPjxZZWFyPjIwMTY8L1llYXI+PFJl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HaG9zaDwvQXV0aG9yPjxZZWFyPjIwMTY8L1llYXI+PFJl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49</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224173E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Ghosh et al 2016</w:t>
            </w:r>
          </w:p>
        </w:tc>
        <w:tc>
          <w:tcPr>
            <w:tcW w:w="837" w:type="pct"/>
          </w:tcPr>
          <w:p w14:paraId="4408C16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09985371" w14:textId="77777777" w:rsidTr="0076223D">
        <w:tc>
          <w:tcPr>
            <w:tcW w:w="601" w:type="pct"/>
          </w:tcPr>
          <w:p w14:paraId="33126E8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50" \o "Ghosh, 2017 #91" </w:instrText>
            </w:r>
            <w:r w:rsidR="0001572F">
              <w:fldChar w:fldCharType="separate"/>
            </w:r>
            <w:r w:rsidRPr="00D66D98">
              <w:rPr>
                <w:rFonts w:ascii="Times New Roman" w:hAnsi="Times New Roman" w:cs="Times New Roman"/>
                <w:kern w:val="1"/>
              </w:rPr>
              <w:fldChar w:fldCharType="begin">
                <w:fldData xml:space="preserve">PEVuZE5vdGU+PENpdGU+PEF1dGhvcj5HaG9zaDwvQXV0aG9yPjxZZWFyPjIwMTc8L1llYXI+PFJl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HaG9zaDwvQXV0aG9yPjxZZWFyPjIwMTc8L1llYXI+PFJl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50</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5266703" w14:textId="7F58B4C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Ghosh et al 2017</w:t>
            </w:r>
          </w:p>
        </w:tc>
        <w:tc>
          <w:tcPr>
            <w:tcW w:w="837" w:type="pct"/>
          </w:tcPr>
          <w:p w14:paraId="0D4ACC9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0A9F2686" w14:textId="77777777" w:rsidTr="0076223D">
        <w:tc>
          <w:tcPr>
            <w:tcW w:w="601" w:type="pct"/>
          </w:tcPr>
          <w:p w14:paraId="33C5D69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51" \o "Glueck, 1992 #92"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Glueck&lt;/Author&gt;&lt;Year&gt;1992&lt;/Year&gt;&lt;RecNum&gt;92&lt;/RecNum&gt;&lt;DisplayText&gt;&lt;style face="superscript"&gt;51&lt;/style&gt;&lt;/DisplayText&gt;&lt;record&gt;&lt;rec-number&gt;92&lt;/rec-number&gt;&lt;foreign-keys&gt;&lt;key app="EN" db-id="95zfp502y29psve52vqxpvfk9r2wvvt9assv" timestamp="0"&gt;92&lt;/key&gt;&lt;/foreign-keys&gt;&lt;ref-type name="Journal Article"&gt;17&lt;/ref-type&gt;&lt;contributors&gt;&lt;authors&gt;&lt;author&gt;Glueck, C. J.&lt;/author&gt;&lt;author&gt;Lichtenstein, P.&lt;/author&gt;&lt;author&gt;Tracy, T.&lt;/author&gt;&lt;author&gt;Speirs, J.&lt;/author&gt;&lt;/authors&gt;&lt;/contributors&gt;&lt;titles&gt;&lt;title&gt;Safety and efficacy of treatment of pediatric cholesteryl ester storage disease with lovastatin&lt;/title&gt;&lt;secondary-title&gt;Pediatr Res&lt;/secondary-title&gt;&lt;/titles&gt;&lt;pages&gt;559-65&lt;/pages&gt;&lt;volume&gt;32&lt;/volume&gt;&lt;number&gt;5&lt;/number&gt;&lt;keywords&gt;&lt;keyword&gt;Child&lt;/keyword&gt;&lt;keyword&gt;Child, Preschool&lt;/keyword&gt;&lt;keyword&gt;Cholesterol/blood&lt;/keyword&gt;&lt;keyword&gt;Cholesterol Ester Storage Disease/blood/*drug therapy/genetics&lt;/keyword&gt;&lt;keyword&gt;Cholesterol, LDL/blood&lt;/keyword&gt;&lt;keyword&gt;Creatine Kinase/blood&lt;/keyword&gt;&lt;keyword&gt;Drug Tolerance&lt;/keyword&gt;&lt;keyword&gt;Female&lt;/keyword&gt;&lt;keyword&gt;Hepatomegaly/drug therapy/pathology&lt;/keyword&gt;&lt;keyword&gt;Humans&lt;/keyword&gt;&lt;keyword&gt;Liver Function Tests&lt;/keyword&gt;&lt;keyword&gt;Lovastatin/adverse effects/*therapeutic use&lt;/keyword&gt;&lt;keyword&gt;Male&lt;/keyword&gt;&lt;keyword&gt;Safety&lt;/keyword&gt;&lt;keyword&gt;Splenomegaly/drug therapy/pathology&lt;/keyword&gt;&lt;keyword&gt;Cholesterol Ester Storage Disease&lt;/keyword&gt;&lt;keyword&gt;Lovastatin&lt;/keyword&gt;&lt;/keywords&gt;&lt;dates&gt;&lt;year&gt;1992&lt;/year&gt;&lt;pub-dates&gt;&lt;date&gt;1992&lt;/date&gt;&lt;/pub-dates&gt;&lt;/dates&gt;&lt;isbn&gt;0031-3998 (Print) 0031-3998&lt;/isbn&gt;&lt;accession-num&gt;1480458&lt;/accession-num&gt;&lt;urls&gt;&lt;related-urls&gt;&lt;url&gt;https://www.nature.com/articles/pr1992290.pdf&lt;/url&gt;&lt;/related-urls&gt;&lt;/urls&gt;&lt;custom1&gt;Glueck, C J Lichtenstein, P Tracy, T Speirs, J Case Reports Journal Article Research Support, Non-U.S. Gov&amp;apos;t United States Pediatr Res. 1992 Nov;32(5):559-65. doi: 10.1203/00006450-199211000-00015.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51</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47C53B3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Glueck et al 1992</w:t>
            </w:r>
          </w:p>
        </w:tc>
        <w:tc>
          <w:tcPr>
            <w:tcW w:w="837" w:type="pct"/>
          </w:tcPr>
          <w:p w14:paraId="747D6BD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101A8783" w14:textId="77777777" w:rsidTr="0076223D">
        <w:tc>
          <w:tcPr>
            <w:tcW w:w="601" w:type="pct"/>
          </w:tcPr>
          <w:p w14:paraId="1695894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52" \o "Goncalves, 2016 #94" </w:instrText>
            </w:r>
            <w:r w:rsidR="0001572F">
              <w:fldChar w:fldCharType="separate"/>
            </w:r>
            <w:r w:rsidRPr="00D66D98">
              <w:rPr>
                <w:rFonts w:ascii="Times New Roman" w:hAnsi="Times New Roman" w:cs="Times New Roman"/>
                <w:kern w:val="1"/>
              </w:rPr>
              <w:fldChar w:fldCharType="begin">
                <w:fldData xml:space="preserve">PEVuZE5vdGU+PENpdGU+PEF1dGhvcj5Hb25jYWx2ZXM8L0F1dGhvcj48WWVhcj4yMDE2PC9ZZWFy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Hb25jYWx2ZXM8L0F1dGhvcj48WWVhcj4yMDE2PC9ZZWFy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52</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1BFE47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Gonçalves A et al 2016</w:t>
            </w:r>
          </w:p>
        </w:tc>
        <w:tc>
          <w:tcPr>
            <w:tcW w:w="837" w:type="pct"/>
          </w:tcPr>
          <w:p w14:paraId="39ABD51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5F87D629" w14:textId="77777777" w:rsidTr="0076223D">
        <w:tc>
          <w:tcPr>
            <w:tcW w:w="601" w:type="pct"/>
          </w:tcPr>
          <w:p w14:paraId="64CD60E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rPr>
              <w:t>(</w:t>
            </w:r>
            <w:r w:rsidR="0001572F">
              <w:fldChar w:fldCharType="begin"/>
            </w:r>
            <w:r w:rsidR="0001572F">
              <w:instrText xml:space="preserve"> HYPERLINK \l "_ENREF_53" \o "Gramatges, 2009 #97" </w:instrText>
            </w:r>
            <w:r w:rsidR="0001572F">
              <w:fldChar w:fldCharType="separate"/>
            </w:r>
            <w:r w:rsidRPr="00D66D98">
              <w:rPr>
                <w:rFonts w:ascii="Times New Roman" w:hAnsi="Times New Roman" w:cs="Times New Roman"/>
                <w:noProof/>
              </w:rPr>
              <w:fldChar w:fldCharType="begin"/>
            </w:r>
            <w:r w:rsidRPr="00D66D98">
              <w:rPr>
                <w:rFonts w:ascii="Times New Roman" w:hAnsi="Times New Roman" w:cs="Times New Roman"/>
                <w:noProof/>
              </w:rPr>
              <w:instrText xml:space="preserve"> ADDIN EN.CITE &lt;EndNote&gt;&lt;Cite&gt;&lt;Author&gt;Gramatges&lt;/Author&gt;&lt;Year&gt;2009&lt;/Year&gt;&lt;RecNum&gt;97&lt;/RecNum&gt;&lt;DisplayText&gt;&lt;style face="superscript"&gt;53&lt;/style&gt;&lt;/DisplayText&gt;&lt;record&gt;&lt;rec-number&gt;97&lt;/rec-number&gt;&lt;foreign-keys&gt;&lt;key app="EN" db-id="95zfp502y29psve52vqxpvfk9r2wvvt9assv" timestamp="0"&gt;97&lt;/key&gt;&lt;/foreign-keys&gt;&lt;ref-type name="Journal Article"&gt;17&lt;/ref-type&gt;&lt;contributors&gt;&lt;authors&gt;&lt;author&gt;Gramatges, M. M.&lt;/author&gt;&lt;author&gt;Dvorak, C. C.&lt;/author&gt;&lt;author&gt;Regula, D. P.&lt;/author&gt;&lt;author&gt;Enns, G. M.&lt;/author&gt;&lt;author&gt;Weinberg, K.&lt;/author&gt;&lt;author&gt;Agarwal, R.&lt;/author&gt;&lt;/authors&gt;&lt;/contributors&gt;&lt;titles&gt;&lt;title&gt;Pathological evidence of Wolman&amp;apos;s disease following hematopoietic stem cell transplantation despite correction of lysosomal acid lipase activity&lt;/title&gt;&lt;secondary-title&gt;Bone Marrow Transplant&lt;/secondary-title&gt;&lt;/titles&gt;&lt;pages&gt;449-50&lt;/pages&gt;&lt;volume&gt;44&lt;/volume&gt;&lt;number&gt;7&lt;/number&gt;&lt;keywords&gt;&lt;keyword&gt;Fatal Outcome&lt;/keyword&gt;&lt;keyword&gt;Female&lt;/keyword&gt;&lt;keyword&gt;*Hematopoietic Stem Cell Transplantation&lt;/keyword&gt;&lt;keyword&gt;Humans&lt;/keyword&gt;&lt;keyword&gt;Infant&lt;/keyword&gt;&lt;keyword&gt;Liver Failure/etiology&lt;/keyword&gt;&lt;keyword&gt;Sterol Esterase/deficiency/genetics/*metabolism&lt;/keyword&gt;&lt;keyword&gt;Transplantation Conditioning/methods&lt;/keyword&gt;&lt;keyword&gt;Wolman Disease/complications/pathology/*therapy&lt;/keyword&gt;&lt;keyword&gt;Wolman Disease&lt;/keyword&gt;&lt;keyword&gt;Stem Cell Transplantation&lt;/keyword&gt;&lt;keyword&gt;Hematopoietic Stem Cells&lt;/keyword&gt;&lt;keyword&gt;Lipase&lt;/keyword&gt;&lt;/keywords&gt;&lt;dates&gt;&lt;year&gt;2009&lt;/year&gt;&lt;pub-dates&gt;&lt;date&gt;2009&lt;/date&gt;&lt;/pub-dates&gt;&lt;/dates&gt;&lt;isbn&gt;0268-3369&lt;/isbn&gt;&lt;accession-num&gt;19308038&lt;/accession-num&gt;&lt;urls&gt;&lt;related-urls&gt;&lt;url&gt;https://www.nature.com/articles/bmt200957.pdf&lt;/url&gt;&lt;/related-urls&gt;&lt;/urls&gt;&lt;custom1&gt;1476-5365 Gramatges, M M Dvorak, C C Regula, D P Enns, G M Weinberg, K Agarwal, R Case Reports Comment Letter England Bone Marrow Transplant. 2009 Oct;44(7):449-50. doi: 10.1038/bmt.2009.57. Epub 2009 Mar 23.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noProof/>
              </w:rPr>
              <w:fldChar w:fldCharType="separate"/>
            </w:r>
            <w:r w:rsidRPr="00D66D98">
              <w:rPr>
                <w:rFonts w:ascii="Times New Roman" w:hAnsi="Times New Roman" w:cs="Times New Roman"/>
                <w:noProof/>
              </w:rPr>
              <w:t>53</w:t>
            </w:r>
            <w:r w:rsidRPr="00D66D98">
              <w:rPr>
                <w:rFonts w:ascii="Times New Roman" w:hAnsi="Times New Roman" w:cs="Times New Roman"/>
                <w:noProof/>
              </w:rPr>
              <w:fldChar w:fldCharType="end"/>
            </w:r>
            <w:r w:rsidR="0001572F">
              <w:rPr>
                <w:rFonts w:ascii="Times New Roman" w:hAnsi="Times New Roman" w:cs="Times New Roman"/>
                <w:noProof/>
              </w:rPr>
              <w:fldChar w:fldCharType="end"/>
            </w:r>
            <w:r w:rsidRPr="00D66D98">
              <w:rPr>
                <w:rFonts w:ascii="Times New Roman" w:hAnsi="Times New Roman" w:cs="Times New Roman"/>
                <w:noProof/>
              </w:rPr>
              <w:t>)</w:t>
            </w:r>
          </w:p>
        </w:tc>
        <w:tc>
          <w:tcPr>
            <w:tcW w:w="3562" w:type="pct"/>
          </w:tcPr>
          <w:p w14:paraId="360ADC6D" w14:textId="091C30CE"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noProof/>
              </w:rPr>
              <w:t>Gramatgets et al 2009</w:t>
            </w:r>
          </w:p>
        </w:tc>
        <w:tc>
          <w:tcPr>
            <w:tcW w:w="837" w:type="pct"/>
          </w:tcPr>
          <w:p w14:paraId="59B7140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7A9D9BD2" w14:textId="77777777" w:rsidTr="0076223D">
        <w:tc>
          <w:tcPr>
            <w:tcW w:w="601" w:type="pct"/>
          </w:tcPr>
          <w:p w14:paraId="792FD4A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rPr>
              <w:t>(</w:t>
            </w:r>
            <w:r w:rsidR="0001572F">
              <w:fldChar w:fldCharType="begin"/>
            </w:r>
            <w:r w:rsidR="0001572F">
              <w:instrText xml:space="preserve"> HYPERLINK \l "_ENREF_54" \o "Grant, 2020 #638" </w:instrText>
            </w:r>
            <w:r w:rsidR="0001572F">
              <w:fldChar w:fldCharType="separate"/>
            </w:r>
            <w:r w:rsidRPr="00D66D98">
              <w:rPr>
                <w:rFonts w:ascii="Times New Roman" w:hAnsi="Times New Roman" w:cs="Times New Roman"/>
                <w:noProof/>
              </w:rPr>
              <w:fldChar w:fldCharType="begin">
                <w:fldData xml:space="preserve">PEVuZE5vdGU+PENpdGU+PEF1dGhvcj5HcmFudDwvQXV0aG9yPjxZZWFyPjIwMjA8L1llYXI+PFJl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==
</w:fldData>
              </w:fldChar>
            </w:r>
            <w:r w:rsidRPr="00D66D98">
              <w:rPr>
                <w:rFonts w:ascii="Times New Roman" w:hAnsi="Times New Roman" w:cs="Times New Roman"/>
                <w:noProof/>
              </w:rPr>
              <w:instrText xml:space="preserve"> ADDIN EN.CITE </w:instrText>
            </w:r>
            <w:r w:rsidRPr="00D66D98">
              <w:rPr>
                <w:rFonts w:ascii="Times New Roman" w:hAnsi="Times New Roman" w:cs="Times New Roman"/>
                <w:noProof/>
              </w:rPr>
              <w:fldChar w:fldCharType="begin">
                <w:fldData xml:space="preserve">PEVuZE5vdGU+PENpdGU+PEF1dGhvcj5HcmFudDwvQXV0aG9yPjxZZWFyPjIwMjA8L1llYXI+PFJl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==
</w:fldData>
              </w:fldChar>
            </w:r>
            <w:r w:rsidRPr="00D66D98">
              <w:rPr>
                <w:rFonts w:ascii="Times New Roman" w:hAnsi="Times New Roman" w:cs="Times New Roman"/>
                <w:noProof/>
              </w:rPr>
              <w:instrText xml:space="preserve"> ADDIN EN.CITE.DATA </w:instrText>
            </w:r>
            <w:r w:rsidRPr="00D66D98">
              <w:rPr>
                <w:rFonts w:ascii="Times New Roman" w:hAnsi="Times New Roman" w:cs="Times New Roman"/>
                <w:noProof/>
              </w:rPr>
            </w:r>
            <w:r w:rsidRPr="00D66D98">
              <w:rPr>
                <w:rFonts w:ascii="Times New Roman" w:hAnsi="Times New Roman" w:cs="Times New Roman"/>
                <w:noProof/>
              </w:rPr>
              <w:fldChar w:fldCharType="end"/>
            </w:r>
            <w:r w:rsidRPr="00D66D98">
              <w:rPr>
                <w:rFonts w:ascii="Times New Roman" w:hAnsi="Times New Roman" w:cs="Times New Roman"/>
                <w:noProof/>
              </w:rPr>
            </w:r>
            <w:r w:rsidRPr="00D66D98">
              <w:rPr>
                <w:rFonts w:ascii="Times New Roman" w:hAnsi="Times New Roman" w:cs="Times New Roman"/>
                <w:noProof/>
              </w:rPr>
              <w:fldChar w:fldCharType="separate"/>
            </w:r>
            <w:r w:rsidRPr="00D66D98">
              <w:rPr>
                <w:rFonts w:ascii="Times New Roman" w:hAnsi="Times New Roman" w:cs="Times New Roman"/>
                <w:noProof/>
              </w:rPr>
              <w:t>54</w:t>
            </w:r>
            <w:r w:rsidRPr="00D66D98">
              <w:rPr>
                <w:rFonts w:ascii="Times New Roman" w:hAnsi="Times New Roman" w:cs="Times New Roman"/>
                <w:noProof/>
              </w:rPr>
              <w:fldChar w:fldCharType="end"/>
            </w:r>
            <w:r w:rsidR="0001572F">
              <w:rPr>
                <w:rFonts w:ascii="Times New Roman" w:hAnsi="Times New Roman" w:cs="Times New Roman"/>
                <w:noProof/>
              </w:rPr>
              <w:fldChar w:fldCharType="end"/>
            </w:r>
            <w:r w:rsidRPr="00D66D98">
              <w:rPr>
                <w:rFonts w:ascii="Times New Roman" w:hAnsi="Times New Roman" w:cs="Times New Roman"/>
                <w:noProof/>
              </w:rPr>
              <w:t>)</w:t>
            </w:r>
          </w:p>
        </w:tc>
        <w:tc>
          <w:tcPr>
            <w:tcW w:w="3562" w:type="pct"/>
          </w:tcPr>
          <w:p w14:paraId="3AFD40B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noProof/>
              </w:rPr>
              <w:t>Grant et al 2020</w:t>
            </w:r>
          </w:p>
        </w:tc>
        <w:tc>
          <w:tcPr>
            <w:tcW w:w="837" w:type="pct"/>
          </w:tcPr>
          <w:p w14:paraId="20A87BA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3F4DD418" w14:textId="77777777" w:rsidTr="0076223D">
        <w:trPr>
          <w:trHeight w:val="334"/>
        </w:trPr>
        <w:tc>
          <w:tcPr>
            <w:tcW w:w="601" w:type="pct"/>
          </w:tcPr>
          <w:p w14:paraId="0B6FD0C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55" \o "Kalkan Ucar, 2010 #122" </w:instrText>
            </w:r>
            <w:r w:rsidR="0001572F">
              <w:fldChar w:fldCharType="separate"/>
            </w:r>
            <w:r w:rsidRPr="00D66D98">
              <w:rPr>
                <w:rFonts w:ascii="Times New Roman" w:hAnsi="Times New Roman" w:cs="Times New Roman"/>
                <w:kern w:val="1"/>
              </w:rPr>
              <w:fldChar w:fldCharType="begin">
                <w:fldData xml:space="preserve">PEVuZE5vdGU+PENpdGU+PEF1dGhvcj5LYWxrYW4gVWNhcjwvQXV0aG9yPjxZZWFyPjIwMTA8L1ll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LYWxrYW4gVWNhcjwvQXV0aG9yPjxZZWFyPjIwMTA8L1ll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55</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5BA96E7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Kalkan et al 2010</w:t>
            </w:r>
          </w:p>
        </w:tc>
        <w:tc>
          <w:tcPr>
            <w:tcW w:w="837" w:type="pct"/>
          </w:tcPr>
          <w:p w14:paraId="0E005F1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0C57EF5D" w14:textId="77777777" w:rsidTr="0076223D">
        <w:tc>
          <w:tcPr>
            <w:tcW w:w="601" w:type="pct"/>
          </w:tcPr>
          <w:p w14:paraId="27CE808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56" \o "Lin, 1976 #160"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Lin&lt;/Author&gt;&lt;Year&gt;1976&lt;/Year&gt;&lt;RecNum&gt;160&lt;/RecNum&gt;&lt;DisplayText&gt;&lt;style face="superscript"&gt;56&lt;/style&gt;&lt;/DisplayText&gt;&lt;record&gt;&lt;rec-number&gt;160&lt;/rec-number&gt;&lt;foreign-keys&gt;&lt;key app="EN" db-id="95zfp502y29psve52vqxpvfk9r2wvvt9assv" timestamp="0"&gt;160&lt;/key&gt;&lt;/foreign-keys&gt;&lt;ref-type name="Journal Article"&gt;17&lt;/ref-type&gt;&lt;contributors&gt;&lt;authors&gt;&lt;author&gt;Lin, H. J.&lt;/author&gt;&lt;author&gt;Lie Ken Jie, M. S.&lt;/author&gt;&lt;author&gt;Ho, F. C.&lt;/author&gt;&lt;/authors&gt;&lt;/contributors&gt;&lt;titles&gt;&lt;title&gt;Accumulation of glyceryl ether lipids in Wolman&amp;apos;s disease&lt;/title&gt;&lt;secondary-title&gt;J Lipid Res&lt;/secondary-title&gt;&lt;/titles&gt;&lt;pages&gt;53-6&lt;/pages&gt;&lt;volume&gt;17&lt;/volume&gt;&lt;number&gt;1&lt;/number&gt;&lt;keywords&gt;&lt;keyword&gt;Adrenal Glands/metabolism&lt;/keyword&gt;&lt;keyword&gt;Adult&lt;/keyword&gt;&lt;keyword&gt;Child&lt;/keyword&gt;&lt;keyword&gt;Ethers/metabolism&lt;/keyword&gt;&lt;keyword&gt;Female&lt;/keyword&gt;&lt;keyword&gt;Glycerol/*metabolism&lt;/keyword&gt;&lt;keyword&gt;Humans&lt;/keyword&gt;&lt;keyword&gt;Infant&lt;/keyword&gt;&lt;keyword&gt;Infant, Newborn&lt;/keyword&gt;&lt;keyword&gt;*Lipid Metabolism&lt;/keyword&gt;&lt;keyword&gt;Lipidoses/genetics/metabolism&lt;/keyword&gt;&lt;keyword&gt;Lipids/isolation &amp;amp; purification&lt;/keyword&gt;&lt;keyword&gt;Liver/metabolism&lt;/keyword&gt;&lt;keyword&gt;Niemann-Pick Diseases/metabolism&lt;/keyword&gt;&lt;keyword&gt;Spleen/metabolism&lt;/keyword&gt;&lt;keyword&gt;Syndrome&lt;/keyword&gt;&lt;keyword&gt;Xanthomatosis/*genetics/metabolism&lt;/keyword&gt;&lt;keyword&gt;Wolman Disease&lt;/keyword&gt;&lt;keyword&gt;Ethers&lt;/keyword&gt;&lt;keyword&gt;Ether&lt;/keyword&gt;&lt;/keywords&gt;&lt;dates&gt;&lt;year&gt;1976&lt;/year&gt;&lt;pub-dates&gt;&lt;date&gt;1976&lt;/date&gt;&lt;/pub-dates&gt;&lt;/dates&gt;&lt;isbn&gt;0022-2275 (Print) 0022-2275&lt;/isbn&gt;&lt;accession-num&gt;943453&lt;/accession-num&gt;&lt;urls&gt;&lt;related-urls&gt;&lt;url&gt;http://www.jlr.org/content/17/1/53.full.pdf&lt;/url&gt;&lt;/related-urls&gt;&lt;/urls&gt;&lt;custom1&gt;Lin, H J Lie Ken Jie, M S Ho, F C Journal Article United States J Lipid Res. 1976 Jan;17(1):53-6.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56</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8256C6C" w14:textId="198901B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in et al 1976</w:t>
            </w:r>
          </w:p>
        </w:tc>
        <w:tc>
          <w:tcPr>
            <w:tcW w:w="837" w:type="pct"/>
          </w:tcPr>
          <w:p w14:paraId="0EBD399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021ADEEA" w14:textId="77777777" w:rsidTr="0076223D">
        <w:tc>
          <w:tcPr>
            <w:tcW w:w="601" w:type="pct"/>
          </w:tcPr>
          <w:p w14:paraId="2486868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57" \o "Long, 2020 #656" </w:instrText>
            </w:r>
            <w:r w:rsidR="0001572F">
              <w:fldChar w:fldCharType="separate"/>
            </w:r>
            <w:r w:rsidRPr="00D66D98">
              <w:rPr>
                <w:rFonts w:ascii="Times New Roman" w:hAnsi="Times New Roman" w:cs="Times New Roman"/>
                <w:kern w:val="1"/>
              </w:rPr>
              <w:fldChar w:fldCharType="begin">
                <w:fldData xml:space="preserve">PEVuZE5vdGU+PENpdGU+PEF1dGhvcj5Mb25nPC9BdXRob3I+PFllYXI+MjAyMDwvWWVhcj48UmVj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=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Mb25nPC9BdXRob3I+PFllYXI+MjAyMDwvWWVhcj48UmVj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=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57</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57E37DF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ong et al 2020</w:t>
            </w:r>
          </w:p>
        </w:tc>
        <w:tc>
          <w:tcPr>
            <w:tcW w:w="837" w:type="pct"/>
          </w:tcPr>
          <w:p w14:paraId="4D63A0C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57B29A83" w14:textId="77777777" w:rsidTr="0076223D">
        <w:tc>
          <w:tcPr>
            <w:tcW w:w="601" w:type="pct"/>
          </w:tcPr>
          <w:p w14:paraId="5BE65F7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58" \o "Ma</w:instrText>
            </w:r>
            <w:r w:rsidR="0001572F">
              <w:instrText xml:space="preserve">slen, 1995 #177"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Maslen&lt;/Author&gt;&lt;Year&gt;1995&lt;/Year&gt;&lt;RecNum&gt;177&lt;/RecNum&gt;&lt;DisplayText&gt;&lt;style face="superscript"&gt;58&lt;/style&gt;&lt;/DisplayText&gt;&lt;record&gt;&lt;rec-number&gt;177&lt;/rec-number&gt;&lt;foreign-keys&gt;&lt;key app="EN" db-id="95zfp502y29psve52vqxpvfk9r2wvvt9assv" timestamp="0"&gt;177&lt;/key&gt;&lt;/foreign-keys&gt;&lt;ref-type name="Journal Article"&gt;17&lt;/ref-type&gt;&lt;contributors&gt;&lt;authors&gt;&lt;author&gt;Maslen, C. L.&lt;/author&gt;&lt;author&gt;Babcock, D.&lt;/author&gt;&lt;author&gt;Illingworth, D. R.&lt;/author&gt;&lt;/authors&gt;&lt;/contributors&gt;&lt;titles&gt;&lt;title&gt;Occurrence of a mutation associated with Wolman disease in a family with cholesteryl ester storage disease&lt;/title&gt;&lt;secondary-title&gt;J Inherit Metab Dis&lt;/secondary-title&gt;&lt;/titles&gt;&lt;pages&gt;620-3&lt;/pages&gt;&lt;volume&gt;18&lt;/volume&gt;&lt;number&gt;5&lt;/number&gt;&lt;keywords&gt;&lt;keyword&gt;Base Sequence&lt;/keyword&gt;&lt;keyword&gt;Child&lt;/keyword&gt;&lt;keyword&gt;Cholesterol Ester Storage Disease/*genetics&lt;/keyword&gt;&lt;keyword&gt;DNA/analysis&lt;/keyword&gt;&lt;keyword&gt;DNA, Complementary/chemistry&lt;/keyword&gt;&lt;keyword&gt;Exons&lt;/keyword&gt;&lt;keyword&gt;Female&lt;/keyword&gt;&lt;keyword&gt;Gene Deletion&lt;/keyword&gt;&lt;keyword&gt;Heterozygote&lt;/keyword&gt;&lt;keyword&gt;Humans&lt;/keyword&gt;&lt;keyword&gt;Male&lt;/keyword&gt;&lt;keyword&gt;Molecular Sequence Data&lt;/keyword&gt;&lt;keyword&gt;*Mutation&lt;/keyword&gt;&lt;keyword&gt;Polymerase Chain Reaction&lt;/keyword&gt;&lt;keyword&gt;Polymorphism, Single-Stranded Conformational&lt;/keyword&gt;&lt;keyword&gt;Wolman Disease/*genetics&lt;/keyword&gt;&lt;keyword&gt;Wolman Disease&lt;/keyword&gt;&lt;keyword&gt;Mutation&lt;/keyword&gt;&lt;keyword&gt;Cholesterol Ester Storage Disease&lt;/keyword&gt;&lt;/keywords&gt;&lt;dates&gt;&lt;year&gt;1995&lt;/year&gt;&lt;pub-dates&gt;&lt;date&gt;1995&lt;/date&gt;&lt;/pub-dates&gt;&lt;/dates&gt;&lt;isbn&gt;0141-8955 (Print) 0141-8955&lt;/isbn&gt;&lt;accession-num&gt;8598644&lt;/accession-num&gt;&lt;urls&gt;&lt;related-urls&gt;&lt;url&gt;https://onlinelibrary.wiley.com/doi/abs/10.1007/BF02436008?sid=nlm%3Apubmed&lt;/url&gt;&lt;/related-urls&gt;&lt;/urls&gt;&lt;custom1&gt;Maslen, C L Babcock, D Illingworth, D R Case Reports Journal Article Research Support, Non-U.S. Gov&amp;apos;t United States J Inherit Metab Dis. 1995;18(5):620-3.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58</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2FE95BBC" w14:textId="381389C5"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Maslen et al 1995</w:t>
            </w:r>
          </w:p>
        </w:tc>
        <w:tc>
          <w:tcPr>
            <w:tcW w:w="837" w:type="pct"/>
          </w:tcPr>
          <w:p w14:paraId="2670FD5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515ADDE6" w14:textId="77777777" w:rsidTr="0076223D">
        <w:tc>
          <w:tcPr>
            <w:tcW w:w="601" w:type="pct"/>
          </w:tcPr>
          <w:p w14:paraId="79DE731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59" \o "Pagani, 1996 #203" </w:instrText>
            </w:r>
            <w:r w:rsidR="0001572F">
              <w:fldChar w:fldCharType="separate"/>
            </w:r>
            <w:r w:rsidRPr="00D66D98">
              <w:rPr>
                <w:rFonts w:ascii="Times New Roman" w:hAnsi="Times New Roman" w:cs="Times New Roman"/>
                <w:kern w:val="1"/>
              </w:rPr>
              <w:fldChar w:fldCharType="begin">
                <w:fldData xml:space="preserve">PEVuZE5vdGU+PENpdGU+PEF1dGhvcj5QYWdhbmk8L0F1dGhvcj48WWVhcj4xOTk2PC9ZZWFyPjxS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QYWdhbmk8L0F1dGhvcj48WWVhcj4xOTk2PC9ZZWFyPjxS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59</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5F35CCD" w14:textId="60991E8F"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Pagani et al 1996</w:t>
            </w:r>
          </w:p>
        </w:tc>
        <w:tc>
          <w:tcPr>
            <w:tcW w:w="837" w:type="pct"/>
          </w:tcPr>
          <w:p w14:paraId="443C1E1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2B67F566" w14:textId="77777777" w:rsidTr="0076223D">
        <w:tc>
          <w:tcPr>
            <w:tcW w:w="601" w:type="pct"/>
          </w:tcPr>
          <w:p w14:paraId="25FFAB5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60" \o "Ramadza, 2015 #228" </w:instrText>
            </w:r>
            <w:r w:rsidR="0001572F">
              <w:fldChar w:fldCharType="separate"/>
            </w:r>
            <w:r w:rsidRPr="00D66D98">
              <w:rPr>
                <w:rFonts w:ascii="Times New Roman" w:hAnsi="Times New Roman" w:cs="Times New Roman"/>
                <w:kern w:val="1"/>
              </w:rPr>
              <w:fldChar w:fldCharType="begin">
                <w:fldData xml:space="preserve">PEVuZE5vdGU+PENpdGU+PEF1dGhvcj5SYW1hZHphPC9BdXRob3I+PFllYXI+MjAxNTwvWWVhcj48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SYW1hZHphPC9BdXRob3I+PFllYXI+MjAxNTwvWWVhcj48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60</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5C5C892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Ramadza et al 2015</w:t>
            </w:r>
          </w:p>
        </w:tc>
        <w:tc>
          <w:tcPr>
            <w:tcW w:w="837" w:type="pct"/>
          </w:tcPr>
          <w:p w14:paraId="6505D27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3</w:t>
            </w:r>
          </w:p>
        </w:tc>
      </w:tr>
      <w:tr w:rsidR="00D66D98" w:rsidRPr="00D66D98" w14:paraId="7BE3AB4F" w14:textId="77777777" w:rsidTr="0076223D">
        <w:trPr>
          <w:trHeight w:val="377"/>
        </w:trPr>
        <w:tc>
          <w:tcPr>
            <w:tcW w:w="601" w:type="pct"/>
          </w:tcPr>
          <w:p w14:paraId="4E3E1F8C" w14:textId="77777777" w:rsidR="00D66D98" w:rsidRPr="00D66D98" w:rsidRDefault="00D66D98" w:rsidP="00D66D98">
            <w:pPr>
              <w:widowControl w:val="0"/>
              <w:autoSpaceDE w:val="0"/>
              <w:autoSpaceDN w:val="0"/>
              <w:adjustRightInd w:val="0"/>
              <w:jc w:val="center"/>
              <w:rPr>
                <w:rFonts w:ascii="Times New Roman" w:hAnsi="Times New Roman" w:cs="Times New Roman"/>
                <w:color w:val="000000"/>
              </w:rPr>
            </w:pPr>
            <w:r w:rsidRPr="00D66D98">
              <w:rPr>
                <w:rFonts w:ascii="Times New Roman" w:hAnsi="Times New Roman" w:cs="Times New Roman"/>
              </w:rPr>
              <w:t>(</w:t>
            </w:r>
            <w:r w:rsidR="0001572F">
              <w:fldChar w:fldCharType="begin"/>
            </w:r>
            <w:r w:rsidR="0001572F">
              <w:instrText xml:space="preserve"> HYPERLINK \l "_ENREF_61" \o "Tummolo, 2016 #265" </w:instrText>
            </w:r>
            <w:r w:rsidR="0001572F">
              <w:fldChar w:fldCharType="separate"/>
            </w:r>
            <w:r w:rsidRPr="00D66D98">
              <w:rPr>
                <w:rFonts w:ascii="Times New Roman" w:hAnsi="Times New Roman" w:cs="Times New Roman"/>
                <w:color w:val="000000"/>
              </w:rPr>
              <w:fldChar w:fldCharType="begin">
                <w:fldData xml:space="preserve">PEVuZE5vdGU+PENpdGU+PEF1dGhvcj5UdW1tb2xvPC9BdXRob3I+PFllYXI+MjAxNjwvWWVhcj48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</w:fldData>
              </w:fldChar>
            </w:r>
            <w:r w:rsidRPr="00D66D98">
              <w:rPr>
                <w:rFonts w:ascii="Times New Roman" w:hAnsi="Times New Roman" w:cs="Times New Roman"/>
                <w:color w:val="000000"/>
              </w:rPr>
              <w:instrText xml:space="preserve"> ADDIN EN.CITE </w:instrText>
            </w:r>
            <w:r w:rsidRPr="00D66D98">
              <w:rPr>
                <w:rFonts w:ascii="Times New Roman" w:hAnsi="Times New Roman" w:cs="Times New Roman"/>
                <w:color w:val="000000"/>
              </w:rPr>
              <w:fldChar w:fldCharType="begin">
                <w:fldData xml:space="preserve">PEVuZE5vdGU+PENpdGU+PEF1dGhvcj5UdW1tb2xvPC9BdXRob3I+PFllYXI+MjAxNjwvWWVhcj48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</w:fldData>
              </w:fldChar>
            </w:r>
            <w:r w:rsidRPr="00D66D98">
              <w:rPr>
                <w:rFonts w:ascii="Times New Roman" w:hAnsi="Times New Roman" w:cs="Times New Roman"/>
                <w:color w:val="000000"/>
              </w:rPr>
              <w:instrText xml:space="preserve"> ADDIN EN.CITE.DATA </w:instrText>
            </w:r>
            <w:r w:rsidRPr="00D66D98">
              <w:rPr>
                <w:rFonts w:ascii="Times New Roman" w:hAnsi="Times New Roman" w:cs="Times New Roman"/>
                <w:color w:val="000000"/>
              </w:rPr>
            </w:r>
            <w:r w:rsidRPr="00D66D98">
              <w:rPr>
                <w:rFonts w:ascii="Times New Roman" w:hAnsi="Times New Roman" w:cs="Times New Roman"/>
                <w:color w:val="000000"/>
              </w:rPr>
              <w:fldChar w:fldCharType="end"/>
            </w:r>
            <w:r w:rsidRPr="00D66D98">
              <w:rPr>
                <w:rFonts w:ascii="Times New Roman" w:hAnsi="Times New Roman" w:cs="Times New Roman"/>
                <w:color w:val="000000"/>
              </w:rPr>
            </w:r>
            <w:r w:rsidRPr="00D66D98">
              <w:rPr>
                <w:rFonts w:ascii="Times New Roman" w:hAnsi="Times New Roman" w:cs="Times New Roman"/>
                <w:color w:val="000000"/>
              </w:rPr>
              <w:fldChar w:fldCharType="separate"/>
            </w:r>
            <w:r w:rsidRPr="00D66D98">
              <w:rPr>
                <w:rFonts w:ascii="Times New Roman" w:hAnsi="Times New Roman" w:cs="Times New Roman"/>
                <w:noProof/>
                <w:color w:val="000000"/>
              </w:rPr>
              <w:t>61</w:t>
            </w:r>
            <w:r w:rsidRPr="00D66D98">
              <w:rPr>
                <w:rFonts w:ascii="Times New Roman" w:hAnsi="Times New Roman" w:cs="Times New Roman"/>
                <w:color w:val="000000"/>
              </w:rPr>
              <w:fldChar w:fldCharType="end"/>
            </w:r>
            <w:r w:rsidR="0001572F">
              <w:rPr>
                <w:rFonts w:ascii="Times New Roman" w:hAnsi="Times New Roman" w:cs="Times New Roman"/>
                <w:color w:val="000000"/>
              </w:rPr>
              <w:fldChar w:fldCharType="end"/>
            </w:r>
            <w:r w:rsidRPr="00D66D98">
              <w:rPr>
                <w:rFonts w:ascii="Times New Roman" w:hAnsi="Times New Roman" w:cs="Times New Roman"/>
                <w:color w:val="000000"/>
              </w:rPr>
              <w:t>)</w:t>
            </w:r>
          </w:p>
        </w:tc>
        <w:tc>
          <w:tcPr>
            <w:tcW w:w="3562" w:type="pct"/>
          </w:tcPr>
          <w:p w14:paraId="404D215D" w14:textId="77777777" w:rsidR="00D66D98" w:rsidRPr="00D66D98" w:rsidRDefault="00D66D98" w:rsidP="00D66D98">
            <w:pPr>
              <w:widowControl w:val="0"/>
              <w:autoSpaceDE w:val="0"/>
              <w:autoSpaceDN w:val="0"/>
              <w:adjustRightInd w:val="0"/>
              <w:jc w:val="center"/>
              <w:rPr>
                <w:rFonts w:ascii="Times New Roman" w:hAnsi="Times New Roman" w:cs="Times New Roman"/>
                <w:color w:val="000000"/>
              </w:rPr>
            </w:pPr>
            <w:r w:rsidRPr="00D66D98">
              <w:rPr>
                <w:rFonts w:ascii="Times New Roman" w:hAnsi="Times New Roman" w:cs="Times New Roman"/>
                <w:color w:val="000000"/>
              </w:rPr>
              <w:t>Tummolo et al 2016</w:t>
            </w:r>
          </w:p>
        </w:tc>
        <w:tc>
          <w:tcPr>
            <w:tcW w:w="837" w:type="pct"/>
          </w:tcPr>
          <w:p w14:paraId="6A05CF04" w14:textId="77777777" w:rsidR="00D66D98" w:rsidRPr="00D66D98" w:rsidRDefault="00D66D98" w:rsidP="00D66D98">
            <w:pPr>
              <w:widowControl w:val="0"/>
              <w:autoSpaceDE w:val="0"/>
              <w:autoSpaceDN w:val="0"/>
              <w:adjustRightInd w:val="0"/>
              <w:jc w:val="center"/>
              <w:rPr>
                <w:rFonts w:ascii="Times New Roman" w:hAnsi="Times New Roman" w:cs="Times New Roman"/>
                <w:color w:val="000000"/>
              </w:rPr>
            </w:pPr>
            <w:r w:rsidRPr="00D66D98">
              <w:rPr>
                <w:rFonts w:ascii="Times New Roman" w:hAnsi="Times New Roman" w:cs="Times New Roman"/>
                <w:color w:val="000000"/>
              </w:rPr>
              <w:t>3</w:t>
            </w:r>
          </w:p>
        </w:tc>
      </w:tr>
      <w:tr w:rsidR="00D66D98" w:rsidRPr="00D66D98" w14:paraId="7E56068A" w14:textId="77777777" w:rsidTr="0076223D">
        <w:trPr>
          <w:trHeight w:val="310"/>
        </w:trPr>
        <w:tc>
          <w:tcPr>
            <w:tcW w:w="601" w:type="pct"/>
          </w:tcPr>
          <w:p w14:paraId="682FF44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62" \o "Abel, 2014 #1" </w:instrText>
            </w:r>
            <w:r w:rsidR="0001572F">
              <w:fldChar w:fldCharType="separate"/>
            </w:r>
            <w:r w:rsidRPr="00D66D98">
              <w:rPr>
                <w:rFonts w:ascii="Times New Roman" w:hAnsi="Times New Roman" w:cs="Times New Roman"/>
                <w:kern w:val="1"/>
              </w:rPr>
              <w:fldChar w:fldCharType="begin">
                <w:fldData xml:space="preserve">PEVuZE5vdGU+PENpdGU+PEF1dGhvcj5BYmVsPC9BdXRob3I+PFllYXI+MjAxNDwvWWVhcj48UmVj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=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BYmVsPC9BdXRob3I+PFllYXI+MjAxNDwvWWVhcj48UmVj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=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62</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12BA338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Abel et al 2014</w:t>
            </w:r>
          </w:p>
        </w:tc>
        <w:tc>
          <w:tcPr>
            <w:tcW w:w="837" w:type="pct"/>
          </w:tcPr>
          <w:p w14:paraId="0C56F08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098A59FC" w14:textId="77777777" w:rsidTr="0076223D">
        <w:trPr>
          <w:trHeight w:val="306"/>
        </w:trPr>
        <w:tc>
          <w:tcPr>
            <w:tcW w:w="601" w:type="pct"/>
          </w:tcPr>
          <w:p w14:paraId="4545CF5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63" \o "Aldeen, 1999 #6"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Aldeen&lt;/Author&gt;&lt;Year&gt;1999&lt;/Year&gt;&lt;RecNum&gt;6&lt;/RecNum&gt;&lt;DisplayText&gt;&lt;style face="superscript"&gt;63&lt;/style&gt;&lt;/DisplayText&gt;&lt;record&gt;&lt;rec-number&gt;6&lt;/rec-number&gt;&lt;foreign-keys&gt;&lt;key app="EN" db-id="95zfp502y29psve52vqxpvfk9r2wvvt9assv" timestamp="0"&gt;6&lt;/key&gt;&lt;/foreign-keys&gt;&lt;ref-type name="Journal Article"&gt;17&lt;/ref-type&gt;&lt;contributors&gt;&lt;authors&gt;&lt;author&gt;Aldeen, H. A. Z.&lt;/author&gt;&lt;author&gt;Al-Hilli, F.&lt;/author&gt;&lt;author&gt;Mohammad, A. M.&lt;/author&gt;&lt;author&gt;Jamsheer, N. S.&lt;/author&gt;&lt;author&gt;Romani, K. H. R.&lt;/author&gt;&lt;/authors&gt;&lt;/contributors&gt;&lt;titles&gt;&lt;title&gt;Wolman&amp;apos;s disease. The first two cases from Bahrain&lt;/title&gt;&lt;secondary-title&gt;Bahrain Medical Bulletin&lt;/secondary-title&gt;&lt;/titles&gt;&lt;pages&gt;24-26&lt;/pages&gt;&lt;volume&gt;21&lt;/volume&gt;&lt;number&gt;1&lt;/number&gt;&lt;keywords&gt;&lt;keyword&gt;Wolman Disease&lt;/keyword&gt;&lt;keyword&gt;Bahrain&lt;/keyword&gt;&lt;/keywords&gt;&lt;dates&gt;&lt;year&gt;1999&lt;/year&gt;&lt;pub-dates&gt;&lt;date&gt;1999&lt;/date&gt;&lt;/pub-dates&gt;&lt;/dates&gt;&lt;accession-num&gt;rayyan-16163559&lt;/accession-num&gt;&lt;urls&gt;&lt;related-urls&gt;&lt;url&gt;https://www.scopus.com/inward/record.uri?eid=2-s2.0-0032931346&amp;amp;partnerID=40&amp;amp;md5=d5400811b7ebd61a0d97fa0a7dc5f3c5&lt;/url&gt;&lt;/related-urls&gt;&lt;/urls&gt;&lt;custom1&gt;Cited By :1 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63</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2231577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Aldeen et al 1999</w:t>
            </w:r>
          </w:p>
        </w:tc>
        <w:tc>
          <w:tcPr>
            <w:tcW w:w="837" w:type="pct"/>
          </w:tcPr>
          <w:p w14:paraId="59F43B0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453B6F13" w14:textId="77777777" w:rsidTr="0076223D">
        <w:tc>
          <w:tcPr>
            <w:tcW w:w="601" w:type="pct"/>
          </w:tcPr>
          <w:p w14:paraId="1BAAE07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64" \o "Anderson, 2010 #9" </w:instrText>
            </w:r>
            <w:r w:rsidR="0001572F">
              <w:fldChar w:fldCharType="separate"/>
            </w:r>
            <w:r w:rsidRPr="00D66D98">
              <w:rPr>
                <w:rFonts w:ascii="Times New Roman" w:hAnsi="Times New Roman" w:cs="Times New Roman"/>
                <w:kern w:val="1"/>
              </w:rPr>
              <w:fldChar w:fldCharType="begin">
                <w:fldData xml:space="preserve">PEVuZE5vdGU+PENpdGU+PEF1dGhvcj5BbmRlcnNvbjwvQXV0aG9yPjxZZWFyPjIwMTA8L1llYXI+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BbmRlcnNvbjwvQXV0aG9yPjxZZWFyPjIwMTA8L1llYXI+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64</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572908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Anderson et al 2010</w:t>
            </w:r>
          </w:p>
        </w:tc>
        <w:tc>
          <w:tcPr>
            <w:tcW w:w="837" w:type="pct"/>
          </w:tcPr>
          <w:p w14:paraId="172017B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58A02BE7" w14:textId="77777777" w:rsidTr="0076223D">
        <w:trPr>
          <w:trHeight w:val="310"/>
        </w:trPr>
        <w:tc>
          <w:tcPr>
            <w:tcW w:w="601" w:type="pct"/>
          </w:tcPr>
          <w:p w14:paraId="1420F55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65" \o "Benlian, 2014 #20" </w:instrText>
            </w:r>
            <w:r w:rsidR="0001572F">
              <w:fldChar w:fldCharType="separate"/>
            </w:r>
            <w:r w:rsidRPr="00D66D98">
              <w:rPr>
                <w:rFonts w:ascii="Times New Roman" w:hAnsi="Times New Roman" w:cs="Times New Roman"/>
                <w:kern w:val="1"/>
              </w:rPr>
              <w:fldChar w:fldCharType="begin">
                <w:fldData xml:space="preserve">PEVuZE5vdGU+PENpdGU+PEF1dGhvcj5CZW5saWFuPC9BdXRob3I+PFllYXI+MjAxNDwvWWVhcj48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CZW5saWFuPC9BdXRob3I+PFllYXI+MjAxNDwvWWVhcj48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65</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4F70980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Benlian et al 2014</w:t>
            </w:r>
          </w:p>
        </w:tc>
        <w:tc>
          <w:tcPr>
            <w:tcW w:w="837" w:type="pct"/>
          </w:tcPr>
          <w:p w14:paraId="2D84BF0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480259FB" w14:textId="77777777" w:rsidTr="0076223D">
        <w:tc>
          <w:tcPr>
            <w:tcW w:w="601" w:type="pct"/>
          </w:tcPr>
          <w:p w14:paraId="13C1330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rPr>
              <w:t>(</w:t>
            </w:r>
            <w:r w:rsidR="0001572F">
              <w:fldChar w:fldCharType="begin"/>
            </w:r>
            <w:r w:rsidR="0001572F">
              <w:instrText xml:space="preserve"> HYPERLINK \l "_ENREF_66" \o "Besley, 1984 #26" </w:instrText>
            </w:r>
            <w:r w:rsidR="0001572F">
              <w:fldChar w:fldCharType="separate"/>
            </w:r>
            <w:r w:rsidRPr="00D66D98">
              <w:rPr>
                <w:rFonts w:ascii="Times New Roman" w:hAnsi="Times New Roman" w:cs="Times New Roman"/>
                <w:noProof/>
              </w:rPr>
              <w:fldChar w:fldCharType="begin"/>
            </w:r>
            <w:r w:rsidRPr="00D66D98">
              <w:rPr>
                <w:rFonts w:ascii="Times New Roman" w:hAnsi="Times New Roman" w:cs="Times New Roman"/>
                <w:noProof/>
              </w:rPr>
              <w:instrText xml:space="preserve"> ADDIN EN.CITE &lt;EndNote&gt;&lt;Cite&gt;&lt;Author&gt;Besley&lt;/Author&gt;&lt;Year&gt;1984&lt;/Year&gt;&lt;RecNum&gt;26&lt;/RecNum&gt;&lt;DisplayText&gt;&lt;style face="superscript"&gt;66&lt;/style&gt;&lt;/DisplayText&gt;&lt;record&gt;&lt;rec-number&gt;26&lt;/rec-number&gt;&lt;foreign-keys&gt;&lt;key app="EN" db-id="95zfp502y29psve52vqxpvfk9r2wvvt9assv" timestamp="0"&gt;26&lt;/key&gt;&lt;/foreign-keys&gt;&lt;ref-type name="Journal Article"&gt;17&lt;/ref-type&gt;&lt;contributors&gt;&lt;authors&gt;&lt;author&gt;Besley, G. T. N.&lt;/author&gt;&lt;author&gt;Broadhead, D. M.&lt;/author&gt;&lt;author&gt;Lawlor, E.&lt;/author&gt;&lt;/authors&gt;&lt;/contributors&gt;&lt;titles&gt;&lt;title&gt;Acid esterase deficiency: comparison of biochemical findings in infantile and adult forms&lt;/title&gt;&lt;secondary-title&gt;Journal of Inherited Metabolic Disease&lt;/secondary-title&gt;&lt;/titles&gt;&lt;pages&gt;155-156&lt;/pages&gt;&lt;volume&gt;7&lt;/volume&gt;&lt;keywords&gt;&lt;keyword&gt;Carboxylesterase&lt;/keyword&gt;&lt;/keywords&gt;&lt;dates&gt;&lt;year&gt;1984&lt;/year&gt;&lt;pub-dates&gt;&lt;date&gt;1984&lt;/date&gt;&lt;/pub-dates&gt;&lt;/dates&gt;&lt;accession-num&gt;rayyan-16163603&lt;/accession-num&gt;&lt;urls&gt;&lt;related-urls&gt;&lt;url&gt;https://www.scopus.com/inward/record.uri?eid=2-s2.0-0021613099&amp;amp;partnerID=40&amp;amp;md5=bc0ac2c962818a2a3692cd4109c96e77&lt;/url&gt;&lt;url&gt;https://onlinelibrary.wiley.com/doi/abs/10.1007/BF01805598?sid=nlm%3Apubmed&lt;/url&gt;&lt;/related-urls&gt;&lt;/urls&gt;&lt;custom1&gt;Cited By :1 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noProof/>
              </w:rPr>
              <w:fldChar w:fldCharType="separate"/>
            </w:r>
            <w:r w:rsidRPr="00D66D98">
              <w:rPr>
                <w:rFonts w:ascii="Times New Roman" w:hAnsi="Times New Roman" w:cs="Times New Roman"/>
                <w:noProof/>
              </w:rPr>
              <w:t>66</w:t>
            </w:r>
            <w:r w:rsidRPr="00D66D98">
              <w:rPr>
                <w:rFonts w:ascii="Times New Roman" w:hAnsi="Times New Roman" w:cs="Times New Roman"/>
                <w:noProof/>
              </w:rPr>
              <w:fldChar w:fldCharType="end"/>
            </w:r>
            <w:r w:rsidR="0001572F">
              <w:rPr>
                <w:rFonts w:ascii="Times New Roman" w:hAnsi="Times New Roman" w:cs="Times New Roman"/>
                <w:noProof/>
              </w:rPr>
              <w:fldChar w:fldCharType="end"/>
            </w:r>
            <w:r w:rsidRPr="00D66D98">
              <w:rPr>
                <w:rFonts w:ascii="Times New Roman" w:hAnsi="Times New Roman" w:cs="Times New Roman"/>
                <w:noProof/>
              </w:rPr>
              <w:t>)</w:t>
            </w:r>
          </w:p>
        </w:tc>
        <w:tc>
          <w:tcPr>
            <w:tcW w:w="3562" w:type="pct"/>
          </w:tcPr>
          <w:p w14:paraId="75CE916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noProof/>
              </w:rPr>
              <w:t>Besley et al 1984</w:t>
            </w:r>
          </w:p>
        </w:tc>
        <w:tc>
          <w:tcPr>
            <w:tcW w:w="837" w:type="pct"/>
          </w:tcPr>
          <w:p w14:paraId="10AC95F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19244012" w14:textId="77777777" w:rsidTr="0076223D">
        <w:tc>
          <w:tcPr>
            <w:tcW w:w="601" w:type="pct"/>
          </w:tcPr>
          <w:p w14:paraId="1D42DAF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67" \o "Byrd Iii, 1979 #39"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Byrd Iii&lt;/Author&gt;&lt;Year&gt;1979&lt;/Year&gt;&lt;RecNum&gt;39&lt;/RecNum&gt;&lt;DisplayText&gt;&lt;style face="superscript"&gt;67&lt;/style&gt;&lt;/DisplayText&gt;&lt;record&gt;&lt;rec-number&gt;39&lt;/rec-number&gt;&lt;foreign-keys&gt;&lt;key app="EN" db-id="95zfp502y29psve52vqxpvfk9r2wvvt9assv" timestamp="0"&gt;39&lt;/key&gt;&lt;/foreign-keys&gt;&lt;ref-type name="Journal Article"&gt;17&lt;/ref-type&gt;&lt;contributors&gt;&lt;authors&gt;&lt;author&gt;Byrd Iii, J. C.&lt;/author&gt;&lt;author&gt;Powers, J. M.&lt;/author&gt;&lt;/authors&gt;&lt;/contributors&gt;&lt;titles&gt;&lt;title&gt;Wolman&amp;apos;s disease: Ultrastructural evidence of lipid accumulation in central and peripheral nervous systems&lt;/title&gt;&lt;secondary-title&gt;Acta Neuropathologica&lt;/secondary-title&gt;&lt;/titles&gt;&lt;pages&gt;37-42&lt;/pages&gt;&lt;volume&gt;45&lt;/volume&gt;&lt;number&gt;1&lt;/number&gt;&lt;keywords&gt;&lt;keyword&gt;Lipid storage&lt;/keyword&gt;&lt;keyword&gt;Peripheral nerve-glia&lt;/keyword&gt;&lt;keyword&gt;Wolman&amp;apos;s disease&lt;/keyword&gt;&lt;keyword&gt;Wolman Disease&lt;/keyword&gt;&lt;keyword&gt;Peripheral Nervous System&lt;/keyword&gt;&lt;/keywords&gt;&lt;dates&gt;&lt;year&gt;1979&lt;/year&gt;&lt;pub-dates&gt;&lt;date&gt;1979&lt;/date&gt;&lt;/pub-dates&gt;&lt;/dates&gt;&lt;accession-num&gt;rayyan-16163644&lt;/accession-num&gt;&lt;urls&gt;&lt;related-urls&gt;&lt;url&gt;https://www.scopus.com/inward/record.uri?eid=2-s2.0-0018605672&amp;amp;doi=10.1007%2fBF00691802&amp;amp;partnerID=40&amp;amp;md5=29f6da14f8ded8266e207f17ed0ee903&lt;/url&gt;&lt;/related-urls&gt;&lt;/urls&gt;&lt;custom1&gt;Cited By :11 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67</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28D5DA1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Byrd et al 1979</w:t>
            </w:r>
          </w:p>
        </w:tc>
        <w:tc>
          <w:tcPr>
            <w:tcW w:w="837" w:type="pct"/>
          </w:tcPr>
          <w:p w14:paraId="2F1D7BD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2F902F99" w14:textId="77777777" w:rsidTr="0076223D">
        <w:trPr>
          <w:trHeight w:val="310"/>
        </w:trPr>
        <w:tc>
          <w:tcPr>
            <w:tcW w:w="601" w:type="pct"/>
          </w:tcPr>
          <w:p w14:paraId="1EBAB40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68" \o "Cebolla, 2016 #48" </w:instrText>
            </w:r>
            <w:r w:rsidR="0001572F">
              <w:fldChar w:fldCharType="separate"/>
            </w:r>
            <w:r w:rsidRPr="00D66D98">
              <w:rPr>
                <w:rFonts w:ascii="Times New Roman" w:hAnsi="Times New Roman" w:cs="Times New Roman"/>
                <w:kern w:val="1"/>
              </w:rPr>
              <w:fldChar w:fldCharType="begin">
                <w:fldData xml:space="preserve">PEVuZE5vdGU+PENpdGU+PEF1dGhvcj5DZWJvbGxhPC9BdXRob3I+PFllYXI+MjAxNjwvWWVhcj48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DZWJvbGxhPC9BdXRob3I+PFllYXI+MjAxNjwvWWVhcj48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68</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B9940F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Cebolla et al 2016</w:t>
            </w:r>
          </w:p>
        </w:tc>
        <w:tc>
          <w:tcPr>
            <w:tcW w:w="837" w:type="pct"/>
          </w:tcPr>
          <w:p w14:paraId="415D339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72EE585A" w14:textId="77777777" w:rsidTr="0076223D">
        <w:tc>
          <w:tcPr>
            <w:tcW w:w="601" w:type="pct"/>
          </w:tcPr>
          <w:p w14:paraId="497EC5F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69" \o "Erbe, 2014 #74" </w:instrText>
            </w:r>
            <w:r w:rsidR="0001572F">
              <w:fldChar w:fldCharType="separate"/>
            </w:r>
            <w:r w:rsidRPr="00D66D98">
              <w:rPr>
                <w:rFonts w:ascii="Times New Roman" w:hAnsi="Times New Roman" w:cs="Times New Roman"/>
                <w:kern w:val="1"/>
              </w:rPr>
              <w:fldChar w:fldCharType="begin">
                <w:fldData xml:space="preserve">PEVuZE5vdGU+PENpdGU+PEF1dGhvcj5FcmJlPC9BdXRob3I+PFllYXI+MjAxNDwvWWVhcj48UmVj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FcmJlPC9BdXRob3I+PFllYXI+MjAxNDwvWWVhcj48UmVj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69</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1F7D763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Erbe et al 2014</w:t>
            </w:r>
          </w:p>
        </w:tc>
        <w:tc>
          <w:tcPr>
            <w:tcW w:w="837" w:type="pct"/>
          </w:tcPr>
          <w:p w14:paraId="2B2CDB8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5994D80A" w14:textId="77777777" w:rsidTr="0076223D">
        <w:trPr>
          <w:trHeight w:val="310"/>
        </w:trPr>
        <w:tc>
          <w:tcPr>
            <w:tcW w:w="601" w:type="pct"/>
          </w:tcPr>
          <w:p w14:paraId="3CC0692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70" \o "Eto, 1970 #75"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Eto&lt;/Author&gt;&lt;Year&gt;1970&lt;/Year&gt;&lt;RecNum&gt;75&lt;/RecNum&gt;&lt;DisplayText&gt;&lt;style face="superscript"&gt;70&lt;/style&gt;&lt;/DisplayText&gt;&lt;record&gt;&lt;rec-number&gt;75&lt;/rec-number&gt;&lt;foreign-keys&gt;&lt;key app="EN" db-id="95zfp502y29psve52vqxpvfk9r2wvvt9assv" timestamp="0"&gt;75&lt;/key&gt;&lt;/foreign-keys&gt;&lt;ref-type name="Journal Article"&gt;17&lt;/ref-type&gt;&lt;contributors&gt;&lt;authors&gt;&lt;author&gt;Eto, Y.&lt;/author&gt;&lt;author&gt;Kitagawa, T.&lt;/author&gt;&lt;/authors&gt;&lt;/contributors&gt;&lt;titles&gt;&lt;title&gt;Wolman&amp;apos;s disease with hypolipoproteinemia and acanthocytosis: clinical and biochemical observations&lt;/title&gt;&lt;secondary-title&gt;J Pediatr&lt;/secondary-title&gt;&lt;/titles&gt;&lt;pages&gt;862-7&lt;/pages&gt;&lt;volume&gt;77&lt;/volume&gt;&lt;number&gt;5&lt;/number&gt;&lt;keywords&gt;&lt;keyword&gt;Abetalipoproteinemia/*complications/metabolism&lt;/keyword&gt;&lt;keyword&gt;Brain/metabolism&lt;/keyword&gt;&lt;keyword&gt;Cerebrosides/metabolism&lt;/keyword&gt;&lt;keyword&gt;Cholesterol/metabolism&lt;/keyword&gt;&lt;keyword&gt;Fatty Acids/metabolism&lt;/keyword&gt;&lt;keyword&gt;Female&lt;/keyword&gt;&lt;keyword&gt;Humans&lt;/keyword&gt;&lt;keyword&gt;Infant&lt;/keyword&gt;&lt;keyword&gt;Lipidoses/complications/*genetics/metabolism&lt;/keyword&gt;&lt;keyword&gt;Lipoproteins/*metabolism&lt;/keyword&gt;&lt;keyword&gt;Liver/metabolism&lt;/keyword&gt;&lt;keyword&gt;Spleen/metabolism&lt;/keyword&gt;&lt;keyword&gt;Triglycerides/*metabolism&lt;/keyword&gt;&lt;keyword&gt;Xanthomatosis/complications/*genetics/metabolism&lt;/keyword&gt;&lt;keyword&gt;Hypolipoproteinemias&lt;/keyword&gt;&lt;keyword&gt;Wolman Disease&lt;/keyword&gt;&lt;/keywords&gt;&lt;dates&gt;&lt;year&gt;1970&lt;/year&gt;&lt;pub-dates&gt;&lt;date&gt;1970&lt;/date&gt;&lt;/pub-dates&gt;&lt;/dates&gt;&lt;isbn&gt;0022-3476 (Print) 0022-3476&lt;/isbn&gt;&lt;accession-num&gt;5504079&lt;/accession-num&gt;&lt;urls&gt;&lt;related-urls&gt;&lt;url&gt;https://www.jpeds.com/article/S0022-3476(70)80248-7/pdf&lt;/url&gt;&lt;/related-urls&gt;&lt;/urls&gt;&lt;custom1&gt;Eto, Y Kitagawa, T Case Reports Journal Article United States J Pediatr. 1970 Nov;77(5):862-7.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70</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C8E21AE" w14:textId="6D36458A"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Eto et al 1970</w:t>
            </w:r>
          </w:p>
        </w:tc>
        <w:tc>
          <w:tcPr>
            <w:tcW w:w="837" w:type="pct"/>
          </w:tcPr>
          <w:p w14:paraId="33AEF25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705931CD" w14:textId="77777777" w:rsidTr="0076223D">
        <w:trPr>
          <w:trHeight w:val="310"/>
        </w:trPr>
        <w:tc>
          <w:tcPr>
            <w:tcW w:w="601" w:type="pct"/>
          </w:tcPr>
          <w:p w14:paraId="3E30D3F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71" \o "Fang, 2017 #77" </w:instrText>
            </w:r>
            <w:r w:rsidR="0001572F">
              <w:fldChar w:fldCharType="separate"/>
            </w:r>
            <w:r w:rsidRPr="00D66D98">
              <w:rPr>
                <w:rFonts w:ascii="Times New Roman" w:hAnsi="Times New Roman" w:cs="Times New Roman"/>
                <w:kern w:val="1"/>
              </w:rPr>
              <w:fldChar w:fldCharType="begin">
                <w:fldData xml:space="preserve">PEVuZE5vdGU+PENpdGU+PEF1dGhvcj5GYW5nPC9BdXRob3I+PFllYXI+MjAxNzwvWWVhcj48UmVj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GYW5nPC9BdXRob3I+PFllYXI+MjAxNzwvWWVhcj48UmVj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71</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23FBC5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Fang et al 2017</w:t>
            </w:r>
          </w:p>
        </w:tc>
        <w:tc>
          <w:tcPr>
            <w:tcW w:w="837" w:type="pct"/>
          </w:tcPr>
          <w:p w14:paraId="122A004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38E98050" w14:textId="77777777" w:rsidTr="0076223D">
        <w:tc>
          <w:tcPr>
            <w:tcW w:w="601" w:type="pct"/>
          </w:tcPr>
          <w:p w14:paraId="28D8846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72" \o "Fulcher, 1998 #85"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Fulcher&lt;/Author&gt;&lt;Year&gt;1998&lt;/Year&gt;&lt;RecNum&gt;85&lt;/RecNum&gt;&lt;DisplayText&gt;&lt;style face="superscript"&gt;72&lt;/style&gt;&lt;/DisplayText&gt;&lt;record&gt;&lt;rec-number&gt;85&lt;/rec-number&gt;&lt;foreign-keys&gt;&lt;key app="EN" db-id="95zfp502y29psve52vqxpvfk9r2wvvt9assv" timestamp="0"&gt;85&lt;/key&gt;&lt;/foreign-keys&gt;&lt;ref-type name="Journal Article"&gt;17&lt;/ref-type&gt;&lt;contributors&gt;&lt;authors&gt;&lt;author&gt;Fulcher, A. S.&lt;/author&gt;&lt;author&gt;Das Narla, L.&lt;/author&gt;&lt;author&gt;Hingsbergen, E. A.&lt;/author&gt;&lt;/authors&gt;&lt;/contributors&gt;&lt;titles&gt;&lt;title&gt;Pediatric case of the day. Wolman disease (primary familial xanthomatosis with involvement and clacification of the adrenal glands)&lt;/title&gt;&lt;secondary-title&gt;Radiographics&lt;/secondary-title&gt;&lt;/titles&gt;&lt;pages&gt;533-5&lt;/pages&gt;&lt;volume&gt;18&lt;/volume&gt;&lt;number&gt;2&lt;/number&gt;&lt;keywords&gt;&lt;keyword&gt;Adrenal Glands/*diagnostic imaging&lt;/keyword&gt;&lt;keyword&gt;Calcinosis/diagnostic imaging&lt;/keyword&gt;&lt;keyword&gt;Female&lt;/keyword&gt;&lt;keyword&gt;Humans&lt;/keyword&gt;&lt;keyword&gt;Infant&lt;/keyword&gt;&lt;keyword&gt;Tomography, X-Ray Computed&lt;/keyword&gt;&lt;keyword&gt;Wolman Disease/*diagnostic imaging&lt;/keyword&gt;&lt;keyword&gt;Adrenal Glands&lt;/keyword&gt;&lt;keyword&gt;Wolman Disease&lt;/keyword&gt;&lt;keyword&gt;Xanthomatosis&lt;/keyword&gt;&lt;/keywords&gt;&lt;dates&gt;&lt;year&gt;1998&lt;/year&gt;&lt;pub-dates&gt;&lt;date&gt;1998&lt;/date&gt;&lt;/pub-dates&gt;&lt;/dates&gt;&lt;isbn&gt;0271-5333 (Print) 0271-5333&lt;/isbn&gt;&lt;accession-num&gt;9536498&lt;/accession-num&gt;&lt;urls&gt;&lt;/urls&gt;&lt;custom1&gt;Fulcher, A S Das Narla, L Hingsbergen, E A Case Reports Journal Article United States Radiographics. 1998 Mar-Apr;18(2):533-5. doi: 10.1148/radiographics.18.2.9536498.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72</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155C31DF" w14:textId="5616A70F"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Fulcher et al 1998</w:t>
            </w:r>
          </w:p>
        </w:tc>
        <w:tc>
          <w:tcPr>
            <w:tcW w:w="837" w:type="pct"/>
          </w:tcPr>
          <w:p w14:paraId="0CF1F24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0A956C16" w14:textId="77777777" w:rsidTr="0076223D">
        <w:tc>
          <w:tcPr>
            <w:tcW w:w="601" w:type="pct"/>
          </w:tcPr>
          <w:p w14:paraId="70EC5F1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w:instrText>
            </w:r>
            <w:r w:rsidR="0001572F">
              <w:fldChar w:fldCharType="separate"/>
            </w:r>
            <w:r w:rsidRPr="00D66D98">
              <w:rPr>
                <w:rFonts w:ascii="Times New Roman" w:hAnsi="Times New Roman" w:cs="Times New Roman"/>
                <w:kern w:val="1"/>
              </w:rPr>
              <w:fldChar w:fldCharType="begin">
                <w:fldData xml:space="preserve">PEVuZE5vdGU+PENpdGU+PEF1dGhvcj5GdW1pxIc8L0F1dGhvcj48WWVhcj4yMDEwPC9ZZWFyPjxS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GdW1pxIc8L0F1dGhvcj48WWVhcj4yMDEwPC9ZZWFyPjxS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73</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707FF7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Fumic et al 2010</w:t>
            </w:r>
          </w:p>
        </w:tc>
        <w:tc>
          <w:tcPr>
            <w:tcW w:w="837" w:type="pct"/>
          </w:tcPr>
          <w:p w14:paraId="48E1696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3CB77AE1" w14:textId="77777777" w:rsidTr="0076223D">
        <w:tc>
          <w:tcPr>
            <w:tcW w:w="601" w:type="pct"/>
          </w:tcPr>
          <w:p w14:paraId="21604F6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74" \o "Gargus, 2012 #87" </w:instrText>
            </w:r>
            <w:r w:rsidR="0001572F">
              <w:fldChar w:fldCharType="separate"/>
            </w:r>
            <w:r w:rsidRPr="00D66D98">
              <w:rPr>
                <w:rFonts w:ascii="Times New Roman" w:hAnsi="Times New Roman" w:cs="Times New Roman"/>
                <w:kern w:val="1"/>
              </w:rPr>
              <w:fldChar w:fldCharType="begin">
                <w:fldData xml:space="preserve">PEVuZE5vdGU+PENpdGU+PEF1dGhvcj5HYXJndXM8L0F1dGhvcj48WWVhcj4yMDEyPC9ZZWFyPjxS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HYXJndXM8L0F1dGhvcj48WWVhcj4yMDEyPC9ZZWFyPjxS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74</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6D2D9D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Gargus et al 2012</w:t>
            </w:r>
          </w:p>
        </w:tc>
        <w:tc>
          <w:tcPr>
            <w:tcW w:w="837" w:type="pct"/>
          </w:tcPr>
          <w:p w14:paraId="61FCDD0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3B78C3CC" w14:textId="77777777" w:rsidTr="0076223D">
        <w:tc>
          <w:tcPr>
            <w:tcW w:w="601" w:type="pct"/>
          </w:tcPr>
          <w:p w14:paraId="65F1EBD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rPr>
              <w:t>(</w:t>
            </w:r>
            <w:r w:rsidR="0001572F">
              <w:fldChar w:fldCharType="begin"/>
            </w:r>
            <w:r w:rsidR="0001572F">
              <w:instrText xml:space="preserve"> HYPERLINK \l "_ENREF_75" \o "Grabowski, 2013 #96" </w:instrText>
            </w:r>
            <w:r w:rsidR="0001572F">
              <w:fldChar w:fldCharType="separate"/>
            </w:r>
            <w:r w:rsidRPr="00D66D98">
              <w:rPr>
                <w:rFonts w:ascii="Times New Roman" w:hAnsi="Times New Roman" w:cs="Times New Roman"/>
                <w:noProof/>
              </w:rPr>
              <w:fldChar w:fldCharType="begin">
                <w:fldData xml:space="preserve">PEVuZE5vdGU+PENpdGU+PEF1dGhvcj5HcmFib3dza2k8L0F1dGhvcj48WWVhcj4yMDEzPC9ZZWFy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</w:fldData>
              </w:fldChar>
            </w:r>
            <w:r w:rsidRPr="00D66D98">
              <w:rPr>
                <w:rFonts w:ascii="Times New Roman" w:hAnsi="Times New Roman" w:cs="Times New Roman"/>
                <w:noProof/>
              </w:rPr>
              <w:instrText xml:space="preserve"> ADDIN EN.CITE </w:instrText>
            </w:r>
            <w:r w:rsidRPr="00D66D98">
              <w:rPr>
                <w:rFonts w:ascii="Times New Roman" w:hAnsi="Times New Roman" w:cs="Times New Roman"/>
                <w:noProof/>
              </w:rPr>
              <w:fldChar w:fldCharType="begin">
                <w:fldData xml:space="preserve">PEVuZE5vdGU+PENpdGU+PEF1dGhvcj5HcmFib3dza2k8L0F1dGhvcj48WWVhcj4yMDEzPC9ZZWFy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</w:fldData>
              </w:fldChar>
            </w:r>
            <w:r w:rsidRPr="00D66D98">
              <w:rPr>
                <w:rFonts w:ascii="Times New Roman" w:hAnsi="Times New Roman" w:cs="Times New Roman"/>
                <w:noProof/>
              </w:rPr>
              <w:instrText xml:space="preserve"> ADDIN EN.CITE.DATA </w:instrText>
            </w:r>
            <w:r w:rsidRPr="00D66D98">
              <w:rPr>
                <w:rFonts w:ascii="Times New Roman" w:hAnsi="Times New Roman" w:cs="Times New Roman"/>
                <w:noProof/>
              </w:rPr>
            </w:r>
            <w:r w:rsidRPr="00D66D98">
              <w:rPr>
                <w:rFonts w:ascii="Times New Roman" w:hAnsi="Times New Roman" w:cs="Times New Roman"/>
                <w:noProof/>
              </w:rPr>
              <w:fldChar w:fldCharType="end"/>
            </w:r>
            <w:r w:rsidRPr="00D66D98">
              <w:rPr>
                <w:rFonts w:ascii="Times New Roman" w:hAnsi="Times New Roman" w:cs="Times New Roman"/>
                <w:noProof/>
              </w:rPr>
            </w:r>
            <w:r w:rsidRPr="00D66D98">
              <w:rPr>
                <w:rFonts w:ascii="Times New Roman" w:hAnsi="Times New Roman" w:cs="Times New Roman"/>
                <w:noProof/>
              </w:rPr>
              <w:fldChar w:fldCharType="separate"/>
            </w:r>
            <w:r w:rsidRPr="00D66D98">
              <w:rPr>
                <w:rFonts w:ascii="Times New Roman" w:hAnsi="Times New Roman" w:cs="Times New Roman"/>
                <w:noProof/>
              </w:rPr>
              <w:t>75</w:t>
            </w:r>
            <w:r w:rsidRPr="00D66D98">
              <w:rPr>
                <w:rFonts w:ascii="Times New Roman" w:hAnsi="Times New Roman" w:cs="Times New Roman"/>
                <w:noProof/>
              </w:rPr>
              <w:fldChar w:fldCharType="end"/>
            </w:r>
            <w:r w:rsidR="0001572F">
              <w:rPr>
                <w:rFonts w:ascii="Times New Roman" w:hAnsi="Times New Roman" w:cs="Times New Roman"/>
                <w:noProof/>
              </w:rPr>
              <w:fldChar w:fldCharType="end"/>
            </w:r>
            <w:r w:rsidRPr="00D66D98">
              <w:rPr>
                <w:rFonts w:ascii="Times New Roman" w:hAnsi="Times New Roman" w:cs="Times New Roman"/>
                <w:kern w:val="1"/>
              </w:rPr>
              <w:t>)</w:t>
            </w:r>
          </w:p>
        </w:tc>
        <w:tc>
          <w:tcPr>
            <w:tcW w:w="3562" w:type="pct"/>
          </w:tcPr>
          <w:p w14:paraId="0CF0A83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noProof/>
              </w:rPr>
              <w:t>Grabowski 2013</w:t>
            </w:r>
          </w:p>
        </w:tc>
        <w:tc>
          <w:tcPr>
            <w:tcW w:w="837" w:type="pct"/>
          </w:tcPr>
          <w:p w14:paraId="0772000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1ABED217" w14:textId="77777777" w:rsidTr="0076223D">
        <w:tc>
          <w:tcPr>
            <w:tcW w:w="601" w:type="pct"/>
          </w:tcPr>
          <w:p w14:paraId="22FC311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76" w:tooltip="Harrison, 1977 #103"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Harrison&lt;/Author&gt;&lt;Year&gt;1977&lt;/Year&gt;&lt;RecNum&gt;103&lt;/RecNum&gt;&lt;DisplayText&gt;&lt;style face="superscript"&gt;76&lt;/style&gt;&lt;/DisplayText&gt;&lt;record&gt;&lt;rec-number&gt;103&lt;/rec-number&gt;&lt;foreign-keys&gt;&lt;key app="EN" db-id="95zfp502y29psve52vqxpvfk9r2wvvt9assv" timestamp="0"&gt;103&lt;/key&gt;&lt;/foreign-keys&gt;&lt;ref-type name="Journal Article"&gt;17&lt;/ref-type&gt;&lt;contributors&gt;&lt;authors&gt;&lt;author&gt;Harrison, R. B.&lt;/author&gt;&lt;author&gt;Francke Jr, P.&lt;/author&gt;&lt;/authors&gt;&lt;/contributors&gt;&lt;titles&gt;&lt;title&gt;Radiographic findings in Wolman&amp;apos;s disease&lt;/title&gt;&lt;secondary-title&gt;Radiology&lt;/secondary-title&gt;&lt;/titles&gt;&lt;pages&gt;188&lt;/pages&gt;&lt;volume&gt;124&lt;/volume&gt;&lt;number&gt;1&lt;/number&gt;&lt;keywords&gt;&lt;keyword&gt;Wolman Disease&lt;/keyword&gt;&lt;/keywords&gt;&lt;dates&gt;&lt;year&gt;1977&lt;/year&gt;&lt;pub-dates&gt;&lt;date&gt;1977&lt;/date&gt;&lt;/pub-dates&gt;&lt;/dates&gt;&lt;accession-num&gt;rayyan-16163817&lt;/accession-num&gt;&lt;urls&gt;&lt;related-urls&gt;&lt;url&gt;https://www.scopus.com/inward/record.uri?eid=2-s2.0-0017643896&amp;amp;doi=10.1148%2f124.1.188&amp;amp;partnerID=40&amp;amp;md5=f294bef1bd3031d4b04688cc9c7665c0&lt;/url&gt;&lt;/related-urls&gt;&lt;/urls&gt;&lt;custom1&gt;Cited By :2 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76</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3FF514BB" w14:textId="3E13C1E4"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Harrisson et al 1997</w:t>
            </w:r>
          </w:p>
        </w:tc>
        <w:tc>
          <w:tcPr>
            <w:tcW w:w="837" w:type="pct"/>
          </w:tcPr>
          <w:p w14:paraId="382912B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2D37E4A4" w14:textId="77777777" w:rsidTr="0076223D">
        <w:tc>
          <w:tcPr>
            <w:tcW w:w="601" w:type="pct"/>
          </w:tcPr>
          <w:p w14:paraId="258E824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77" \o "Hart, 2016 #104" </w:instrText>
            </w:r>
            <w:r w:rsidR="0001572F">
              <w:fldChar w:fldCharType="separate"/>
            </w:r>
            <w:r w:rsidRPr="00D66D98">
              <w:rPr>
                <w:rFonts w:ascii="Times New Roman" w:hAnsi="Times New Roman" w:cs="Times New Roman"/>
                <w:kern w:val="1"/>
              </w:rPr>
              <w:fldChar w:fldCharType="begin">
                <w:fldData xml:space="preserve">PEVuZE5vdGU+PENpdGU+PEF1dGhvcj5IYXJ0PC9BdXRob3I+PFllYXI+MjAxNjwvWWVhcj48UmVj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IYXJ0PC9BdXRob3I+PFllYXI+MjAxNjwvWWVhcj48UmVj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77</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728303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Hart et al 2016</w:t>
            </w:r>
          </w:p>
        </w:tc>
        <w:tc>
          <w:tcPr>
            <w:tcW w:w="837" w:type="pct"/>
          </w:tcPr>
          <w:p w14:paraId="0BCF5D3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0BB23FF7" w14:textId="77777777" w:rsidTr="0076223D">
        <w:tc>
          <w:tcPr>
            <w:tcW w:w="601" w:type="pct"/>
          </w:tcPr>
          <w:p w14:paraId="544B435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78" \o "Heiner-Fokkema, 2016 #106" </w:instrText>
            </w:r>
            <w:r w:rsidR="0001572F">
              <w:fldChar w:fldCharType="separate"/>
            </w:r>
            <w:r w:rsidRPr="00D66D98">
              <w:rPr>
                <w:rFonts w:ascii="Times New Roman" w:hAnsi="Times New Roman" w:cs="Times New Roman"/>
                <w:kern w:val="1"/>
              </w:rPr>
              <w:fldChar w:fldCharType="begin">
                <w:fldData xml:space="preserve">PEVuZE5vdGU+PENpdGU+PEF1dGhvcj5IZWluZXItRm9ra2VtYTwvQXV0aG9yPjxZZWFyPjIwMTY8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=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IZWluZXItRm9ra2VtYTwvQXV0aG9yPjxZZWFyPjIwMTY8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=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78</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664342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Heiner-Fokkema et al 2016</w:t>
            </w:r>
          </w:p>
        </w:tc>
        <w:tc>
          <w:tcPr>
            <w:tcW w:w="837" w:type="pct"/>
          </w:tcPr>
          <w:p w14:paraId="2D32AA0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7564202E" w14:textId="77777777" w:rsidTr="0076223D">
        <w:tc>
          <w:tcPr>
            <w:tcW w:w="601" w:type="pct"/>
          </w:tcPr>
          <w:p w14:paraId="504CA3A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79" \o "Hendriksz, 2012 #107" </w:instrText>
            </w:r>
            <w:r w:rsidR="0001572F">
              <w:fldChar w:fldCharType="separate"/>
            </w:r>
            <w:r w:rsidRPr="00D66D98">
              <w:rPr>
                <w:rFonts w:ascii="Times New Roman" w:hAnsi="Times New Roman" w:cs="Times New Roman"/>
                <w:kern w:val="1"/>
              </w:rPr>
              <w:fldChar w:fldCharType="begin">
                <w:fldData xml:space="preserve">PEVuZE5vdGU+PENpdGU+PEF1dGhvcj5IZW5kcmlrc3o8L0F1dGhvcj48WWVhcj4yMDEyPC9ZZWFy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=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IZW5kcmlrc3o8L0F1dGhvcj48WWVhcj4yMDEyPC9ZZWFy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=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79</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272EE4A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Hendrinksz et al 2012</w:t>
            </w:r>
          </w:p>
        </w:tc>
        <w:tc>
          <w:tcPr>
            <w:tcW w:w="837" w:type="pct"/>
          </w:tcPr>
          <w:p w14:paraId="4D05DFB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0B4CB4F5" w14:textId="77777777" w:rsidTr="0076223D">
        <w:tc>
          <w:tcPr>
            <w:tcW w:w="601" w:type="pct"/>
          </w:tcPr>
          <w:p w14:paraId="1D33877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80" \o "Jones, 2014 #116" </w:instrText>
            </w:r>
            <w:r w:rsidR="0001572F">
              <w:fldChar w:fldCharType="separate"/>
            </w:r>
            <w:r w:rsidRPr="00D66D98">
              <w:rPr>
                <w:rFonts w:ascii="Times New Roman" w:hAnsi="Times New Roman" w:cs="Times New Roman"/>
                <w:kern w:val="1"/>
              </w:rPr>
              <w:fldChar w:fldCharType="begin">
                <w:fldData xml:space="preserve">PEVuZE5vdGU+PENpdGU+PEF1dGhvcj5Kb25lczwvQXV0aG9yPjxZZWFyPjIwMTQ8L1llYXI+PFJl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Kb25lczwvQXV0aG9yPjxZZWFyPjIwMTQ8L1llYXI+PFJl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80</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5CE0925B" w14:textId="170220B2"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Jones et al 2014</w:t>
            </w:r>
          </w:p>
        </w:tc>
        <w:tc>
          <w:tcPr>
            <w:tcW w:w="837" w:type="pct"/>
          </w:tcPr>
          <w:p w14:paraId="2E5B9AC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07580225" w14:textId="77777777" w:rsidTr="0076223D">
        <w:tc>
          <w:tcPr>
            <w:tcW w:w="601" w:type="pct"/>
          </w:tcPr>
          <w:p w14:paraId="18C6E27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81" \o "Kamalian, </w:instrText>
            </w:r>
            <w:r w:rsidR="0001572F">
              <w:instrText xml:space="preserve">1973 #123"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Kamalian&lt;/Author&gt;&lt;Year&gt;1973&lt;/Year&gt;&lt;RecNum&gt;123&lt;/RecNum&gt;&lt;DisplayText&gt;&lt;style face="superscript"&gt;81&lt;/style&gt;&lt;/DisplayText&gt;&lt;record&gt;&lt;rec-number&gt;123&lt;/rec-number&gt;&lt;foreign-keys&gt;&lt;key app="EN" db-id="95zfp502y29psve52vqxpvfk9r2wvvt9assv" timestamp="0"&gt;123&lt;/key&gt;&lt;/foreign-keys&gt;&lt;ref-type name="Journal Article"&gt;17&lt;/ref-type&gt;&lt;contributors&gt;&lt;authors&gt;&lt;author&gt;Kamalian, N.&lt;/author&gt;&lt;author&gt;Dudley, A. W., Jr.&lt;/author&gt;&lt;author&gt;Beroukhim, F.&lt;/author&gt;&lt;/authors&gt;&lt;/contributors&gt;&lt;titles&gt;&lt;title&gt;Wolman disease with jaundice and subarachnoid hemorrhage&lt;/title&gt;&lt;secondary-title&gt;Am J Dis Child&lt;/secondary-title&gt;&lt;/titles&gt;&lt;pages&gt;671-5&lt;/pages&gt;&lt;volume&gt;126&lt;/volume&gt;&lt;number&gt;5&lt;/number&gt;&lt;keywords&gt;&lt;keyword&gt;Adrenal Glands/pathology&lt;/keyword&gt;&lt;keyword&gt;Brain/pathology&lt;/keyword&gt;&lt;keyword&gt;Diet Therapy&lt;/keyword&gt;&lt;keyword&gt;Dietary Fats&lt;/keyword&gt;&lt;keyword&gt;Female&lt;/keyword&gt;&lt;keyword&gt;Hepatomegaly/complications/pathology&lt;/keyword&gt;&lt;keyword&gt;Humans&lt;/keyword&gt;&lt;keyword&gt;Infant&lt;/keyword&gt;&lt;keyword&gt;Jaundice/*etiology&lt;/keyword&gt;&lt;keyword&gt;Lipidoses/*genetics/pathology&lt;/keyword&gt;&lt;keyword&gt;Liver/pathology&lt;/keyword&gt;&lt;keyword&gt;Lymph Nodes/pathology&lt;/keyword&gt;&lt;keyword&gt;Spleen/pathology&lt;/keyword&gt;&lt;keyword&gt;Subarachnoid Hemorrhage/*complications/pathology&lt;/keyword&gt;&lt;keyword&gt;Syndrome&lt;/keyword&gt;&lt;keyword&gt;Xanthomatosis/*genetics/pathology&lt;/keyword&gt;&lt;keyword&gt;Subarachnoid Hemorrhage&lt;/keyword&gt;&lt;keyword&gt;Wolman Disease&lt;/keyword&gt;&lt;/keywords&gt;&lt;dates&gt;&lt;year&gt;1973&lt;/year&gt;&lt;pub-dates&gt;&lt;date&gt;1973&lt;/date&gt;&lt;/pub-dates&gt;&lt;/dates&gt;&lt;isbn&gt;0002-922X (Print) 0002-922x&lt;/isbn&gt;&lt;accession-num&gt;4745160&lt;/accession-num&gt;&lt;urls&gt;&lt;/urls&gt;&lt;custom1&gt;Kamalian, N Dudley, A W Jr Beroukhim, F Journal Article United States Am J Dis Child. 1973 Nov;126(5):671-5.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81</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20EB93D4" w14:textId="47AD1079"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Kamalian et al 1973</w:t>
            </w:r>
          </w:p>
        </w:tc>
        <w:tc>
          <w:tcPr>
            <w:tcW w:w="837" w:type="pct"/>
          </w:tcPr>
          <w:p w14:paraId="0892EB4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75D06CF6" w14:textId="77777777" w:rsidTr="0076223D">
        <w:tc>
          <w:tcPr>
            <w:tcW w:w="601" w:type="pct"/>
          </w:tcPr>
          <w:p w14:paraId="5656FDA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82" \o "Klaudel-Dreszler, 2016 #130" </w:instrText>
            </w:r>
            <w:r w:rsidR="0001572F">
              <w:fldChar w:fldCharType="separate"/>
            </w:r>
            <w:r w:rsidRPr="00D66D98">
              <w:rPr>
                <w:rFonts w:ascii="Times New Roman" w:hAnsi="Times New Roman" w:cs="Times New Roman"/>
                <w:kern w:val="1"/>
              </w:rPr>
              <w:fldChar w:fldCharType="begin">
                <w:fldData xml:space="preserve">PEVuZE5vdGU+PENpdGU+PEF1dGhvcj5LbGF1ZGVsLURyZXN6bGVyPC9BdXRob3I+PFllYXI+MjAx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LbGF1ZGVsLURyZXN6bGVyPC9BdXRob3I+PFllYXI+MjAx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82</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24D38E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Klaudel-Dreszler et al 2016</w:t>
            </w:r>
          </w:p>
        </w:tc>
        <w:tc>
          <w:tcPr>
            <w:tcW w:w="837" w:type="pct"/>
          </w:tcPr>
          <w:p w14:paraId="478C8B7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33CB7F9F" w14:textId="77777777" w:rsidTr="0076223D">
        <w:tc>
          <w:tcPr>
            <w:tcW w:w="601" w:type="pct"/>
          </w:tcPr>
          <w:p w14:paraId="57F113C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83" \o "Kodali, 201</w:instrText>
            </w:r>
            <w:r w:rsidR="0001572F">
              <w:instrText xml:space="preserve">6 #132" </w:instrText>
            </w:r>
            <w:r w:rsidR="0001572F">
              <w:fldChar w:fldCharType="separate"/>
            </w:r>
            <w:r w:rsidRPr="00D66D98">
              <w:rPr>
                <w:rFonts w:ascii="Times New Roman" w:hAnsi="Times New Roman" w:cs="Times New Roman"/>
                <w:kern w:val="1"/>
              </w:rPr>
              <w:fldChar w:fldCharType="begin">
                <w:fldData xml:space="preserve">PEVuZE5vdGU+PENpdGU+PEF1dGhvcj5Lb2RhbGk8L0F1dGhvcj48WWVhcj4yMDE2PC9ZZWFyPjxS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Lb2RhbGk8L0F1dGhvcj48WWVhcj4yMDE2PC9ZZWFyPjxS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83</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569171D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Kodali et al 2016</w:t>
            </w:r>
          </w:p>
        </w:tc>
        <w:tc>
          <w:tcPr>
            <w:tcW w:w="837" w:type="pct"/>
          </w:tcPr>
          <w:p w14:paraId="24C850A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050DD19E" w14:textId="77777777" w:rsidTr="0076223D">
        <w:tc>
          <w:tcPr>
            <w:tcW w:w="601" w:type="pct"/>
          </w:tcPr>
          <w:p w14:paraId="20EBC5E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w:instrText>
            </w:r>
            <w:r w:rsidR="0001572F">
              <w:instrText xml:space="preserve">REF_84" \o "Leone, 1991 #157"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Leone&lt;/Author&gt;&lt;Year&gt;1991&lt;/Year&gt;&lt;RecNum&gt;157&lt;/RecNum&gt;&lt;DisplayText&gt;&lt;style face="superscript"&gt;84&lt;/style&gt;&lt;/DisplayText&gt;&lt;record&gt;&lt;rec-number&gt;157&lt;/rec-number&gt;&lt;foreign-keys&gt;&lt;key app="EN" db-id="95zfp502y29psve52vqxpvfk9r2wvvt9assv" timestamp="0"&gt;157&lt;/key&gt;&lt;/foreign-keys&gt;&lt;ref-type name="Journal Article"&gt;17&lt;/ref-type&gt;&lt;contributors&gt;&lt;authors&gt;&lt;author&gt;Leone, L.&lt;/author&gt;&lt;author&gt;Ippoliti, P. F.&lt;/author&gt;&lt;author&gt;Antonicelli, R.&lt;/author&gt;&lt;/authors&gt;&lt;/contributors&gt;&lt;titles&gt;&lt;title&gt;Use of simvastatin plus cholestyramine in the treatment of lysosomal acid lipase deficiency&lt;/title&gt;&lt;secondary-title&gt;J Pediatr&lt;/secondary-title&gt;&lt;/titles&gt;&lt;pages&gt;1008-9&lt;/pages&gt;&lt;volume&gt;119&lt;/volume&gt;&lt;number&gt;6&lt;/number&gt;&lt;keywords&gt;&lt;keyword&gt;Child, Preschool&lt;/keyword&gt;&lt;keyword&gt;Cholesterol Ester Storage Disease/*drug therapy&lt;/keyword&gt;&lt;keyword&gt;Cholestyramine Resin/*therapeutic use&lt;/keyword&gt;&lt;keyword&gt;Drug Therapy, Combination&lt;/keyword&gt;&lt;keyword&gt;Humans&lt;/keyword&gt;&lt;keyword&gt;Hydroxymethylglutaryl-CoA Reductase Inhibitors&lt;/keyword&gt;&lt;keyword&gt;Lovastatin/*analogs &amp;amp; derivatives/therapeutic use&lt;/keyword&gt;&lt;keyword&gt;Male&lt;/keyword&gt;&lt;keyword&gt;Simvastatin&lt;/keyword&gt;&lt;keyword&gt;Cholestyramine Resin&lt;/keyword&gt;&lt;keyword&gt;Wolman Disease&lt;/keyword&gt;&lt;keyword&gt;Hyperlipoproteinemia Type I&lt;/keyword&gt;&lt;keyword&gt;Lipase&lt;/keyword&gt;&lt;keyword&gt;Sterol Esterase&lt;/keyword&gt;&lt;/keywords&gt;&lt;dates&gt;&lt;year&gt;1991&lt;/year&gt;&lt;pub-dates&gt;&lt;date&gt;1991&lt;/date&gt;&lt;/pub-dates&gt;&lt;/dates&gt;&lt;isbn&gt;0022-3476 (Print) 0022-3476&lt;/isbn&gt;&lt;accession-num&gt;1801793&lt;/accession-num&gt;&lt;urls&gt;&lt;related-urls&gt;&lt;url&gt;https://www.jpeds.com/article/S0022-3476(05)83073-2/pdf&lt;/url&gt;&lt;/related-urls&gt;&lt;/urls&gt;&lt;custom1&gt;Leone, L Ippoliti, P F Antonicelli, R Case Reports Comment Letter United States J Pediatr. 1991 Dec;119(6):1008-9.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84</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1013681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eone et al 1991</w:t>
            </w:r>
          </w:p>
        </w:tc>
        <w:tc>
          <w:tcPr>
            <w:tcW w:w="837" w:type="pct"/>
          </w:tcPr>
          <w:p w14:paraId="538DE16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5BE917FB" w14:textId="77777777" w:rsidTr="0076223D">
        <w:tc>
          <w:tcPr>
            <w:tcW w:w="601" w:type="pct"/>
          </w:tcPr>
          <w:p w14:paraId="7E2F44A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85" \o "Leone, 1995 #158"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Leone&lt;/Author&gt;&lt;Year&gt;1995&lt;/Year&gt;&lt;RecNum&gt;158&lt;/RecNum&gt;&lt;DisplayText&gt;&lt;style face="superscript"&gt;85&lt;/style&gt;&lt;/DisplayText&gt;&lt;record&gt;&lt;rec-number&gt;158&lt;/rec-number&gt;&lt;foreign-keys&gt;&lt;key app="EN" db-id="95zfp502y29psve52vqxpvfk9r2wvvt9assv" timestamp="0"&gt;158&lt;/key&gt;&lt;/foreign-keys&gt;&lt;ref-type name="Journal Article"&gt;17&lt;/ref-type&gt;&lt;contributors&gt;&lt;authors&gt;&lt;author&gt;Leone, L.&lt;/author&gt;&lt;author&gt;Ippoliti, P. F.&lt;/author&gt;&lt;author&gt;Antonicelli, R.&lt;/author&gt;&lt;author&gt;Balli, F.&lt;/author&gt;&lt;author&gt;Gridelli, B.&lt;/author&gt;&lt;/authors&gt;&lt;/contributors&gt;&lt;titles&gt;&lt;title&gt;Treatment and liver transplantation for cholesterol ester storage disease&lt;/title&gt;&lt;secondary-title&gt;J Pediatr&lt;/secondary-title&gt;&lt;/titles&gt;&lt;pages&gt;509-10&lt;/pages&gt;&lt;volume&gt;127&lt;/volume&gt;&lt;number&gt;3&lt;/number&gt;&lt;keywords&gt;&lt;keyword&gt;Child, Preschool&lt;/keyword&gt;&lt;keyword&gt;Cholesterol Ester Storage Disease/*therapy&lt;/keyword&gt;&lt;keyword&gt;Combined Modality Therapy&lt;/keyword&gt;&lt;keyword&gt;Humans&lt;/keyword&gt;&lt;keyword&gt;*Liver Transplantation&lt;/keyword&gt;&lt;keyword&gt;Male&lt;/keyword&gt;&lt;keyword&gt;Remission Induction&lt;/keyword&gt;&lt;keyword&gt;Liver Transplantation&lt;/keyword&gt;&lt;keyword&gt;Liver&lt;/keyword&gt;&lt;keyword&gt;Cholesterol Ester Storage Disease&lt;/keyword&gt;&lt;/keywords&gt;&lt;dates&gt;&lt;year&gt;1995&lt;/year&gt;&lt;pub-dates&gt;&lt;date&gt;1995&lt;/date&gt;&lt;/pub-dates&gt;&lt;/dates&gt;&lt;isbn&gt;0022-3476 (Print) 0022-3476&lt;/isbn&gt;&lt;accession-num&gt;7658290&lt;/accession-num&gt;&lt;urls&gt;&lt;related-urls&gt;&lt;url&gt;https://www.jpeds.com/article/S0022-3476(95)70103-6/fulltext&lt;/url&gt;&lt;/related-urls&gt;&lt;/urls&gt;&lt;custom1&gt;Leone, L Ippoliti, P F Antonicelli, R Balli, F Gridelli, B Case Reports Comment Letter United States J Pediatr. 1995 Sep;127(3):509-10.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85</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669CBF3" w14:textId="555DDA8E"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eone et al 1995</w:t>
            </w:r>
          </w:p>
        </w:tc>
        <w:tc>
          <w:tcPr>
            <w:tcW w:w="837" w:type="pct"/>
          </w:tcPr>
          <w:p w14:paraId="53C2314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5B58B583" w14:textId="77777777" w:rsidTr="0076223D">
        <w:tc>
          <w:tcPr>
            <w:tcW w:w="601" w:type="pct"/>
          </w:tcPr>
          <w:p w14:paraId="1849D1F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86" \o "Lourenco, 2013 #167" </w:instrText>
            </w:r>
            <w:r w:rsidR="0001572F">
              <w:fldChar w:fldCharType="separate"/>
            </w:r>
            <w:r w:rsidRPr="00D66D98">
              <w:rPr>
                <w:rFonts w:ascii="Times New Roman" w:hAnsi="Times New Roman" w:cs="Times New Roman"/>
                <w:kern w:val="1"/>
              </w:rPr>
              <w:fldChar w:fldCharType="begin">
                <w:fldData xml:space="preserve">PEVuZE5vdGU+PENpdGU+PEF1dGhvcj5Mb3VyZW5jbzwvQXV0aG9yPjxZZWFyPjIwMTM8L1llYXI+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Mb3VyZW5jbzwvQXV0aG9yPjxZZWFyPjIwMTM8L1llYXI+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86</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30821F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ourenco et al 2013</w:t>
            </w:r>
          </w:p>
        </w:tc>
        <w:tc>
          <w:tcPr>
            <w:tcW w:w="837" w:type="pct"/>
          </w:tcPr>
          <w:p w14:paraId="4A0C77B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4DC174D8" w14:textId="77777777" w:rsidTr="0076223D">
        <w:tc>
          <w:tcPr>
            <w:tcW w:w="601" w:type="pct"/>
          </w:tcPr>
          <w:p w14:paraId="7538583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87" \o "Lourenco, 2013 #168" </w:instrText>
            </w:r>
            <w:r w:rsidR="0001572F">
              <w:fldChar w:fldCharType="separate"/>
            </w:r>
            <w:r w:rsidRPr="00D66D98">
              <w:rPr>
                <w:rFonts w:ascii="Times New Roman" w:hAnsi="Times New Roman" w:cs="Times New Roman"/>
                <w:kern w:val="1"/>
              </w:rPr>
              <w:fldChar w:fldCharType="begin">
                <w:fldData xml:space="preserve">PEVuZE5vdGU+PENpdGU+PEF1dGhvcj5Mb3VyZW5jbzwvQXV0aG9yPjxZZWFyPjIwMTM8L1llYXI+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Mb3VyZW5jbzwvQXV0aG9yPjxZZWFyPjIwMTM8L1llYXI+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87</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D9D89A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ourenco et al 2013</w:t>
            </w:r>
          </w:p>
        </w:tc>
        <w:tc>
          <w:tcPr>
            <w:tcW w:w="837" w:type="pct"/>
          </w:tcPr>
          <w:p w14:paraId="6FB6AAC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3750F1CF" w14:textId="77777777" w:rsidTr="0076223D">
        <w:tc>
          <w:tcPr>
            <w:tcW w:w="601" w:type="pct"/>
          </w:tcPr>
          <w:p w14:paraId="11AC6E4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88" \o "Marshall, 196</w:instrText>
            </w:r>
            <w:r w:rsidR="0001572F">
              <w:instrText xml:space="preserve">9 #175" </w:instrText>
            </w:r>
            <w:r w:rsidR="0001572F">
              <w:fldChar w:fldCharType="separate"/>
            </w:r>
            <w:r w:rsidRPr="00D66D98">
              <w:rPr>
                <w:rFonts w:ascii="Times New Roman" w:hAnsi="Times New Roman" w:cs="Times New Roman"/>
                <w:kern w:val="1"/>
              </w:rPr>
              <w:fldChar w:fldCharType="begin">
                <w:fldData xml:space="preserve">PEVuZE5vdGU+PENpdGU+PEF1dGhvcj5NYXJzaGFsbDwvQXV0aG9yPjxZZWFyPjE5Njk8L1llYXI+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NYXJzaGFsbDwvQXV0aG9yPjxZZWFyPjE5Njk8L1llYXI+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88</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1F0FF556" w14:textId="0C96694F"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Marshall et al 1969</w:t>
            </w:r>
          </w:p>
        </w:tc>
        <w:tc>
          <w:tcPr>
            <w:tcW w:w="837" w:type="pct"/>
          </w:tcPr>
          <w:p w14:paraId="42439FA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2AC23E82" w14:textId="77777777" w:rsidTr="0076223D">
        <w:tc>
          <w:tcPr>
            <w:tcW w:w="601" w:type="pct"/>
          </w:tcPr>
          <w:p w14:paraId="37595CC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89" \o "Matthews, 2004 #178"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Matthews&lt;/Author&gt;&lt;Year&gt;2004&lt;/Year&gt;&lt;RecNum&gt;178&lt;/RecNum&gt;&lt;DisplayText&gt;&lt;style face="superscript"&gt;89&lt;/style&gt;&lt;/DisplayText&gt;&lt;record&gt;&lt;rec-number&gt;178&lt;/rec-number&gt;&lt;foreign-keys&gt;&lt;key app="EN" db-id="95zfp502y29psve52vqxpvfk9r2wvvt9assv" timestamp="0"&gt;178&lt;/key&gt;&lt;/foreign-keys&gt;&lt;ref-type name="Journal Article"&gt;17&lt;/ref-type&gt;&lt;contributors&gt;&lt;authors&gt;&lt;author&gt;Matthews, R. P.&lt;/author&gt;&lt;author&gt;Haber, B. A.&lt;/author&gt;&lt;author&gt;Mamula, P.&lt;/author&gt;&lt;author&gt;Piccoli, D. A.&lt;/author&gt;&lt;/authors&gt;&lt;/contributors&gt;&lt;titles&gt;&lt;title&gt;Cases in pediatric gastroenterology from The Children&amp;apos;s Hospital of Philadelphia. A 5-year-old girl with massive hepatosplenomegaly, fever, and rash&lt;/title&gt;&lt;secondary-title&gt;MedGenMed&lt;/secondary-title&gt;&lt;/titles&gt;&lt;pages&gt;14&lt;/pages&gt;&lt;volume&gt;6&lt;/volume&gt;&lt;number&gt;2&lt;/number&gt;&lt;keywords&gt;&lt;keyword&gt;Child, Preschool&lt;/keyword&gt;&lt;keyword&gt;Cholesterol Ester Storage Disease/complications/*diagnosis&lt;/keyword&gt;&lt;keyword&gt;Exanthema/etiology&lt;/keyword&gt;&lt;keyword&gt;Female&lt;/keyword&gt;&lt;keyword&gt;Fever/etiology&lt;/keyword&gt;&lt;keyword&gt;Hepatomegaly/etiology&lt;/keyword&gt;&lt;keyword&gt;Humans&lt;/keyword&gt;&lt;keyword&gt;Splenomegaly/etiology&lt;/keyword&gt;&lt;keyword&gt;Q Fever&lt;/keyword&gt;&lt;keyword&gt;Fever&lt;/keyword&gt;&lt;keyword&gt;Gastroenterology&lt;/keyword&gt;&lt;keyword&gt;Only Child&lt;/keyword&gt;&lt;keyword&gt;Child&lt;/keyword&gt;&lt;/keywords&gt;&lt;dates&gt;&lt;year&gt;2004&lt;/year&gt;&lt;pub-dates&gt;&lt;date&gt;2004&lt;/date&gt;&lt;/pub-dates&gt;&lt;/dates&gt;&lt;isbn&gt;1531-0132&lt;/isbn&gt;&lt;accession-num&gt;15266240&lt;/accession-num&gt;&lt;urls&gt;&lt;/urls&gt;&lt;custom1&gt;1531-0132 Matthews, Randolph P Haber, Barbara A Mamula, Petar Piccoli, David A Case Reports Journal Article United States MedGenMed. 2004 May 3;6(2):14.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89</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A4827A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Matthews et al 2004</w:t>
            </w:r>
          </w:p>
        </w:tc>
        <w:tc>
          <w:tcPr>
            <w:tcW w:w="837" w:type="pct"/>
          </w:tcPr>
          <w:p w14:paraId="3D27610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51C30B3A" w14:textId="77777777" w:rsidTr="0076223D">
        <w:tc>
          <w:tcPr>
            <w:tcW w:w="601" w:type="pct"/>
          </w:tcPr>
          <w:p w14:paraId="78E4C97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90" \o "O'Leary, 2</w:instrText>
            </w:r>
            <w:r w:rsidR="0001572F">
              <w:instrText xml:space="preserve">013 #196" </w:instrText>
            </w:r>
            <w:r w:rsidR="0001572F">
              <w:fldChar w:fldCharType="separate"/>
            </w:r>
            <w:r w:rsidRPr="00D66D98">
              <w:rPr>
                <w:rFonts w:ascii="Times New Roman" w:hAnsi="Times New Roman" w:cs="Times New Roman"/>
                <w:kern w:val="1"/>
              </w:rPr>
              <w:fldChar w:fldCharType="begin">
                <w:fldData xml:space="preserve">PEVuZE5vdGU+PENpdGU+PEF1dGhvcj5PJmFwb3M7TGVhcnk8L0F1dGhvcj48WWVhcj4yMDEzPC9Z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PJmFwb3M7TGVhcnk8L0F1dGhvcj48WWVhcj4yMDEzPC9Z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90</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C116B3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O’Leary et al 2013</w:t>
            </w:r>
          </w:p>
        </w:tc>
        <w:tc>
          <w:tcPr>
            <w:tcW w:w="837" w:type="pct"/>
          </w:tcPr>
          <w:p w14:paraId="434BE5F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0D73C226" w14:textId="77777777" w:rsidTr="0076223D">
        <w:tc>
          <w:tcPr>
            <w:tcW w:w="601" w:type="pct"/>
          </w:tcPr>
          <w:p w14:paraId="429294A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91" \o "Ozmen, 1992 #199"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Ozmen&lt;/Author&gt;&lt;Year&gt;1992&lt;/Year&gt;&lt;RecNum&gt;199&lt;/RecNum&gt;&lt;DisplayText&gt;&lt;style face="superscript"&gt;91&lt;/style&gt;&lt;/DisplayText&gt;&lt;record&gt;&lt;rec-number&gt;199&lt;/rec-number&gt;&lt;foreign-keys&gt;&lt;key app="EN" db-id="95zfp502y29psve52vqxpvfk9r2wvvt9assv" timestamp="0"&gt;199&lt;/key&gt;&lt;/foreign-keys&gt;&lt;ref-type name="Journal Article"&gt;17&lt;/ref-type&gt;&lt;contributors&gt;&lt;authors&gt;&lt;author&gt;Ozmen, M. N.&lt;/author&gt;&lt;author&gt;Aygun, N.&lt;/author&gt;&lt;author&gt;Kilic, I.&lt;/author&gt;&lt;author&gt;Kuran, L.&lt;/author&gt;&lt;author&gt;Yalcin, B.&lt;/author&gt;&lt;author&gt;Besim, A.&lt;/author&gt;&lt;/authors&gt;&lt;/contributors&gt;&lt;titles&gt;&lt;title&gt;Wolman&amp;apos;s disease: ultrasonographic and computed tomographic findings&lt;/title&gt;&lt;secondary-title&gt;Pediatr Radiol&lt;/secondary-title&gt;&lt;/titles&gt;&lt;pages&gt;541-2&lt;/pages&gt;&lt;volume&gt;22&lt;/volume&gt;&lt;number&gt;7&lt;/number&gt;&lt;keywords&gt;&lt;keyword&gt;Humans&lt;/keyword&gt;&lt;keyword&gt;Infant&lt;/keyword&gt;&lt;keyword&gt;Intestines/diagnostic imaging/pathology&lt;/keyword&gt;&lt;keyword&gt;Male&lt;/keyword&gt;&lt;keyword&gt;Tomography, X-Ray Computed&lt;/keyword&gt;&lt;keyword&gt;Ultrasonography&lt;/keyword&gt;&lt;keyword&gt;Wolman Disease/*diagnosis&lt;/keyword&gt;&lt;keyword&gt;Wolman Disease&lt;/keyword&gt;&lt;/keywords&gt;&lt;dates&gt;&lt;year&gt;1992&lt;/year&gt;&lt;pub-dates&gt;&lt;date&gt;1992&lt;/date&gt;&lt;/pub-dates&gt;&lt;/dates&gt;&lt;isbn&gt;0301-0449 (Print) 0301-0449&lt;/isbn&gt;&lt;accession-num&gt;1491919&lt;/accession-num&gt;&lt;urls&gt;&lt;/urls&gt;&lt;custom1&gt;Ozmen, M N Aygun, N Kilic, I Kuran, L Yalcin, B Besim, A Case Reports Journal Article Germany Pediatr Radiol. 1992;22(7):541-2.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91</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C5C8ED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Ozmen et al 1992</w:t>
            </w:r>
          </w:p>
        </w:tc>
        <w:tc>
          <w:tcPr>
            <w:tcW w:w="837" w:type="pct"/>
          </w:tcPr>
          <w:p w14:paraId="55E0002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3BC5FC86" w14:textId="77777777" w:rsidTr="0076223D">
        <w:tc>
          <w:tcPr>
            <w:tcW w:w="601" w:type="pct"/>
          </w:tcPr>
          <w:p w14:paraId="2CEBF2B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92" \o "Patel, 2018 #209" </w:instrText>
            </w:r>
            <w:r w:rsidR="0001572F">
              <w:fldChar w:fldCharType="separate"/>
            </w:r>
            <w:r w:rsidRPr="00D66D98">
              <w:rPr>
                <w:rFonts w:ascii="Times New Roman" w:hAnsi="Times New Roman" w:cs="Times New Roman"/>
                <w:kern w:val="1"/>
              </w:rPr>
              <w:fldChar w:fldCharType="begin">
                <w:fldData xml:space="preserve">PEVuZE5vdGU+PENpdGU+PEF1dGhvcj5QYXRlbDwvQXV0aG9yPjxZZWFyPjIwMTg8L1llYXI+PFJl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QYXRlbDwvQXV0aG9yPjxZZWFyPjIwMTg8L1llYXI+PFJl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92</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2CA1D5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Patel et al 2018</w:t>
            </w:r>
          </w:p>
        </w:tc>
        <w:tc>
          <w:tcPr>
            <w:tcW w:w="837" w:type="pct"/>
          </w:tcPr>
          <w:p w14:paraId="4ED4261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700CA965" w14:textId="77777777" w:rsidTr="0076223D">
        <w:tc>
          <w:tcPr>
            <w:tcW w:w="601" w:type="pct"/>
          </w:tcPr>
          <w:p w14:paraId="3575750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93" \o "Perezpeña Diazconti, 2016 #212" </w:instrText>
            </w:r>
            <w:r w:rsidR="0001572F">
              <w:fldChar w:fldCharType="separate"/>
            </w:r>
            <w:r w:rsidRPr="00D66D98">
              <w:rPr>
                <w:rFonts w:ascii="Times New Roman" w:hAnsi="Times New Roman" w:cs="Times New Roman"/>
                <w:kern w:val="1"/>
              </w:rPr>
              <w:fldChar w:fldCharType="begin">
                <w:fldData xml:space="preserve">PEVuZE5vdGU+PENpdGU+PEF1dGhvcj5QZXJlenBlw7FhIERpYXpjb250aTwvQXV0aG9yPjxZZWFy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QZXJlenBlw7FhIERpYXpjb250aTwvQXV0aG9yPjxZZWFy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93</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6183B6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Perezpena et al 2016</w:t>
            </w:r>
          </w:p>
        </w:tc>
        <w:tc>
          <w:tcPr>
            <w:tcW w:w="837" w:type="pct"/>
          </w:tcPr>
          <w:p w14:paraId="1AACBE4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01F6C9B7" w14:textId="77777777" w:rsidTr="0076223D">
        <w:tc>
          <w:tcPr>
            <w:tcW w:w="601" w:type="pct"/>
          </w:tcPr>
          <w:p w14:paraId="30CB6E5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lastRenderedPageBreak/>
              <w:t>(</w:t>
            </w:r>
            <w:r w:rsidR="0001572F">
              <w:fldChar w:fldCharType="begin"/>
            </w:r>
            <w:r w:rsidR="0001572F">
              <w:instrText xml:space="preserve"> HYPERLINK \l "_ENREF_94" \o "Queloz, 1972 #223"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Queloz&lt;/Author&gt;&lt;Year&gt;1972&lt;/Year&gt;&lt;RecNum&gt;223&lt;/RecNum&gt;&lt;DisplayText&gt;&lt;style face="superscript"&gt;94&lt;/style&gt;&lt;/DisplayText&gt;&lt;record&gt;&lt;rec-number&gt;223&lt;/rec-number&gt;&lt;foreign-keys&gt;&lt;key app="EN" db-id="95zfp502y29psve52vqxpvfk9r2wvvt9assv" timestamp="0"&gt;223&lt;/key&gt;&lt;/foreign-keys&gt;&lt;ref-type name="Journal Article"&gt;17&lt;/ref-type&gt;&lt;contributors&gt;&lt;authors&gt;&lt;author&gt;Queloz, J. M.&lt;/author&gt;&lt;author&gt;Capitanio, M. A.&lt;/author&gt;&lt;author&gt;Kirkpatrick, J. A.&lt;/author&gt;&lt;/authors&gt;&lt;/contributors&gt;&lt;titles&gt;&lt;title&gt;Wolman&amp;apos;s disease. Roentgen observations in 3 siblings&lt;/title&gt;&lt;secondary-title&gt;Radiology&lt;/secondary-title&gt;&lt;/titles&gt;&lt;pages&gt;357-9&lt;/pages&gt;&lt;volume&gt;104&lt;/volume&gt;&lt;number&gt;2&lt;/number&gt;&lt;keywords&gt;&lt;keyword&gt;Adrenal Gland Diseases/diagnostic imaging/*genetics&lt;/keyword&gt;&lt;keyword&gt;Female&lt;/keyword&gt;&lt;keyword&gt;Humans&lt;/keyword&gt;&lt;keyword&gt;Infant&lt;/keyword&gt;&lt;keyword&gt;Lipidoses/diagnostic imaging/*genetics&lt;/keyword&gt;&lt;keyword&gt;Male&lt;/keyword&gt;&lt;keyword&gt;Radiography&lt;/keyword&gt;&lt;keyword&gt;Xanthomatosis/diagnostic imaging/*genetics&lt;/keyword&gt;&lt;keyword&gt;Wolman Disease&lt;/keyword&gt;&lt;/keywords&gt;&lt;dates&gt;&lt;year&gt;1972&lt;/year&gt;&lt;pub-dates&gt;&lt;date&gt;1972&lt;/date&gt;&lt;/pub-dates&gt;&lt;/dates&gt;&lt;isbn&gt;0033-8419 (Print) 0033-8419&lt;/isbn&gt;&lt;accession-num&gt;5044990&lt;/accession-num&gt;&lt;urls&gt;&lt;/urls&gt;&lt;custom1&gt;Queloz, J M Capitanio, M A Kirkpatrick, J A Journal Article United States Radiology. 1972 Aug;104(2):357-9. doi: 10.1148/104.2.357.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94</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754FA1E" w14:textId="0152A883"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Queloz et al 1972</w:t>
            </w:r>
          </w:p>
        </w:tc>
        <w:tc>
          <w:tcPr>
            <w:tcW w:w="837" w:type="pct"/>
          </w:tcPr>
          <w:p w14:paraId="620C03B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46CCA005" w14:textId="77777777" w:rsidTr="0076223D">
        <w:tc>
          <w:tcPr>
            <w:tcW w:w="601" w:type="pct"/>
          </w:tcPr>
          <w:p w14:paraId="73A5233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95" \o "Raafat, 1973 #226"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Raafat&lt;/Author&gt;&lt;Year&gt;1973&lt;/Year&gt;&lt;RecNum&gt;226&lt;/RecNum&gt;&lt;DisplayText&gt;&lt;style face="superscript"&gt;95&lt;/style&gt;&lt;/DisplayText&gt;&lt;record&gt;&lt;rec-number&gt;226&lt;/rec-number&gt;&lt;foreign-keys&gt;&lt;key app="EN" db-id="95zfp502y29psve52vqxpvfk9r2wvvt9assv" timestamp="0"&gt;226&lt;/key&gt;&lt;/foreign-keys&gt;&lt;ref-type name="Journal Article"&gt;17&lt;/ref-type&gt;&lt;contributors&gt;&lt;authors&gt;&lt;author&gt;Raafat, F.&lt;/author&gt;&lt;author&gt;Hashemian, M. P.&lt;/author&gt;&lt;author&gt;Abrishami, M. A.&lt;/author&gt;&lt;/authors&gt;&lt;/contributors&gt;&lt;titles&gt;&lt;title&gt;Wolman&amp;apos;s disease: report of two new cases, with a review of the literature&lt;/title&gt;&lt;secondary-title&gt;Am J Clin Pathol&lt;/secondary-title&gt;&lt;/titles&gt;&lt;pages&gt;490-7&lt;/pages&gt;&lt;volume&gt;59&lt;/volume&gt;&lt;number&gt;4&lt;/number&gt;&lt;keywords&gt;&lt;keyword&gt;Adrenal Glands&lt;/keyword&gt;&lt;keyword&gt;Calcinosis/diagnosis&lt;/keyword&gt;&lt;keyword&gt;Hepatomegaly/diagnosis&lt;/keyword&gt;&lt;keyword&gt;Histiocytes&lt;/keyword&gt;&lt;keyword&gt;Humans&lt;/keyword&gt;&lt;keyword&gt;Infant&lt;/keyword&gt;&lt;keyword&gt;Intestinal Mucosa/cytology&lt;/keyword&gt;&lt;keyword&gt;Lipidoses/*genetics&lt;/keyword&gt;&lt;keyword&gt;Liver/cytology&lt;/keyword&gt;&lt;keyword&gt;Lymph Nodes/cytology&lt;/keyword&gt;&lt;keyword&gt;Malabsorption Syndromes&lt;/keyword&gt;&lt;keyword&gt;Male&lt;/keyword&gt;&lt;keyword&gt;Spleen/cytology&lt;/keyword&gt;&lt;keyword&gt;Splenomegaly/diagnosis&lt;/keyword&gt;&lt;keyword&gt;Thymus Gland/cytology&lt;/keyword&gt;&lt;keyword&gt;Xanthomatosis/*genetics&lt;/keyword&gt;&lt;keyword&gt;Wolman Disease&lt;/keyword&gt;&lt;/keywords&gt;&lt;dates&gt;&lt;year&gt;1973&lt;/year&gt;&lt;pub-dates&gt;&lt;date&gt;1973&lt;/date&gt;&lt;/pub-dates&gt;&lt;/dates&gt;&lt;isbn&gt;0002-9173 (Print) 0002-9173&lt;/isbn&gt;&lt;accession-num&gt;4692977&lt;/accession-num&gt;&lt;urls&gt;&lt;related-urls&gt;&lt;url&gt;https://academic.oup.com/ajcp/article-abstract/59/4/490/1764597?redirectedFrom=fulltext&lt;/url&gt;&lt;/related-urls&gt;&lt;/urls&gt;&lt;custom1&gt;Raafat, F Hashemian, M P Abrishami, M A Journal Article England Am J Clin Pathol. 1973 Apr;59(4):490-7. doi: 10.1093/ajcp/59.4.490.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95</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21457FA8" w14:textId="5B174E8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Raafat et al 1973</w:t>
            </w:r>
          </w:p>
        </w:tc>
        <w:tc>
          <w:tcPr>
            <w:tcW w:w="837" w:type="pct"/>
          </w:tcPr>
          <w:p w14:paraId="023F05C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570E7FFB" w14:textId="77777777" w:rsidTr="0076223D">
        <w:tc>
          <w:tcPr>
            <w:tcW w:w="601" w:type="pct"/>
          </w:tcPr>
          <w:p w14:paraId="3323B0A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96" \o "Rennie, 2018 #231" </w:instrText>
            </w:r>
            <w:r w:rsidR="0001572F">
              <w:fldChar w:fldCharType="separate"/>
            </w:r>
            <w:r w:rsidRPr="00D66D98">
              <w:rPr>
                <w:rFonts w:ascii="Times New Roman" w:hAnsi="Times New Roman" w:cs="Times New Roman"/>
                <w:kern w:val="1"/>
              </w:rPr>
              <w:fldChar w:fldCharType="begin">
                <w:fldData xml:space="preserve">PEVuZE5vdGU+PENpdGU+PEF1dGhvcj5SZW5uaWU8L0F1dGhvcj48WWVhcj4yMDE4PC9ZZWFyPjxS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=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SZW5uaWU8L0F1dGhvcj48WWVhcj4yMDE4PC9ZZWFyPjxS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=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96</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B3D5A3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Rennie et al 2018</w:t>
            </w:r>
          </w:p>
        </w:tc>
        <w:tc>
          <w:tcPr>
            <w:tcW w:w="837" w:type="pct"/>
          </w:tcPr>
          <w:p w14:paraId="7BBB2F3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3BFEF109" w14:textId="77777777" w:rsidTr="0076223D">
        <w:tc>
          <w:tcPr>
            <w:tcW w:w="601" w:type="pct"/>
          </w:tcPr>
          <w:p w14:paraId="6250B2E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rPr>
            </w:pPr>
            <w:r w:rsidRPr="00D66D98">
              <w:rPr>
                <w:rFonts w:ascii="Times New Roman" w:hAnsi="Times New Roman" w:cs="Times New Roman"/>
              </w:rPr>
              <w:t>(</w:t>
            </w:r>
            <w:r w:rsidR="0001572F">
              <w:fldChar w:fldCharType="begin"/>
            </w:r>
            <w:r w:rsidR="0001572F">
              <w:instrText xml:space="preserve"> HYPERLINK \l "_ENREF_97" \o "Slae, 2018 #245" </w:instrText>
            </w:r>
            <w:r w:rsidR="0001572F">
              <w:fldChar w:fldCharType="separate"/>
            </w:r>
            <w:r w:rsidRPr="00D66D98">
              <w:rPr>
                <w:rFonts w:ascii="Times New Roman" w:hAnsi="Times New Roman" w:cs="Times New Roman"/>
              </w:rPr>
              <w:fldChar w:fldCharType="begin">
                <w:fldData xml:space="preserve">PEVuZE5vdGU+PENpdGU+PEF1dGhvcj5TbGFlPC9BdXRob3I+PFllYXI+MjAxODwvWWVhcj48UmVj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</w:fldData>
              </w:fldChar>
            </w:r>
            <w:r w:rsidRPr="00D66D98">
              <w:rPr>
                <w:rFonts w:ascii="Times New Roman" w:hAnsi="Times New Roman" w:cs="Times New Roman"/>
              </w:rPr>
              <w:instrText xml:space="preserve"> ADDIN EN.CITE </w:instrText>
            </w:r>
            <w:r w:rsidRPr="00D66D98">
              <w:rPr>
                <w:rFonts w:ascii="Times New Roman" w:hAnsi="Times New Roman" w:cs="Times New Roman"/>
              </w:rPr>
              <w:fldChar w:fldCharType="begin">
                <w:fldData xml:space="preserve">PEVuZE5vdGU+PENpdGU+PEF1dGhvcj5TbGFlPC9BdXRob3I+PFllYXI+MjAxODwvWWVhcj48UmVj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</w:fldData>
              </w:fldChar>
            </w:r>
            <w:r w:rsidRPr="00D66D98">
              <w:rPr>
                <w:rFonts w:ascii="Times New Roman" w:hAnsi="Times New Roman" w:cs="Times New Roman"/>
              </w:rPr>
              <w:instrText xml:space="preserve"> ADDIN EN.CITE.DATA </w:instrText>
            </w:r>
            <w:r w:rsidRPr="00D66D98">
              <w:rPr>
                <w:rFonts w:ascii="Times New Roman" w:hAnsi="Times New Roman" w:cs="Times New Roman"/>
              </w:rPr>
            </w:r>
            <w:r w:rsidRPr="00D66D98">
              <w:rPr>
                <w:rFonts w:ascii="Times New Roman" w:hAnsi="Times New Roman" w:cs="Times New Roman"/>
              </w:rPr>
              <w:fldChar w:fldCharType="end"/>
            </w:r>
            <w:r w:rsidRPr="00D66D98">
              <w:rPr>
                <w:rFonts w:ascii="Times New Roman" w:hAnsi="Times New Roman" w:cs="Times New Roman"/>
              </w:rPr>
            </w:r>
            <w:r w:rsidRPr="00D66D98">
              <w:rPr>
                <w:rFonts w:ascii="Times New Roman" w:hAnsi="Times New Roman" w:cs="Times New Roman"/>
              </w:rPr>
              <w:fldChar w:fldCharType="separate"/>
            </w:r>
            <w:r w:rsidRPr="00D66D98">
              <w:rPr>
                <w:rFonts w:ascii="Times New Roman" w:hAnsi="Times New Roman" w:cs="Times New Roman"/>
                <w:noProof/>
              </w:rPr>
              <w:t>97</w:t>
            </w:r>
            <w:r w:rsidRPr="00D66D98">
              <w:rPr>
                <w:rFonts w:ascii="Times New Roman" w:hAnsi="Times New Roman" w:cs="Times New Roman"/>
              </w:rPr>
              <w:fldChar w:fldCharType="end"/>
            </w:r>
            <w:r w:rsidR="0001572F">
              <w:rPr>
                <w:rFonts w:ascii="Times New Roman" w:hAnsi="Times New Roman" w:cs="Times New Roman"/>
              </w:rPr>
              <w:fldChar w:fldCharType="end"/>
            </w:r>
            <w:r w:rsidRPr="00D66D98">
              <w:rPr>
                <w:rFonts w:ascii="Times New Roman" w:hAnsi="Times New Roman" w:cs="Times New Roman"/>
              </w:rPr>
              <w:t>)</w:t>
            </w:r>
          </w:p>
        </w:tc>
        <w:tc>
          <w:tcPr>
            <w:tcW w:w="3562" w:type="pct"/>
          </w:tcPr>
          <w:p w14:paraId="4CEBFEE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rPr>
            </w:pPr>
            <w:r w:rsidRPr="00D66D98">
              <w:rPr>
                <w:rFonts w:ascii="Times New Roman" w:hAnsi="Times New Roman" w:cs="Times New Roman"/>
              </w:rPr>
              <w:t>Slae et al 2018</w:t>
            </w:r>
          </w:p>
        </w:tc>
        <w:tc>
          <w:tcPr>
            <w:tcW w:w="837" w:type="pct"/>
          </w:tcPr>
          <w:p w14:paraId="149F3D4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1B68EC5F" w14:textId="77777777" w:rsidTr="0076223D">
        <w:tc>
          <w:tcPr>
            <w:tcW w:w="601" w:type="pct"/>
          </w:tcPr>
          <w:p w14:paraId="3E71C61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98" \o "Strokova, 2017 #250" </w:instrText>
            </w:r>
            <w:r w:rsidR="0001572F">
              <w:fldChar w:fldCharType="separate"/>
            </w:r>
            <w:r w:rsidRPr="00D66D98">
              <w:rPr>
                <w:rFonts w:ascii="Times New Roman" w:hAnsi="Times New Roman" w:cs="Times New Roman"/>
                <w:kern w:val="1"/>
              </w:rPr>
              <w:fldChar w:fldCharType="begin">
                <w:fldData xml:space="preserve">PEVuZE5vdGU+PENpdGU+PEF1dGhvcj5TdHJva292YTwvQXV0aG9yPjxZZWFyPjIwMTc8L1llYXI+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TdHJva292YTwvQXV0aG9yPjxZZWFyPjIwMTc8L1llYXI+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98</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2DC9B98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Strokova et al 2017</w:t>
            </w:r>
          </w:p>
        </w:tc>
        <w:tc>
          <w:tcPr>
            <w:tcW w:w="837" w:type="pct"/>
          </w:tcPr>
          <w:p w14:paraId="2EDE261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12739D8E" w14:textId="77777777" w:rsidTr="0076223D">
        <w:tc>
          <w:tcPr>
            <w:tcW w:w="601" w:type="pct"/>
          </w:tcPr>
          <w:p w14:paraId="2340B714" w14:textId="77777777" w:rsidR="00D66D98" w:rsidRPr="00D66D98" w:rsidRDefault="00D66D98" w:rsidP="00D66D98">
            <w:pPr>
              <w:widowControl w:val="0"/>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99" w:tooltip="Uno, 1973 #268"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Uno&lt;/Author&gt;&lt;Year&gt;1973&lt;/Year&gt;&lt;RecNum&gt;268&lt;/RecNum&gt;&lt;DisplayText&gt;&lt;style face="superscript"&gt;99&lt;/style&gt;&lt;/DisplayText&gt;&lt;record&gt;&lt;rec-number&gt;268&lt;/rec-number&gt;&lt;foreign-keys&gt;&lt;key app="EN" db-id="95zfp502y29psve52vqxpvfk9r2wvvt9assv" timestamp="0"&gt;268&lt;/key&gt;&lt;/foreign-keys&gt;&lt;ref-type name="Journal Article"&gt;17&lt;/ref-type&gt;&lt;contributors&gt;&lt;authors&gt;&lt;author&gt;Uno, Y.&lt;/author&gt;&lt;author&gt;Taniguchi, A.&lt;/author&gt;&lt;author&gt;Tanaka, E.&lt;/author&gt;&lt;/authors&gt;&lt;/contributors&gt;&lt;titles&gt;&lt;title&gt;Histochemical studies in Wolman&amp;apos;s disease--report of an autopsy case accompanied with a large amount of milky ascites&lt;/title&gt;&lt;secondary-title&gt;Acta Pathol Jpn&lt;/secondary-title&gt;&lt;/titles&gt;&lt;pages&gt;779-90&lt;/pages&gt;&lt;volume&gt;23&lt;/volume&gt;&lt;number&gt;4&lt;/number&gt;&lt;keywords&gt;&lt;keyword&gt;Adrenal Glands/pathology&lt;/keyword&gt;&lt;keyword&gt;Ascites/*complications&lt;/keyword&gt;&lt;keyword&gt;Autopsy&lt;/keyword&gt;&lt;keyword&gt;Bone Marrow/pathology&lt;/keyword&gt;&lt;keyword&gt;Humans&lt;/keyword&gt;&lt;keyword&gt;Infant&lt;/keyword&gt;&lt;keyword&gt;Intestines/pathology&lt;/keyword&gt;&lt;keyword&gt;Kidney/pathology&lt;/keyword&gt;&lt;keyword&gt;Lipid Metabolism&lt;/keyword&gt;&lt;keyword&gt;Lipidoses/*genetics/metabolism/pathology&lt;/keyword&gt;&lt;keyword&gt;Liver/pathology&lt;/keyword&gt;&lt;keyword&gt;Lung/pathology&lt;/keyword&gt;&lt;keyword&gt;Lymph Nodes/pathology&lt;/keyword&gt;&lt;keyword&gt;Male&lt;/keyword&gt;&lt;keyword&gt;Pancreas/pathology&lt;/keyword&gt;&lt;keyword&gt;Pedigree&lt;/keyword&gt;&lt;keyword&gt;Spleen/pathology&lt;/keyword&gt;&lt;keyword&gt;Xanthomatosis/complications/*genetics/metabolism/pathology&lt;/keyword&gt;&lt;keyword&gt;Wolman Disease&lt;/keyword&gt;&lt;keyword&gt;Ascites&lt;/keyword&gt;&lt;/keywords&gt;&lt;dates&gt;&lt;year&gt;1973&lt;/year&gt;&lt;pub-dates&gt;&lt;date&gt;1973&lt;/date&gt;&lt;/pub-dates&gt;&lt;/dates&gt;&lt;isbn&gt;0001-6632 (Print) 0001-6632&lt;/isbn&gt;&lt;accession-num&gt;4801709&lt;/accession-num&gt;&lt;urls&gt;&lt;/urls&gt;&lt;custom1&gt;Uno, Y Taniguchi, A Tanaka, E Journal Article Australia Acta Pathol Jpn. 1973 Nov;23(4):779-90.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99</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04BC4772" w14:textId="282C7FF1" w:rsidR="00D66D98" w:rsidRPr="00D66D98" w:rsidRDefault="00D66D98" w:rsidP="00D66D98">
            <w:pPr>
              <w:widowControl w:val="0"/>
              <w:autoSpaceDE w:val="0"/>
              <w:autoSpaceDN w:val="0"/>
              <w:adjustRightInd w:val="0"/>
              <w:jc w:val="center"/>
              <w:rPr>
                <w:rFonts w:ascii="Times New Roman" w:hAnsi="Times New Roman" w:cs="Times New Roman"/>
                <w:color w:val="000000"/>
              </w:rPr>
            </w:pPr>
            <w:r w:rsidRPr="00D66D98">
              <w:rPr>
                <w:rFonts w:ascii="Times New Roman" w:hAnsi="Times New Roman" w:cs="Times New Roman"/>
                <w:kern w:val="1"/>
              </w:rPr>
              <w:t>Uno et al 1973</w:t>
            </w:r>
          </w:p>
        </w:tc>
        <w:tc>
          <w:tcPr>
            <w:tcW w:w="837" w:type="pct"/>
          </w:tcPr>
          <w:p w14:paraId="460D9756" w14:textId="77777777" w:rsidR="00D66D98" w:rsidRPr="00D66D98" w:rsidRDefault="00D66D98" w:rsidP="00D66D98">
            <w:pPr>
              <w:widowControl w:val="0"/>
              <w:autoSpaceDE w:val="0"/>
              <w:autoSpaceDN w:val="0"/>
              <w:adjustRightInd w:val="0"/>
              <w:jc w:val="center"/>
              <w:rPr>
                <w:rFonts w:ascii="Times New Roman" w:hAnsi="Times New Roman" w:cs="Times New Roman"/>
                <w:color w:val="000000"/>
              </w:rPr>
            </w:pPr>
            <w:r w:rsidRPr="00D66D98">
              <w:rPr>
                <w:rFonts w:ascii="Times New Roman" w:hAnsi="Times New Roman" w:cs="Times New Roman"/>
                <w:kern w:val="1"/>
              </w:rPr>
              <w:t>4</w:t>
            </w:r>
          </w:p>
        </w:tc>
      </w:tr>
      <w:tr w:rsidR="00D66D98" w:rsidRPr="00D66D98" w14:paraId="1BE71499" w14:textId="77777777" w:rsidTr="0076223D">
        <w:tc>
          <w:tcPr>
            <w:tcW w:w="601" w:type="pct"/>
          </w:tcPr>
          <w:p w14:paraId="787005D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00" \o "Van Spronsen, 2016 #272" </w:instrText>
            </w:r>
            <w:r w:rsidR="0001572F">
              <w:fldChar w:fldCharType="separate"/>
            </w:r>
            <w:r w:rsidRPr="00D66D98">
              <w:rPr>
                <w:rFonts w:ascii="Times New Roman" w:hAnsi="Times New Roman" w:cs="Times New Roman"/>
                <w:kern w:val="1"/>
              </w:rPr>
              <w:fldChar w:fldCharType="begin">
                <w:fldData xml:space="preserve">PEVuZE5vdGU+PENpdGU+PEF1dGhvcj5WYW4gU3Byb25zZW48L0F1dGhvcj48WWVhcj4yMDE2PC9Z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WYW4gU3Byb25zZW48L0F1dGhvcj48WWVhcj4yMDE2PC9Z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00</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C9DA86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Van Spronsen et al</w:t>
            </w:r>
          </w:p>
        </w:tc>
        <w:tc>
          <w:tcPr>
            <w:tcW w:w="837" w:type="pct"/>
          </w:tcPr>
          <w:p w14:paraId="47517AF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0547060F" w14:textId="77777777" w:rsidTr="0076223D">
        <w:trPr>
          <w:trHeight w:val="252"/>
        </w:trPr>
        <w:tc>
          <w:tcPr>
            <w:tcW w:w="601" w:type="pct"/>
          </w:tcPr>
          <w:p w14:paraId="0B0DF44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01" \o "Watanuki, 1967 #277"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Watanuki&lt;/Author&gt;&lt;Year&gt;1967&lt;/Year&gt;&lt;RecNum&gt;277&lt;/RecNum&gt;&lt;DisplayText&gt;&lt;style face="superscript"&gt;101&lt;/style&gt;&lt;/DisplayText&gt;&lt;record&gt;&lt;rec-number&gt;277&lt;/rec-number&gt;&lt;foreign-keys&gt;&lt;key app="EN" db-id="95zfp502y29psve52vqxpvfk9r2wvvt9assv" timestamp="0"&gt;277&lt;/key&gt;&lt;/foreign-keys&gt;&lt;ref-type name="Journal Article"&gt;17&lt;/ref-type&gt;&lt;contributors&gt;&lt;authors&gt;&lt;author&gt;Watanuki, T.&lt;/author&gt;&lt;author&gt;Nakamura, K.&lt;/author&gt;&lt;author&gt;Koizumi, K.&lt;/author&gt;&lt;author&gt;Konno, T.&lt;/author&gt;&lt;author&gt;Fujii, M.&lt;/author&gt;&lt;/authors&gt;&lt;/contributors&gt;&lt;titles&gt;&lt;title&gt;[Wolman&amp;apos;s disease]&lt;/title&gt;&lt;secondary-title&gt;Saishin Igaku&lt;/secondary-title&gt;&lt;/titles&gt;&lt;pages&gt;302-14&lt;/pages&gt;&lt;volume&gt;22&lt;/volume&gt;&lt;number&gt;2&lt;/number&gt;&lt;keywords&gt;&lt;keyword&gt;Female&lt;/keyword&gt;&lt;keyword&gt;Humans&lt;/keyword&gt;&lt;keyword&gt;Infant&lt;/keyword&gt;&lt;keyword&gt;Lipid Metabolism, Inborn Errors/*pathology&lt;/keyword&gt;&lt;keyword&gt;Wolman Disease&lt;/keyword&gt;&lt;/keywords&gt;&lt;dates&gt;&lt;year&gt;1967&lt;/year&gt;&lt;pub-dates&gt;&lt;date&gt;1967&lt;/date&gt;&lt;/pub-dates&gt;&lt;/dates&gt;&lt;isbn&gt;0370-8241 (Print) 0370-8241&lt;/isbn&gt;&lt;accession-num&gt;6064820&lt;/accession-num&gt;&lt;urls&gt;&lt;/urls&gt;&lt;custom1&gt;Watanuki, T Nakamura, K Koizumi, K Konno, T Fujii, M Journal Article Japan Saishin Igaku. 1967 Feb;22(2):302-14. RAYYAN-INCLUSION: {&amp;quot;Camila&amp;quot;=&amp;gt;&amp;quot;Included&amp;quot;, &amp;quot;Anne&amp;quot;=&amp;gt;&amp;quot;Included&amp;quot;}&lt;/custom1&gt;&lt;language&gt;jpn&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01</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160C7DE" w14:textId="4E34F8E5"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Watanuki et al 1966</w:t>
            </w:r>
          </w:p>
        </w:tc>
        <w:tc>
          <w:tcPr>
            <w:tcW w:w="837" w:type="pct"/>
          </w:tcPr>
          <w:p w14:paraId="68E0707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7FB1B806" w14:textId="77777777" w:rsidTr="0076223D">
        <w:trPr>
          <w:trHeight w:val="252"/>
        </w:trPr>
        <w:tc>
          <w:tcPr>
            <w:tcW w:w="601" w:type="pct"/>
          </w:tcPr>
          <w:p w14:paraId="10C020D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02" \o "Wong, 2012 #284" </w:instrText>
            </w:r>
            <w:r w:rsidR="0001572F">
              <w:fldChar w:fldCharType="separate"/>
            </w:r>
            <w:r w:rsidRPr="00D66D98">
              <w:rPr>
                <w:rFonts w:ascii="Times New Roman" w:hAnsi="Times New Roman" w:cs="Times New Roman"/>
                <w:kern w:val="1"/>
              </w:rPr>
              <w:fldChar w:fldCharType="begin">
                <w:fldData xml:space="preserve">PEVuZE5vdGU+PENpdGU+PEF1dGhvcj5Xb25nPC9BdXRob3I+PFllYXI+MjAxMjwvWWVhcj48UmVj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Xb25nPC9BdXRob3I+PFllYXI+MjAxMjwvWWVhcj48UmVj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02</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5B915E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Wong et al 2012</w:t>
            </w:r>
          </w:p>
        </w:tc>
        <w:tc>
          <w:tcPr>
            <w:tcW w:w="837" w:type="pct"/>
          </w:tcPr>
          <w:p w14:paraId="1889F61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00D92AB6" w14:textId="77777777" w:rsidTr="0076223D">
        <w:trPr>
          <w:trHeight w:val="252"/>
        </w:trPr>
        <w:tc>
          <w:tcPr>
            <w:tcW w:w="601" w:type="pct"/>
          </w:tcPr>
          <w:p w14:paraId="5FEDB3D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03" \o "Yahyaoui, 2017 #286" </w:instrText>
            </w:r>
            <w:r w:rsidR="0001572F">
              <w:fldChar w:fldCharType="separate"/>
            </w:r>
            <w:r w:rsidRPr="00D66D98">
              <w:rPr>
                <w:rFonts w:ascii="Times New Roman" w:hAnsi="Times New Roman" w:cs="Times New Roman"/>
                <w:kern w:val="1"/>
              </w:rPr>
              <w:fldChar w:fldCharType="begin">
                <w:fldData xml:space="preserve">PEVuZE5vdGU+PENpdGU+PEF1dGhvcj5ZYWh5YW91aTwvQXV0aG9yPjxZZWFyPjIwMTc8L1llYXI+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==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ZYWh5YW91aTwvQXV0aG9yPjxZZWFyPjIwMTc8L1llYXI+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==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03</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D1839A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Yahyahoui et al 2017</w:t>
            </w:r>
          </w:p>
        </w:tc>
        <w:tc>
          <w:tcPr>
            <w:tcW w:w="837" w:type="pct"/>
          </w:tcPr>
          <w:p w14:paraId="6568CEF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4</w:t>
            </w:r>
          </w:p>
        </w:tc>
      </w:tr>
      <w:tr w:rsidR="00D66D98" w:rsidRPr="00D66D98" w14:paraId="197187B6" w14:textId="77777777" w:rsidTr="0076223D">
        <w:trPr>
          <w:trHeight w:val="306"/>
        </w:trPr>
        <w:tc>
          <w:tcPr>
            <w:tcW w:w="601" w:type="pct"/>
          </w:tcPr>
          <w:p w14:paraId="26482C1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04" \o "Bernstein, 2018 #24" </w:instrText>
            </w:r>
            <w:r w:rsidR="0001572F">
              <w:fldChar w:fldCharType="separate"/>
            </w:r>
            <w:r w:rsidRPr="00D66D98">
              <w:rPr>
                <w:rFonts w:ascii="Times New Roman" w:hAnsi="Times New Roman" w:cs="Times New Roman"/>
                <w:kern w:val="1"/>
              </w:rPr>
              <w:fldChar w:fldCharType="begin">
                <w:fldData xml:space="preserve">PEVuZE5vdGU+PENpdGU+PEF1dGhvcj5CZXJuc3RlaW48L0F1dGhvcj48WWVhcj4yMDE4PC9ZZWFy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CZXJuc3RlaW48L0F1dGhvcj48WWVhcj4yMDE4PC9ZZWFy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04</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9D002A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Bernstein et al 2018</w:t>
            </w:r>
          </w:p>
        </w:tc>
        <w:tc>
          <w:tcPr>
            <w:tcW w:w="837" w:type="pct"/>
          </w:tcPr>
          <w:p w14:paraId="7C02FB5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5</w:t>
            </w:r>
          </w:p>
        </w:tc>
      </w:tr>
      <w:tr w:rsidR="00D66D98" w:rsidRPr="00D66D98" w14:paraId="2094D853" w14:textId="77777777" w:rsidTr="0076223D">
        <w:tc>
          <w:tcPr>
            <w:tcW w:w="601" w:type="pct"/>
          </w:tcPr>
          <w:p w14:paraId="337006B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05" \o "Eminoglu, 2016 #73" </w:instrText>
            </w:r>
            <w:r w:rsidR="0001572F">
              <w:fldChar w:fldCharType="separate"/>
            </w:r>
            <w:r w:rsidRPr="00D66D98">
              <w:rPr>
                <w:rFonts w:ascii="Times New Roman" w:hAnsi="Times New Roman" w:cs="Times New Roman"/>
                <w:kern w:val="1"/>
              </w:rPr>
              <w:fldChar w:fldCharType="begin">
                <w:fldData xml:space="preserve">PEVuZE5vdGU+PENpdGU+PEF1dGhvcj5FbWlub2dsdTwvQXV0aG9yPjxZZWFyPjIwMTY8L1llYXI+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FbWlub2dsdTwvQXV0aG9yPjxZZWFyPjIwMTY8L1llYXI+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05</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BBD894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Eminoglu et al 2016</w:t>
            </w:r>
          </w:p>
        </w:tc>
        <w:tc>
          <w:tcPr>
            <w:tcW w:w="837" w:type="pct"/>
          </w:tcPr>
          <w:p w14:paraId="6147F52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5</w:t>
            </w:r>
          </w:p>
        </w:tc>
      </w:tr>
      <w:tr w:rsidR="00D66D98" w:rsidRPr="00D66D98" w14:paraId="03E33718" w14:textId="77777777" w:rsidTr="0076223D">
        <w:trPr>
          <w:trHeight w:val="310"/>
        </w:trPr>
        <w:tc>
          <w:tcPr>
            <w:tcW w:w="601" w:type="pct"/>
          </w:tcPr>
          <w:p w14:paraId="093BA4F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06" \o "Eto, 1978 #76"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Eto&lt;/Author&gt;&lt;Year&gt;1978&lt;/Year&gt;&lt;RecNum&gt;76&lt;/RecNum&gt;&lt;DisplayText&gt;&lt;style face="superscript"&gt;106&lt;/style&gt;&lt;/DisplayText&gt;&lt;record&gt;&lt;rec-number&gt;76&lt;/rec-number&gt;&lt;foreign-keys&gt;&lt;key app="EN" db-id="95zfp502y29psve52vqxpvfk9r2wvvt9assv" timestamp="0"&gt;76&lt;/key&gt;&lt;/foreign-keys&gt;&lt;ref-type name="Journal Article"&gt;17&lt;/ref-type&gt;&lt;contributors&gt;&lt;authors&gt;&lt;author&gt;Eto, Y.&lt;/author&gt;&lt;author&gt;Sekiguchi, S.&lt;/author&gt;&lt;/authors&gt;&lt;/contributors&gt;&lt;titles&gt;&lt;title&gt;[Wolman&amp;apos;s disease]&lt;/title&gt;&lt;secondary-title&gt;Nihon Rinsho&lt;/secondary-title&gt;&lt;/titles&gt;&lt;pages&gt;1386-7&lt;/pages&gt;&lt;keywords&gt;&lt;keyword&gt;Humans&lt;/keyword&gt;&lt;keyword&gt;Infant&lt;/keyword&gt;&lt;keyword&gt;Infant, Newborn&lt;/keyword&gt;&lt;keyword&gt;Lipidoses/*genetics&lt;/keyword&gt;&lt;keyword&gt;Syndrome&lt;/keyword&gt;&lt;keyword&gt;Xanthomatosis/*genetics&lt;/keyword&gt;&lt;keyword&gt;Wolman Disease&lt;/keyword&gt;&lt;/keywords&gt;&lt;dates&gt;&lt;year&gt;1978&lt;/year&gt;&lt;pub-dates&gt;&lt;date&gt;1978&lt;/date&gt;&lt;/pub-dates&gt;&lt;/dates&gt;&lt;isbn&gt;0047-1852 (Print) 0047-1852&lt;/isbn&gt;&lt;accession-num&gt;691364&lt;/accession-num&gt;&lt;urls&gt;&lt;/urls&gt;&lt;custom1&gt;Eto, Y Sekiguchi, S Journal Article Japan Nihon Rinsho. 1978 May;Suppl:1386-7. RAYYAN-INCLUSION: {&amp;quot;Camila&amp;quot;=&amp;gt;&amp;quot;Included&amp;quot;, &amp;quot;Anne&amp;quot;=&amp;gt;&amp;quot;Included&amp;quot;}&lt;/custom1&gt;&lt;language&gt;jpn&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06</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503590F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Eto et al 1978</w:t>
            </w:r>
          </w:p>
        </w:tc>
        <w:tc>
          <w:tcPr>
            <w:tcW w:w="837" w:type="pct"/>
          </w:tcPr>
          <w:p w14:paraId="32084F9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5</w:t>
            </w:r>
          </w:p>
        </w:tc>
      </w:tr>
      <w:tr w:rsidR="00D66D98" w:rsidRPr="00D66D98" w14:paraId="41021000" w14:textId="77777777" w:rsidTr="0076223D">
        <w:tc>
          <w:tcPr>
            <w:tcW w:w="601" w:type="pct"/>
          </w:tcPr>
          <w:p w14:paraId="3EC54D4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07" \o "Guardamagna, 2014 #98" </w:instrText>
            </w:r>
            <w:r w:rsidR="0001572F">
              <w:fldChar w:fldCharType="separate"/>
            </w:r>
            <w:r w:rsidRPr="00D66D98">
              <w:rPr>
                <w:rFonts w:ascii="Times New Roman" w:hAnsi="Times New Roman" w:cs="Times New Roman"/>
                <w:kern w:val="1"/>
              </w:rPr>
              <w:fldChar w:fldCharType="begin">
                <w:fldData xml:space="preserve">PEVuZE5vdGU+PENpdGU+PEF1dGhvcj5HdWFyZGFtYWduYTwvQXV0aG9yPjxZZWFyPjIwMTQ8L1ll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=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HdWFyZGFtYWduYTwvQXV0aG9yPjxZZWFyPjIwMTQ8L1ll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=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07</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231F05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Guardamagna et al 2014</w:t>
            </w:r>
          </w:p>
        </w:tc>
        <w:tc>
          <w:tcPr>
            <w:tcW w:w="837" w:type="pct"/>
          </w:tcPr>
          <w:p w14:paraId="40DEDE4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5</w:t>
            </w:r>
          </w:p>
        </w:tc>
      </w:tr>
      <w:tr w:rsidR="00D66D98" w:rsidRPr="00D66D98" w14:paraId="3C0D2948" w14:textId="77777777" w:rsidTr="0076223D">
        <w:tc>
          <w:tcPr>
            <w:tcW w:w="601" w:type="pct"/>
          </w:tcPr>
          <w:p w14:paraId="072CB16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08" \o "Huang, 2012 #113" </w:instrText>
            </w:r>
            <w:r w:rsidR="0001572F">
              <w:fldChar w:fldCharType="separate"/>
            </w:r>
            <w:r w:rsidRPr="00D66D98">
              <w:rPr>
                <w:rFonts w:ascii="Times New Roman" w:hAnsi="Times New Roman" w:cs="Times New Roman"/>
                <w:kern w:val="1"/>
              </w:rPr>
              <w:fldChar w:fldCharType="begin">
                <w:fldData xml:space="preserve">PEVuZE5vdGU+PENpdGU+PEF1dGhvcj5IdWFuZzwvQXV0aG9yPjxZZWFyPjIwMTI8L1llYXI+PFJl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IdWFuZzwvQXV0aG9yPjxZZWFyPjIwMTI8L1llYXI+PFJl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08</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589EC1B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Huang et al 2012</w:t>
            </w:r>
          </w:p>
        </w:tc>
        <w:tc>
          <w:tcPr>
            <w:tcW w:w="837" w:type="pct"/>
          </w:tcPr>
          <w:p w14:paraId="5D7A68A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5</w:t>
            </w:r>
          </w:p>
        </w:tc>
      </w:tr>
      <w:tr w:rsidR="00D66D98" w:rsidRPr="00D66D98" w14:paraId="30B2AE47" w14:textId="77777777" w:rsidTr="0076223D">
        <w:tc>
          <w:tcPr>
            <w:tcW w:w="601" w:type="pct"/>
          </w:tcPr>
          <w:p w14:paraId="5FF5707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09" \o "Konno, 1993 #133"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Konno&lt;/Author&gt;&lt;Year&gt;1993&lt;/Year&gt;&lt;RecNum&gt;133&lt;/RecNum&gt;&lt;DisplayText&gt;&lt;style face="superscript"&gt;109&lt;/style&gt;&lt;/DisplayText&gt;&lt;record&gt;&lt;rec-number&gt;133&lt;/rec-number&gt;&lt;foreign-keys&gt;&lt;key app="EN" db-id="95zfp502y29psve52vqxpvfk9r2wvvt9assv" timestamp="0"&gt;133&lt;/key&gt;&lt;/foreign-keys&gt;&lt;ref-type name="Journal Article"&gt;17&lt;/ref-type&gt;&lt;contributors&gt;&lt;authors&gt;&lt;author&gt;Konno, T.&lt;/author&gt;&lt;/authors&gt;&lt;/contributors&gt;&lt;titles&gt;&lt;title&gt;[Wolman disease]&lt;/title&gt;&lt;secondary-title&gt;Ryoikibetsu Shokogun Shirizu&lt;/secondary-title&gt;&lt;/titles&gt;&lt;pages&gt;397-9&lt;/pages&gt;&lt;number&gt;1&lt;/number&gt;&lt;keywords&gt;&lt;keyword&gt;Humans&lt;/keyword&gt;&lt;keyword&gt;Infant&lt;/keyword&gt;&lt;keyword&gt;Infant, Newborn&lt;/keyword&gt;&lt;keyword&gt;*Wolman Disease&lt;/keyword&gt;&lt;keyword&gt;Wolman Disease&lt;/keyword&gt;&lt;/keywords&gt;&lt;dates&gt;&lt;year&gt;1993&lt;/year&gt;&lt;pub-dates&gt;&lt;date&gt;1993&lt;/date&gt;&lt;/pub-dates&gt;&lt;/dates&gt;&lt;accession-num&gt;7757621&lt;/accession-num&gt;&lt;urls&gt;&lt;/urls&gt;&lt;custom1&gt;Konno, T Journal Article Review Japan Ryoikibetsu Shokogun Shirizu. 1993;(1):397-9. RAYYAN-INCLUSION: {&amp;quot;Camila&amp;quot;=&amp;gt;&amp;quot;Included&amp;quot;, &amp;quot;Anne&amp;quot;=&amp;gt;&amp;quot;Included&amp;quot;}&lt;/custom1&gt;&lt;language&gt;jpn&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09</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5E97A9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Konno 1993</w:t>
            </w:r>
          </w:p>
        </w:tc>
        <w:tc>
          <w:tcPr>
            <w:tcW w:w="837" w:type="pct"/>
          </w:tcPr>
          <w:p w14:paraId="49111DD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5</w:t>
            </w:r>
          </w:p>
        </w:tc>
      </w:tr>
      <w:tr w:rsidR="00D66D98" w:rsidRPr="00D66D98" w14:paraId="73D53977" w14:textId="77777777" w:rsidTr="0076223D">
        <w:tc>
          <w:tcPr>
            <w:tcW w:w="601" w:type="pct"/>
          </w:tcPr>
          <w:p w14:paraId="51D4A63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10" \o "Lavrova, 2017 #151"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Lavrova&lt;/Author&gt;&lt;Year&gt;2017&lt;/Year&gt;&lt;RecNum&gt;151&lt;/RecNum&gt;&lt;DisplayText&gt;&lt;style face="superscript"&gt;110&lt;/style&gt;&lt;/DisplayText&gt;&lt;record&gt;&lt;rec-number&gt;151&lt;/rec-number&gt;&lt;foreign-keys&gt;&lt;key app="EN" db-id="95zfp502y29psve52vqxpvfk9r2wvvt9assv" timestamp="0"&gt;151&lt;/key&gt;&lt;/foreign-keys&gt;&lt;ref-type name="Journal Article"&gt;17&lt;/ref-type&gt;&lt;contributors&gt;&lt;authors&gt;&lt;author&gt;Lavrova, A. E.&lt;/author&gt;&lt;author&gt;Konovalova, E. Y.&lt;/author&gt;&lt;author&gt;Davydova, D. A.&lt;/author&gt;&lt;author&gt;Shelyakhin, V. E.&lt;/author&gt;&lt;author&gt;Lobanova, E. V.&lt;/author&gt;&lt;/authors&gt;&lt;/contributors&gt;&lt;titles&gt;&lt;title&gt;Deficiency of lysosomal acid lipase in a 5 years old child&lt;/title&gt;&lt;secondary-title&gt;Pediatriya - Zhurnal im G.N. Speranskogo&lt;/secondary-title&gt;&lt;/titles&gt;&lt;pages&gt;183-186&lt;/pages&gt;&lt;volume&gt;96&lt;/volume&gt;&lt;number&gt;6&lt;/number&gt;&lt;keywords&gt;&lt;keyword&gt;Children&lt;/keyword&gt;&lt;keyword&gt;Deficiency of lysosomal acid lipase&lt;/keyword&gt;&lt;keyword&gt;Dyslipidemia&lt;/keyword&gt;&lt;keyword&gt;Fibrosis&lt;/keyword&gt;&lt;keyword&gt;Hepatomegaly&lt;/keyword&gt;&lt;keyword&gt;Microvezicular fatty hepatosis&lt;/keyword&gt;&lt;keyword&gt;Only Child&lt;/keyword&gt;&lt;keyword&gt;Child&lt;/keyword&gt;&lt;keyword&gt;Sterol Esterase&lt;/keyword&gt;&lt;keyword&gt;Lipase&lt;/keyword&gt;&lt;/keywords&gt;&lt;dates&gt;&lt;year&gt;2017&lt;/year&gt;&lt;pub-dates&gt;&lt;date&gt;2017&lt;/date&gt;&lt;/pub-dates&gt;&lt;/dates&gt;&lt;accession-num&gt;rayyan-16163909&lt;/accession-num&gt;&lt;urls&gt;&lt;related-urls&gt;&lt;url&gt;https://www.scopus.com/inward/record.uri?eid=2-s2.0-85040066443&amp;amp;doi=10.24110%2f0031-403X-2017-96-6-183-186&amp;amp;partnerID=40&amp;amp;md5=f26ec5d2871b0ca4aebbdea0dd5244de&lt;/url&gt;&lt;/related-urls&gt;&lt;/urls&gt;&lt;custom1&gt;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10</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5F996AC" w14:textId="613D59CF"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avrova et al 2017</w:t>
            </w:r>
          </w:p>
        </w:tc>
        <w:tc>
          <w:tcPr>
            <w:tcW w:w="837" w:type="pct"/>
          </w:tcPr>
          <w:p w14:paraId="331626A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5</w:t>
            </w:r>
          </w:p>
        </w:tc>
      </w:tr>
      <w:tr w:rsidR="00D66D98" w:rsidRPr="00D66D98" w14:paraId="7ADBFE9B" w14:textId="77777777" w:rsidTr="0076223D">
        <w:tc>
          <w:tcPr>
            <w:tcW w:w="601" w:type="pct"/>
          </w:tcPr>
          <w:p w14:paraId="560A8CE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lang w:val="en-US"/>
              </w:rPr>
            </w:pPr>
            <w:r w:rsidRPr="00D66D98">
              <w:rPr>
                <w:rFonts w:ascii="Times New Roman" w:hAnsi="Times New Roman" w:cs="Times New Roman"/>
              </w:rPr>
              <w:t>(</w:t>
            </w:r>
            <w:r w:rsidR="0001572F">
              <w:fldChar w:fldCharType="begin"/>
            </w:r>
            <w:r w:rsidR="0001572F">
              <w:instrText xml:space="preserve"> HYPERLINK \l "_ENREF_111" \o "Ma, 2013 #170" </w:instrText>
            </w:r>
            <w:r w:rsidR="0001572F">
              <w:fldChar w:fldCharType="separate"/>
            </w:r>
            <w:r w:rsidRPr="00D66D98">
              <w:rPr>
                <w:rFonts w:ascii="Times New Roman" w:hAnsi="Times New Roman" w:cs="Times New Roman"/>
                <w:kern w:val="1"/>
                <w:lang w:val="en-US"/>
              </w:rPr>
              <w:fldChar w:fldCharType="begin"/>
            </w:r>
            <w:r w:rsidRPr="00D66D98">
              <w:rPr>
                <w:rFonts w:ascii="Times New Roman" w:hAnsi="Times New Roman" w:cs="Times New Roman"/>
                <w:kern w:val="1"/>
                <w:lang w:val="en-US"/>
              </w:rPr>
              <w:instrText xml:space="preserve"> ADDIN EN.CITE &lt;EndNote&gt;&lt;Cite&gt;&lt;Author&gt;Ma&lt;/Author&gt;&lt;Year&gt;2013&lt;/Year&gt;&lt;RecNum&gt;170&lt;/RecNum&gt;&lt;DisplayText&gt;&lt;style face="superscript"&gt;111&lt;/style&gt;&lt;/DisplayText&gt;&lt;record&gt;&lt;rec-number&gt;170&lt;/rec-number&gt;&lt;foreign-keys&gt;&lt;key app="EN" db-id="95zfp502y29psve52vqxpvfk9r2wvvt9assv" timestamp="0"&gt;170&lt;/key&gt;&lt;/foreign-keys&gt;&lt;ref-type name="Journal Article"&gt;17&lt;/ref-type&gt;&lt;contributors&gt;&lt;authors&gt;&lt;author&gt;Ma, Y. Y.&lt;/author&gt;&lt;author&gt;Chen, L.&lt;/author&gt;&lt;/authors&gt;&lt;/contributors&gt;&lt;titles&gt;&lt;title&gt;[Wolman disease: report of a case]&lt;/title&gt;&lt;secondary-title&gt;Zhonghua Bing Li Xue Za Zhi&lt;/secondary-title&gt;&lt;/titles&gt;&lt;pages&gt;276-7&lt;/pages&gt;&lt;volume&gt;42&lt;/volume&gt;&lt;number&gt;4&lt;/number&gt;&lt;keywords&gt;&lt;keyword&gt;Adrenal Glands/pathology&lt;/keyword&gt;&lt;keyword&gt;*Codon, Nonsense&lt;/keyword&gt;&lt;keyword&gt;Exons&lt;/keyword&gt;&lt;keyword&gt;Female&lt;/keyword&gt;&lt;keyword&gt;Humans&lt;/keyword&gt;&lt;keyword&gt;Infant&lt;/keyword&gt;&lt;keyword&gt;Liver/pathology&lt;/keyword&gt;&lt;keyword&gt;Spleen/pathology&lt;/keyword&gt;&lt;keyword&gt;Sterol Esterase/*genetics&lt;/keyword&gt;&lt;keyword&gt;Tomography, X-Ray Computed&lt;/keyword&gt;&lt;keyword&gt;Wolman Disease/diagnostic imaging/*genetics/*pathology&lt;/keyword&gt;&lt;keyword&gt;Wolman Disease&lt;/keyword&gt;&lt;/keywords&gt;&lt;dates&gt;&lt;year&gt;2013&lt;/year&gt;&lt;pub-dates&gt;&lt;date&gt;2013&lt;/date&gt;&lt;/pub-dates&gt;&lt;/dates&gt;&lt;isbn&gt;0529-5807 (Print) 0529-5807&lt;/isbn&gt;&lt;accession-num&gt;23928541&lt;/accession-num&gt;&lt;urls&gt;&lt;/urls&gt;&lt;custom1&gt;Ma, Yang-yang Chen, Lian Case Reports Journal Article Research Support, Non-U.S. Gov&amp;apos;t China Zhonghua Bing Li Xue Za Zhi. 2013 Apr;42(4):276-7. doi: 10.3760/cma.j.issn.0529-5807.2013.04.017. RAYYAN-INCLUSION: {&amp;quot;Camila&amp;quot;=&amp;gt;&amp;quot;Included&amp;quot;, &amp;quot;Anne&amp;quot;=&amp;gt;&amp;quot;Included&amp;quot;}&lt;/custom1&gt;&lt;language&gt;chi&lt;/language&gt;&lt;/record&gt;&lt;/Cite&gt;&lt;/EndNote&gt;</w:instrText>
            </w:r>
            <w:r w:rsidRPr="00D66D98">
              <w:rPr>
                <w:rFonts w:ascii="Times New Roman" w:hAnsi="Times New Roman" w:cs="Times New Roman"/>
                <w:kern w:val="1"/>
                <w:lang w:val="en-US"/>
              </w:rPr>
              <w:fldChar w:fldCharType="separate"/>
            </w:r>
            <w:r w:rsidRPr="00D66D98">
              <w:rPr>
                <w:rFonts w:ascii="Times New Roman" w:hAnsi="Times New Roman" w:cs="Times New Roman"/>
                <w:noProof/>
                <w:kern w:val="1"/>
                <w:lang w:val="en-US"/>
              </w:rPr>
              <w:t>111</w:t>
            </w:r>
            <w:r w:rsidRPr="00D66D98">
              <w:rPr>
                <w:rFonts w:ascii="Times New Roman" w:hAnsi="Times New Roman" w:cs="Times New Roman"/>
                <w:kern w:val="1"/>
                <w:lang w:val="en-US"/>
              </w:rPr>
              <w:fldChar w:fldCharType="end"/>
            </w:r>
            <w:r w:rsidR="0001572F">
              <w:rPr>
                <w:rFonts w:ascii="Times New Roman" w:hAnsi="Times New Roman" w:cs="Times New Roman"/>
                <w:kern w:val="1"/>
                <w:lang w:val="en-US"/>
              </w:rPr>
              <w:fldChar w:fldCharType="end"/>
            </w:r>
            <w:r w:rsidRPr="00D66D98">
              <w:rPr>
                <w:rFonts w:ascii="Times New Roman" w:hAnsi="Times New Roman" w:cs="Times New Roman"/>
                <w:kern w:val="1"/>
                <w:lang w:val="en-US"/>
              </w:rPr>
              <w:t>)</w:t>
            </w:r>
          </w:p>
        </w:tc>
        <w:tc>
          <w:tcPr>
            <w:tcW w:w="3562" w:type="pct"/>
          </w:tcPr>
          <w:p w14:paraId="6DCC71BA" w14:textId="09AB3444"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lang w:val="en-US"/>
              </w:rPr>
              <w:t>Ma et al 2013</w:t>
            </w:r>
          </w:p>
        </w:tc>
        <w:tc>
          <w:tcPr>
            <w:tcW w:w="837" w:type="pct"/>
          </w:tcPr>
          <w:p w14:paraId="5733D76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5</w:t>
            </w:r>
          </w:p>
        </w:tc>
      </w:tr>
      <w:tr w:rsidR="00D66D98" w:rsidRPr="00D66D98" w14:paraId="3ED9967E" w14:textId="77777777" w:rsidTr="0076223D">
        <w:trPr>
          <w:trHeight w:val="292"/>
        </w:trPr>
        <w:tc>
          <w:tcPr>
            <w:tcW w:w="601" w:type="pct"/>
          </w:tcPr>
          <w:p w14:paraId="64C37F3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12" w:tooltip="Quinn, 2014 #224" w:history="1">
              <w:r w:rsidRPr="00D66D98">
                <w:rPr>
                  <w:rFonts w:ascii="Times New Roman" w:hAnsi="Times New Roman" w:cs="Times New Roman"/>
                  <w:kern w:val="1"/>
                </w:rPr>
                <w:fldChar w:fldCharType="begin">
                  <w:fldData xml:space="preserve">PEVuZE5vdGU+PENpdGU+PEF1dGhvcj5RdWlubjwvQXV0aG9yPjxZZWFyPjIwMTQ8L1llYXI+PFJl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RdWlubjwvQXV0aG9yPjxZZWFyPjIwMTQ8L1llYXI+PFJl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12</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3AF5159C" w14:textId="0800D4EC"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Quinn et al 2014</w:t>
            </w:r>
          </w:p>
        </w:tc>
        <w:tc>
          <w:tcPr>
            <w:tcW w:w="837" w:type="pct"/>
          </w:tcPr>
          <w:p w14:paraId="674AE25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5</w:t>
            </w:r>
          </w:p>
        </w:tc>
      </w:tr>
      <w:tr w:rsidR="00D66D98" w:rsidRPr="00D66D98" w14:paraId="294129C5" w14:textId="77777777" w:rsidTr="0076223D">
        <w:trPr>
          <w:trHeight w:val="292"/>
        </w:trPr>
        <w:tc>
          <w:tcPr>
            <w:tcW w:w="601" w:type="pct"/>
          </w:tcPr>
          <w:p w14:paraId="3C6F41C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13" \o "Surkov, 2020 #680" </w:instrText>
            </w:r>
            <w:r w:rsidR="0001572F">
              <w:fldChar w:fldCharType="separate"/>
            </w:r>
            <w:r w:rsidRPr="00D66D98">
              <w:rPr>
                <w:rFonts w:ascii="Times New Roman" w:hAnsi="Times New Roman" w:cs="Times New Roman"/>
                <w:kern w:val="1"/>
              </w:rPr>
              <w:fldChar w:fldCharType="begin">
                <w:fldData xml:space="preserve">PEVuZE5vdGU+PENpdGU+PEF1dGhvcj5TdXJrb3Y8L0F1dGhvcj48WWVhcj4yMDIwPC9ZZWFyPjxS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TdXJrb3Y8L0F1dGhvcj48WWVhcj4yMDIwPC9ZZWFyPjxS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13</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133B5F9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Surkov et al 2020</w:t>
            </w:r>
          </w:p>
        </w:tc>
        <w:tc>
          <w:tcPr>
            <w:tcW w:w="837" w:type="pct"/>
          </w:tcPr>
          <w:p w14:paraId="67CFC83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5</w:t>
            </w:r>
          </w:p>
        </w:tc>
      </w:tr>
      <w:tr w:rsidR="00D66D98" w:rsidRPr="00D66D98" w14:paraId="0B03FAE8" w14:textId="77777777" w:rsidTr="0076223D">
        <w:trPr>
          <w:trHeight w:val="292"/>
        </w:trPr>
        <w:tc>
          <w:tcPr>
            <w:tcW w:w="601" w:type="pct"/>
          </w:tcPr>
          <w:p w14:paraId="43EC361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sidRPr="00D66D98">
              <w:rPr>
                <w:rFonts w:ascii="Times New Roman" w:hAnsi="Times New Roman" w:cs="Times New Roman"/>
              </w:rPr>
              <w:t>(</w:t>
            </w:r>
            <w:r w:rsidR="0001572F">
              <w:fldChar w:fldCharType="begin"/>
            </w:r>
            <w:r w:rsidR="0001572F">
              <w:instrText xml:space="preserve"> HYPERLINK \l "_ENREF_114" \o</w:instrText>
            </w:r>
            <w:r w:rsidR="0001572F">
              <w:instrText xml:space="preserve"> "Tanaka, 1998 #255" </w:instrText>
            </w:r>
            <w:r w:rsidR="0001572F">
              <w:fldChar w:fldCharType="separate"/>
            </w:r>
            <w:r w:rsidRPr="00D66D98">
              <w:rPr>
                <w:rFonts w:ascii="Times New Roman" w:hAnsi="Times New Roman" w:cs="Times New Roman"/>
                <w:color w:val="000000"/>
              </w:rPr>
              <w:fldChar w:fldCharType="begin"/>
            </w:r>
            <w:r w:rsidRPr="00D66D98">
              <w:rPr>
                <w:rFonts w:ascii="Times New Roman" w:hAnsi="Times New Roman" w:cs="Times New Roman"/>
                <w:color w:val="000000"/>
              </w:rPr>
              <w:instrText xml:space="preserve"> ADDIN EN.CITE &lt;EndNote&gt;&lt;Cite&gt;&lt;Author&gt;Tanaka&lt;/Author&gt;&lt;Year&gt;1998&lt;/Year&gt;&lt;RecNum&gt;255&lt;/RecNum&gt;&lt;DisplayText&gt;&lt;style face="superscript"&gt;114&lt;/style&gt;&lt;/DisplayText&gt;&lt;record&gt;&lt;rec-number&gt;255&lt;/rec-number&gt;&lt;foreign-keys&gt;&lt;key app="EN" db-id="95zfp502y29psve52vqxpvfk9r2wvvt9assv" timestamp="0"&gt;255&lt;/key&gt;&lt;/foreign-keys&gt;&lt;ref-type name="Journal Article"&gt;17&lt;/ref-type&gt;&lt;contributors&gt;&lt;authors&gt;&lt;author&gt;Tanaka, A.&lt;/author&gt;&lt;/authors&gt;&lt;/contributors&gt;&lt;titles&gt;&lt;title&gt;Acid lipase deficiency (Wolman disease and cholesteryl ester storage disease: CESD)&lt;/title&gt;&lt;secondary-title&gt;Ryōikibetsu shōkōgun shirīzu&lt;/secondary-title&gt;&lt;/titles&gt;&lt;pages&gt;427-430&lt;/pages&gt;&lt;number&gt;19&lt;/number&gt;&lt;keywords&gt;&lt;keyword&gt;cholesterol ester&lt;/keyword&gt;&lt;keyword&gt;triacylglycerol&lt;/keyword&gt;&lt;keyword&gt;triacylglycerol lipase&lt;/keyword&gt;&lt;keyword&gt;cholesterol ester storage disease&lt;/keyword&gt;&lt;keyword&gt;differential diagnosis&lt;/keyword&gt;&lt;keyword&gt;enzymology&lt;/keyword&gt;&lt;keyword&gt;genetics&lt;/keyword&gt;&lt;keyword&gt;human&lt;/keyword&gt;&lt;keyword&gt;lysosome&lt;/keyword&gt;&lt;keyword&gt;metabolism&lt;/keyword&gt;&lt;keyword&gt;mutation&lt;/keyword&gt;&lt;keyword&gt;pathophysiology&lt;/keyword&gt;&lt;keyword&gt;prognosis&lt;/keyword&gt;&lt;keyword&gt;review&lt;/keyword&gt;&lt;keyword&gt;Wolman disease&lt;/keyword&gt;&lt;keyword&gt;Lipase&lt;/keyword&gt;&lt;keyword&gt;Hyperlipoproteinemia Type I&lt;/keyword&gt;&lt;/keywords&gt;&lt;dates&gt;&lt;year&gt;1998&lt;/year&gt;&lt;pub-dates&gt;&lt;date&gt;1998&lt;/date&gt;&lt;/pub-dates&gt;&lt;/dates&gt;&lt;accession-num&gt;rayyan-16164152&lt;/accession-num&gt;&lt;urls&gt;&lt;related-urls&gt;&lt;url&gt;http://www.embase.com/search/results?subaction=viewrecord&amp;amp;from=export&amp;amp;id=L128283155&lt;/url&gt;&lt;/related-urls&gt;&lt;/urls&gt;&lt;custom1&gt;L128283155 1998-09-24 RAYYAN-INCLUSION: {&amp;quot;Camila&amp;quot;=&amp;gt;&amp;quot;Included&amp;quot;, &amp;quot;Anne&amp;quot;=&amp;gt;&amp;quot;Included&amp;quot;}&lt;/custom1&gt;&lt;language&gt;Japanese&lt;/language&gt;&lt;/record&gt;&lt;/Cite&gt;&lt;/EndNote&gt;</w:instrText>
            </w:r>
            <w:r w:rsidRPr="00D66D98">
              <w:rPr>
                <w:rFonts w:ascii="Times New Roman" w:hAnsi="Times New Roman" w:cs="Times New Roman"/>
                <w:color w:val="000000"/>
              </w:rPr>
              <w:fldChar w:fldCharType="separate"/>
            </w:r>
            <w:r w:rsidRPr="00D66D98">
              <w:rPr>
                <w:rFonts w:ascii="Times New Roman" w:hAnsi="Times New Roman" w:cs="Times New Roman"/>
                <w:noProof/>
                <w:color w:val="000000"/>
              </w:rPr>
              <w:t>114</w:t>
            </w:r>
            <w:r w:rsidRPr="00D66D98">
              <w:rPr>
                <w:rFonts w:ascii="Times New Roman" w:hAnsi="Times New Roman" w:cs="Times New Roman"/>
                <w:color w:val="000000"/>
              </w:rPr>
              <w:fldChar w:fldCharType="end"/>
            </w:r>
            <w:r w:rsidR="0001572F">
              <w:rPr>
                <w:rFonts w:ascii="Times New Roman" w:hAnsi="Times New Roman" w:cs="Times New Roman"/>
                <w:color w:val="000000"/>
              </w:rPr>
              <w:fldChar w:fldCharType="end"/>
            </w:r>
            <w:r w:rsidRPr="00D66D98">
              <w:rPr>
                <w:rFonts w:ascii="Times New Roman" w:hAnsi="Times New Roman" w:cs="Times New Roman"/>
                <w:color w:val="000000"/>
              </w:rPr>
              <w:t>)</w:t>
            </w:r>
          </w:p>
        </w:tc>
        <w:tc>
          <w:tcPr>
            <w:tcW w:w="3562" w:type="pct"/>
          </w:tcPr>
          <w:p w14:paraId="57E4142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color w:val="000000"/>
              </w:rPr>
              <w:t>Tanaka 1998</w:t>
            </w:r>
          </w:p>
        </w:tc>
        <w:tc>
          <w:tcPr>
            <w:tcW w:w="837" w:type="pct"/>
          </w:tcPr>
          <w:p w14:paraId="63E6096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color w:val="000000"/>
              </w:rPr>
              <w:t>5</w:t>
            </w:r>
          </w:p>
        </w:tc>
      </w:tr>
      <w:tr w:rsidR="00D66D98" w:rsidRPr="00D66D98" w14:paraId="30BBDDA0" w14:textId="77777777" w:rsidTr="0076223D">
        <w:tc>
          <w:tcPr>
            <w:tcW w:w="601" w:type="pct"/>
          </w:tcPr>
          <w:p w14:paraId="32BD5021" w14:textId="77777777" w:rsidR="00D66D98" w:rsidRPr="00D66D98" w:rsidRDefault="00D66D98" w:rsidP="00D66D98">
            <w:pPr>
              <w:widowControl w:val="0"/>
              <w:autoSpaceDE w:val="0"/>
              <w:autoSpaceDN w:val="0"/>
              <w:adjustRightInd w:val="0"/>
              <w:jc w:val="center"/>
              <w:rPr>
                <w:rFonts w:ascii="Times New Roman" w:hAnsi="Times New Roman" w:cs="Times New Roman"/>
                <w:color w:val="000000"/>
              </w:rPr>
            </w:pPr>
            <w:r w:rsidRPr="00D66D98">
              <w:rPr>
                <w:rFonts w:ascii="Times New Roman" w:hAnsi="Times New Roman" w:cs="Times New Roman"/>
              </w:rPr>
              <w:t>(</w:t>
            </w:r>
            <w:r w:rsidR="0001572F">
              <w:fldChar w:fldCharType="begin"/>
            </w:r>
            <w:r w:rsidR="0001572F">
              <w:instrText xml:space="preserve"> HYPERLINK \l "_ENREF_115" \o "Tanaka, 2006 #256" </w:instrText>
            </w:r>
            <w:r w:rsidR="0001572F">
              <w:fldChar w:fldCharType="separate"/>
            </w:r>
            <w:r w:rsidRPr="00D66D98">
              <w:rPr>
                <w:rFonts w:ascii="Times New Roman" w:hAnsi="Times New Roman" w:cs="Times New Roman"/>
                <w:color w:val="000000"/>
              </w:rPr>
              <w:fldChar w:fldCharType="begin"/>
            </w:r>
            <w:r w:rsidRPr="00D66D98">
              <w:rPr>
                <w:rFonts w:ascii="Times New Roman" w:hAnsi="Times New Roman" w:cs="Times New Roman"/>
                <w:color w:val="000000"/>
              </w:rPr>
              <w:instrText xml:space="preserve"> ADDIN EN.CITE &lt;EndNote&gt;&lt;Cite&gt;&lt;Author&gt;Tanaka&lt;/Author&gt;&lt;Year&gt;2006&lt;/Year&gt;&lt;RecNum&gt;256&lt;/RecNum&gt;&lt;DisplayText&gt;&lt;style face="superscript"&gt;115&lt;/style&gt;&lt;/DisplayText&gt;&lt;record&gt;&lt;rec-number&gt;256&lt;/rec-number&gt;&lt;foreign-keys&gt;&lt;key app="EN" db-id="95zfp502y29psve52vqxpvfk9r2wvvt9assv" timestamp="0"&gt;256&lt;/key&gt;&lt;/foreign-keys&gt;&lt;ref-type name="Journal Article"&gt;17&lt;/ref-type&gt;&lt;contributors&gt;&lt;authors&gt;&lt;author&gt;Tanaka, A.&lt;/author&gt;&lt;/authors&gt;&lt;/contributors&gt;&lt;titles&gt;&lt;title&gt;Wolman disease&lt;/title&gt;&lt;secondary-title&gt;Nippon rinsho. Japanese journal of clinical medicine&lt;/secondary-title&gt;&lt;/titles&gt;&lt;pages&gt;750-752&lt;/pages&gt;&lt;keywords&gt;&lt;keyword&gt;antilipemic agent&lt;/keyword&gt;&lt;keyword&gt;cholesterol ester&lt;/keyword&gt;&lt;keyword&gt;cholesterol esterase&lt;/keyword&gt;&lt;keyword&gt;hydroxymethylglutaryl coenzyme A reductase inhibitor&lt;/keyword&gt;&lt;keyword&gt;LIPA protein, human&lt;/keyword&gt;&lt;keyword&gt;triacylglycerol&lt;/keyword&gt;&lt;keyword&gt;cholesterol ester storage disease&lt;/keyword&gt;&lt;keyword&gt;differential diagnosis&lt;/keyword&gt;&lt;keyword&gt;enzymology&lt;/keyword&gt;&lt;keyword&gt;genetics&lt;/keyword&gt;&lt;keyword&gt;human&lt;/keyword&gt;&lt;keyword&gt;low fat diet&lt;/keyword&gt;&lt;keyword&gt;lysosome&lt;/keyword&gt;&lt;keyword&gt;metabolism&lt;/keyword&gt;&lt;keyword&gt;mutation&lt;/keyword&gt;&lt;keyword&gt;pathophysiology&lt;/keyword&gt;&lt;keyword&gt;prognosis&lt;/keyword&gt;&lt;keyword&gt;review&lt;/keyword&gt;&lt;keyword&gt;Wolman disease&lt;/keyword&gt;&lt;/keywords&gt;&lt;dates&gt;&lt;year&gt;2006&lt;/year&gt;&lt;pub-dates&gt;&lt;date&gt;2006&lt;/date&gt;&lt;/pub-dates&gt;&lt;/dates&gt;&lt;isbn&gt;0047-1852&lt;/isbn&gt;&lt;accession-num&gt;rayyan-16164154&lt;/accession-num&gt;&lt;urls&gt;&lt;related-urls&gt;&lt;url&gt;http://www.embase.com/search/results?subaction=viewrecord&amp;amp;from=export&amp;amp;id=L44281305&lt;/url&gt;&lt;/related-urls&gt;&lt;/urls&gt;&lt;custom1&gt;L44281305 2006-08-30 RAYYAN-INCLUSION: {&amp;quot;Camila&amp;quot;=&amp;gt;&amp;quot;Included&amp;quot;, &amp;quot;Anne&amp;quot;=&amp;gt;&amp;quot;Included&amp;quot;}&lt;/custom1&gt;&lt;language&gt;Japanese&lt;/language&gt;&lt;/record&gt;&lt;/Cite&gt;&lt;/EndNote&gt;</w:instrText>
            </w:r>
            <w:r w:rsidRPr="00D66D98">
              <w:rPr>
                <w:rFonts w:ascii="Times New Roman" w:hAnsi="Times New Roman" w:cs="Times New Roman"/>
                <w:color w:val="000000"/>
              </w:rPr>
              <w:fldChar w:fldCharType="separate"/>
            </w:r>
            <w:r w:rsidRPr="00D66D98">
              <w:rPr>
                <w:rFonts w:ascii="Times New Roman" w:hAnsi="Times New Roman" w:cs="Times New Roman"/>
                <w:noProof/>
                <w:color w:val="000000"/>
              </w:rPr>
              <w:t>115</w:t>
            </w:r>
            <w:r w:rsidRPr="00D66D98">
              <w:rPr>
                <w:rFonts w:ascii="Times New Roman" w:hAnsi="Times New Roman" w:cs="Times New Roman"/>
                <w:color w:val="000000"/>
              </w:rPr>
              <w:fldChar w:fldCharType="end"/>
            </w:r>
            <w:r w:rsidR="0001572F">
              <w:rPr>
                <w:rFonts w:ascii="Times New Roman" w:hAnsi="Times New Roman" w:cs="Times New Roman"/>
                <w:color w:val="000000"/>
              </w:rPr>
              <w:fldChar w:fldCharType="end"/>
            </w:r>
            <w:r w:rsidRPr="00D66D98">
              <w:rPr>
                <w:rFonts w:ascii="Times New Roman" w:hAnsi="Times New Roman" w:cs="Times New Roman"/>
                <w:color w:val="000000"/>
              </w:rPr>
              <w:t>)</w:t>
            </w:r>
          </w:p>
        </w:tc>
        <w:tc>
          <w:tcPr>
            <w:tcW w:w="3562" w:type="pct"/>
          </w:tcPr>
          <w:p w14:paraId="23B7BE28" w14:textId="77777777" w:rsidR="00D66D98" w:rsidRPr="00D66D98" w:rsidRDefault="00D66D98" w:rsidP="00D66D98">
            <w:pPr>
              <w:widowControl w:val="0"/>
              <w:autoSpaceDE w:val="0"/>
              <w:autoSpaceDN w:val="0"/>
              <w:adjustRightInd w:val="0"/>
              <w:jc w:val="center"/>
              <w:rPr>
                <w:rFonts w:ascii="Times New Roman" w:hAnsi="Times New Roman" w:cs="Times New Roman"/>
                <w:color w:val="000000"/>
              </w:rPr>
            </w:pPr>
            <w:r w:rsidRPr="00D66D98">
              <w:rPr>
                <w:rFonts w:ascii="Times New Roman" w:hAnsi="Times New Roman" w:cs="Times New Roman"/>
                <w:color w:val="000000"/>
              </w:rPr>
              <w:t>Tanaka 2006</w:t>
            </w:r>
          </w:p>
        </w:tc>
        <w:tc>
          <w:tcPr>
            <w:tcW w:w="837" w:type="pct"/>
          </w:tcPr>
          <w:p w14:paraId="5B06D8E6" w14:textId="77777777" w:rsidR="00D66D98" w:rsidRPr="00D66D98" w:rsidRDefault="00D66D98" w:rsidP="00D66D98">
            <w:pPr>
              <w:widowControl w:val="0"/>
              <w:autoSpaceDE w:val="0"/>
              <w:autoSpaceDN w:val="0"/>
              <w:adjustRightInd w:val="0"/>
              <w:jc w:val="center"/>
              <w:rPr>
                <w:rFonts w:ascii="Times New Roman" w:hAnsi="Times New Roman" w:cs="Times New Roman"/>
                <w:color w:val="000000"/>
              </w:rPr>
            </w:pPr>
            <w:r w:rsidRPr="00D66D98">
              <w:rPr>
                <w:rFonts w:ascii="Times New Roman" w:hAnsi="Times New Roman" w:cs="Times New Roman"/>
                <w:color w:val="000000"/>
              </w:rPr>
              <w:t>5</w:t>
            </w:r>
          </w:p>
        </w:tc>
      </w:tr>
      <w:tr w:rsidR="00D66D98" w:rsidRPr="00D66D98" w14:paraId="4C6E82C9" w14:textId="77777777" w:rsidTr="0076223D">
        <w:tc>
          <w:tcPr>
            <w:tcW w:w="601" w:type="pct"/>
          </w:tcPr>
          <w:p w14:paraId="3232167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16" \o "Lageron, 1978 #146"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Lageron&lt;/Author&gt;&lt;Year&gt;1978&lt;/Year&gt;&lt;RecNum&gt;146&lt;/RecNum&gt;&lt;DisplayText&gt;&lt;style face="superscript"&gt;116&lt;/style&gt;&lt;/DisplayText&gt;&lt;record&gt;&lt;rec-number&gt;146&lt;/rec-number&gt;&lt;foreign-keys&gt;&lt;key app="EN" db-id="95zfp502y29psve52vqxpvfk9r2wvvt9assv" timestamp="0"&gt;146&lt;/key&gt;&lt;/foreign-keys&gt;&lt;ref-type name="Journal Article"&gt;17&lt;/ref-type&gt;&lt;contributors&gt;&lt;authors&gt;&lt;author&gt;Lageron, A.&lt;/author&gt;&lt;/authors&gt;&lt;/contributors&gt;&lt;titles&gt;&lt;title&gt;Histoenzymology of cholesterol ester storage disease. A propos of 5 cases&lt;/title&gt;&lt;secondary-title&gt;Medecine et Chirurgie Digestives&lt;/secondary-title&gt;&lt;/titles&gt;&lt;pages&gt;155-159&lt;/pages&gt;&lt;volume&gt;7&lt;/volume&gt;&lt;number&gt;2&lt;/number&gt;&lt;keywords&gt;&lt;keyword&gt;Cholesterol Ester Storage Disease&lt;/keyword&gt;&lt;keyword&gt;Cholesterol Esters&lt;/keyword&gt;&lt;/keywords&gt;&lt;dates&gt;&lt;year&gt;1978&lt;/year&gt;&lt;pub-dates&gt;&lt;date&gt;1978&lt;/date&gt;&lt;/pub-dates&gt;&lt;/dates&gt;&lt;accession-num&gt;rayyan-16163902&lt;/accession-num&gt;&lt;urls&gt;&lt;related-urls&gt;&lt;url&gt;https://www.scopus.com/inward/record.uri?eid=2-s2.0-0017831157&amp;amp;partnerID=40&amp;amp;md5=0d732d0c77b503668c1a5ef58ba1df59&lt;/url&gt;&lt;/related-urls&gt;&lt;/urls&gt;&lt;custom1&gt;Cited By :1 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16</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4693ECA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ageron et al 1978</w:t>
            </w:r>
          </w:p>
        </w:tc>
        <w:tc>
          <w:tcPr>
            <w:tcW w:w="837" w:type="pct"/>
          </w:tcPr>
          <w:p w14:paraId="33EAA95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77290281" w14:textId="77777777" w:rsidTr="0076223D">
        <w:tc>
          <w:tcPr>
            <w:tcW w:w="601" w:type="pct"/>
          </w:tcPr>
          <w:p w14:paraId="469C243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w:instrText>
            </w:r>
            <w:r w:rsidR="0001572F">
              <w:instrText xml:space="preserve">ERLINK \l "_ENREF_117" \o "Amraoui, 2015 #8"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Amraoui&lt;/Author&gt;&lt;Year&gt;2015&lt;/Year&gt;&lt;RecNum&gt;8&lt;/RecNum&gt;&lt;DisplayText&gt;&lt;style face="superscript"&gt;117&lt;/style&gt;&lt;/DisplayText&gt;&lt;record&gt;&lt;rec-number&gt;8&lt;/rec-number&gt;&lt;foreign-keys&gt;&lt;key app="EN" db-id="95zfp502y29psve52vqxpvfk9r2wvvt9assv" timestamp="0"&gt;8&lt;/key&gt;&lt;/foreign-keys&gt;&lt;ref-type name="Journal Article"&gt;17&lt;/ref-type&gt;&lt;contributors&gt;&lt;authors&gt;&lt;author&gt;Amraoui, Y.&lt;/author&gt;&lt;author&gt;Mengel, E.&lt;/author&gt;&lt;author&gt;Gerner, P.&lt;/author&gt;&lt;author&gt;Baba, H. A.&lt;/author&gt;&lt;author&gt;Beck, M.&lt;/author&gt;&lt;/authors&gt;&lt;/contributors&gt;&lt;titles&gt;&lt;title&gt;Cholesteryl ester storage disease. Rare disease or frequently underdiagnosed?&lt;/title&gt;&lt;secondary-title&gt;Tagliche Praxis&lt;/secondary-title&gt;&lt;/titles&gt;&lt;pages&gt;55-61&lt;/pages&gt;&lt;volume&gt;56&lt;/volume&gt;&lt;number&gt;1&lt;/number&gt;&lt;keywords&gt;&lt;keyword&gt;Cholesteryl ester storage disorder&lt;/keyword&gt;&lt;keyword&gt;Dyslipidemia&lt;/keyword&gt;&lt;keyword&gt;Hepatomegaly&lt;/keyword&gt;&lt;keyword&gt;Lysosomal acid lipase deficiency&lt;/keyword&gt;&lt;keyword&gt;Wolman&amp;apos;s disease&lt;/keyword&gt;&lt;keyword&gt;Cholesterol Ester Storage Disease&lt;/keyword&gt;&lt;keyword&gt;Cholesterol Esters&lt;/keyword&gt;&lt;/keywords&gt;&lt;dates&gt;&lt;year&gt;2015&lt;/year&gt;&lt;pub-dates&gt;&lt;date&gt;2015&lt;/date&gt;&lt;/pub-dates&gt;&lt;/dates&gt;&lt;accession-num&gt;rayyan-16163567&lt;/accession-num&gt;&lt;urls&gt;&lt;related-urls&gt;&lt;url&gt;https://www.scopus.com/inward/record.uri?eid=2-s2.0-84939809278&amp;amp;partnerID=40&amp;amp;md5=aba471bf05f92869b14e736d1cd10205&lt;/url&gt;&lt;/related-urls&gt;&lt;/urls&gt;&lt;custom1&gt;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17</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F276CCF" w14:textId="22F50866"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Amraoui et al 2015</w:t>
            </w:r>
          </w:p>
        </w:tc>
        <w:tc>
          <w:tcPr>
            <w:tcW w:w="837" w:type="pct"/>
          </w:tcPr>
          <w:p w14:paraId="56863EE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3F52E7D7" w14:textId="77777777" w:rsidTr="0076223D">
        <w:tc>
          <w:tcPr>
            <w:tcW w:w="601" w:type="pct"/>
          </w:tcPr>
          <w:p w14:paraId="7B520B1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18" \o "Aubert-Tulkens, 1980 #13"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Aubert-Tulkens&lt;/Author&gt;&lt;Year&gt;1980&lt;/Year&gt;&lt;RecNum&gt;13&lt;/RecNum&gt;&lt;DisplayText&gt;&lt;style face="superscript"&gt;118&lt;/style&gt;&lt;/DisplayText&gt;&lt;record&gt;&lt;rec-number&gt;13&lt;/rec-number&gt;&lt;foreign-keys&gt;&lt;key app="EN" db-id="95zfp502y29psve52vqxpvfk9r2wvvt9assv" timestamp="0"&gt;13&lt;/key&gt;&lt;/foreign-keys&gt;&lt;ref-type name="Journal Article"&gt;17&lt;/ref-type&gt;&lt;contributors&gt;&lt;authors&gt;&lt;author&gt;Aubert-Tulkens, G.&lt;/author&gt;&lt;author&gt;Van Hoof, F.&lt;/author&gt;&lt;/authors&gt;&lt;/contributors&gt;&lt;titles&gt;&lt;title&gt;Acid lipase deficiency: Clinical and biochemical heterogeneity&lt;/title&gt;&lt;secondary-title&gt;Acta Paediatrica Belgica&lt;/secondary-title&gt;&lt;/titles&gt;&lt;pages&gt;239-245&lt;/pages&gt;&lt;volume&gt;32&lt;/volume&gt;&lt;number&gt;4&lt;/number&gt;&lt;keywords&gt;&lt;keyword&gt;Wolman Disease&lt;/keyword&gt;&lt;keyword&gt;Hyperlipoproteinemia Type I&lt;/keyword&gt;&lt;keyword&gt;Sterol Esterase&lt;/keyword&gt;&lt;keyword&gt;Lipase&lt;/keyword&gt;&lt;/keywords&gt;&lt;dates&gt;&lt;year&gt;1980&lt;/year&gt;&lt;pub-dates&gt;&lt;date&gt;1980&lt;/date&gt;&lt;/pub-dates&gt;&lt;/dates&gt;&lt;accession-num&gt;rayyan-16163580&lt;/accession-num&gt;&lt;urls&gt;&lt;related-urls&gt;&lt;url&gt;https://www.scopus.com/inward/record.uri?eid=2-s2.0-0018876628&amp;amp;partnerID=40&amp;amp;md5=5115264a571fa6c092ee8fe3dcfe2408&lt;/url&gt;&lt;/related-urls&gt;&lt;/urls&gt;&lt;custom1&gt;Cited By :3 Export Date: 1 June 2019 RAYYAN-INCLUSION: {&amp;quot;Camila&amp;quot;=&amp;gt;&amp;quot;Included&amp;quot;, &amp;quot;Anne&amp;quot;=&amp;gt;&amp;quot;Included&amp;quot;} | RAYYAN-EXCLUSION-REASONS: Pode falar dos casos&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18</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158077D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Aubert-Tulkens 1980</w:t>
            </w:r>
          </w:p>
        </w:tc>
        <w:tc>
          <w:tcPr>
            <w:tcW w:w="837" w:type="pct"/>
          </w:tcPr>
          <w:p w14:paraId="7C82C1D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46BB3F92" w14:textId="77777777" w:rsidTr="0076223D">
        <w:tc>
          <w:tcPr>
            <w:tcW w:w="601" w:type="pct"/>
          </w:tcPr>
          <w:p w14:paraId="6A94E67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19" \o "Bambirra, 1982 #14"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Bambirra&lt;/Author&gt;&lt;Year&gt;1982&lt;/Year&gt;&lt;RecNum&gt;14&lt;/RecNum&gt;&lt;DisplayText&gt;&lt;style face="superscript"&gt;119&lt;/style&gt;&lt;/DisplayText&gt;&lt;record&gt;&lt;rec-number&gt;14&lt;/rec-number&gt;&lt;foreign-keys&gt;&lt;key app="EN" db-id="95zfp502y29psve52vqxpvfk9r2wvvt9assv" timestamp="0"&gt;14&lt;/key&gt;&lt;/foreign-keys&gt;&lt;ref-type name="Journal Article"&gt;17&lt;/ref-type&gt;&lt;contributors&gt;&lt;authors&gt;&lt;author&gt;Bambirra, E. A.&lt;/author&gt;&lt;author&gt;Tafuri, W. L.&lt;/author&gt;&lt;author&gt;Borges, H. H.&lt;/author&gt;&lt;author&gt;Carvalho, C.&lt;/author&gt;&lt;author&gt;Naves, I. L.&lt;/author&gt;&lt;author&gt;Bogliolo, L.&lt;/author&gt;&lt;author&gt;Tafuri, C. P.&lt;/author&gt;&lt;author&gt;Miranda, D.&lt;/author&gt;&lt;/authors&gt;&lt;/contributors&gt;&lt;titles&gt;&lt;title&gt;Wolman&amp;apos;s disease: a clinicopathologic, electron microscopic, and histochemical study&lt;/title&gt;&lt;secondary-title&gt;South Med J&lt;/secondary-title&gt;&lt;/titles&gt;&lt;pages&gt;595-6&lt;/pages&gt;&lt;volume&gt;75&lt;/volume&gt;&lt;number&gt;5&lt;/number&gt;&lt;keywords&gt;&lt;keyword&gt;Adrenal Cortex/pathology&lt;/keyword&gt;&lt;keyword&gt;Adrenal Gland Diseases/genetics/*pathology&lt;/keyword&gt;&lt;keyword&gt;Brazil&lt;/keyword&gt;&lt;keyword&gt;Calcinosis/*pathology&lt;/keyword&gt;&lt;keyword&gt;Humans&lt;/keyword&gt;&lt;keyword&gt;Infant&lt;/keyword&gt;&lt;keyword&gt;Kupffer Cells/ultrastructure&lt;/keyword&gt;&lt;keyword&gt;Lipidoses/genetics/*pathology&lt;/keyword&gt;&lt;keyword&gt;Liver/ultrastructure&lt;/keyword&gt;&lt;keyword&gt;Male&lt;/keyword&gt;&lt;keyword&gt;Wolman Disease&lt;/keyword&gt;&lt;/keywords&gt;&lt;dates&gt;&lt;year&gt;1982&lt;/year&gt;&lt;pub-dates&gt;&lt;date&gt;1982&lt;/date&gt;&lt;/pub-dates&gt;&lt;/dates&gt;&lt;isbn&gt;0038-4348 (Print) 0038-4348&lt;/isbn&gt;&lt;accession-num&gt;7079817&lt;/accession-num&gt;&lt;urls&gt;&lt;/urls&gt;&lt;custom1&gt;Bambirra, E A Tafuri, W L Borges, H H Carvalho, C Naves, I L Bogliolo, L Tafuri, C P Miranda, D Case Reports Journal Article United States South Med J. 1982 May;75(5):595-6.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19</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D5A486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Bambirra et all 1982</w:t>
            </w:r>
          </w:p>
        </w:tc>
        <w:tc>
          <w:tcPr>
            <w:tcW w:w="837" w:type="pct"/>
          </w:tcPr>
          <w:p w14:paraId="3B97B9A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5D79CDB2" w14:textId="77777777" w:rsidTr="0076223D">
        <w:tc>
          <w:tcPr>
            <w:tcW w:w="601" w:type="pct"/>
          </w:tcPr>
          <w:p w14:paraId="1882AB7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20" \o "Bernstein, 2013 #22" </w:instrText>
            </w:r>
            <w:r w:rsidR="0001572F">
              <w:fldChar w:fldCharType="separate"/>
            </w:r>
            <w:r w:rsidRPr="00D66D98">
              <w:rPr>
                <w:rFonts w:ascii="Times New Roman" w:hAnsi="Times New Roman" w:cs="Times New Roman"/>
                <w:kern w:val="1"/>
              </w:rPr>
              <w:fldChar w:fldCharType="begin">
                <w:fldData xml:space="preserve">PEVuZE5vdGU+PENpdGU+PEF1dGhvcj5CZXJuc3RlaW48L0F1dGhvcj48WWVhcj4yMDEzPC9ZZWFy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CZXJuc3RlaW48L0F1dGhvcj48WWVhcj4yMDEzPC9ZZWFy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20</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7F7DB0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Bernstein et al 2013</w:t>
            </w:r>
          </w:p>
        </w:tc>
        <w:tc>
          <w:tcPr>
            <w:tcW w:w="837" w:type="pct"/>
          </w:tcPr>
          <w:p w14:paraId="2A997DB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36F4D2F2" w14:textId="77777777" w:rsidTr="0076223D">
        <w:tc>
          <w:tcPr>
            <w:tcW w:w="601" w:type="pct"/>
          </w:tcPr>
          <w:p w14:paraId="24D5002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rPr>
              <w:t>(</w:t>
            </w:r>
            <w:r w:rsidR="0001572F">
              <w:fldChar w:fldCharType="begin"/>
            </w:r>
            <w:r w:rsidR="0001572F">
              <w:instrText xml:space="preserve"> HYPERLINK \l "_ENREF_121" \o "Bona, 1989 #30" </w:instrText>
            </w:r>
            <w:r w:rsidR="0001572F">
              <w:fldChar w:fldCharType="separate"/>
            </w:r>
            <w:r w:rsidRPr="00D66D98">
              <w:rPr>
                <w:rFonts w:ascii="Times New Roman" w:hAnsi="Times New Roman" w:cs="Times New Roman"/>
                <w:noProof/>
              </w:rPr>
              <w:fldChar w:fldCharType="begin"/>
            </w:r>
            <w:r w:rsidRPr="00D66D98">
              <w:rPr>
                <w:rFonts w:ascii="Times New Roman" w:hAnsi="Times New Roman" w:cs="Times New Roman"/>
                <w:noProof/>
              </w:rPr>
              <w:instrText xml:space="preserve"> ADDIN EN.CITE &lt;EndNote&gt;&lt;Cite&gt;&lt;Author&gt;Bona&lt;/Author&gt;&lt;Year&gt;1989&lt;/Year&gt;&lt;RecNum&gt;30&lt;/RecNum&gt;&lt;DisplayText&gt;&lt;style face="superscript"&gt;121&lt;/style&gt;&lt;/DisplayText&gt;&lt;record&gt;&lt;rec-number&gt;30&lt;/rec-number&gt;&lt;foreign-keys&gt;&lt;key app="EN" db-id="95zfp502y29psve52vqxpvfk9r2wvvt9assv" timestamp="0"&gt;30&lt;/key&gt;&lt;/foreign-keys&gt;&lt;ref-type name="Journal Article"&gt;17&lt;/ref-type&gt;&lt;contributors&gt;&lt;authors&gt;&lt;author&gt;Bona, G.&lt;/author&gt;&lt;author&gt;Bracco, G.&lt;/author&gt;&lt;author&gt;Gallina, M. R.&lt;/author&gt;&lt;author&gt;Iavarone, A.&lt;/author&gt;&lt;author&gt;Artesani, L.&lt;/author&gt;&lt;author&gt;Perona, A.&lt;/author&gt;&lt;author&gt;Zaffaroni, M.&lt;/author&gt;&lt;/authors&gt;&lt;/contributors&gt;&lt;titles&gt;&lt;title&gt;A case of acid lipase deficiency: Wolman&amp;apos;s disease&lt;/title&gt;&lt;secondary-title&gt;Panminerva Med&lt;/secondary-title&gt;&lt;/titles&gt;&lt;pages&gt;49-53&lt;/pages&gt;&lt;volume&gt;31&lt;/volume&gt;&lt;number&gt;1&lt;/number&gt;&lt;keywords&gt;&lt;keyword&gt;Adrenal Gland Diseases/pathology&lt;/keyword&gt;&lt;keyword&gt;Blood Chemical Analysis&lt;/keyword&gt;&lt;keyword&gt;Calcinosis/pathology&lt;/keyword&gt;&lt;keyword&gt;Female&lt;/keyword&gt;&lt;keyword&gt;Humans&lt;/keyword&gt;&lt;keyword&gt;Infant, Newborn&lt;/keyword&gt;&lt;keyword&gt;Lipase/blood&lt;/keyword&gt;&lt;keyword&gt;Lipoproteins/blood&lt;/keyword&gt;&lt;keyword&gt;Liver/physiopathology&lt;/keyword&gt;&lt;keyword&gt;Lymphocytes/enzymology&lt;/keyword&gt;&lt;keyword&gt;Wolman Disease/*diagnosis/enzymology/metabolism&lt;/keyword&gt;&lt;keyword&gt;Wolman Disease&lt;/keyword&gt;&lt;keyword&gt;Lipase&lt;/keyword&gt;&lt;keyword&gt;Hyperlipoproteinemia Type I&lt;/keyword&gt;&lt;/keywords&gt;&lt;dates&gt;&lt;year&gt;1989&lt;/year&gt;&lt;pub-dates&gt;&lt;date&gt;1989&lt;/date&gt;&lt;/pub-dates&gt;&lt;/dates&gt;&lt;isbn&gt;0031-0808 (Print) 0031-0808&lt;/isbn&gt;&lt;accession-num&gt;2726290&lt;/accession-num&gt;&lt;urls&gt;&lt;/urls&gt;&lt;custom1&gt;Bona, G Bracco, G Gallina, M R Iavarone, A Artesani, L Perona, A Zaffaroni, M Case Reports Journal Article Italy Panminerva Med. 1989 Jan-Mar;31(1):49-53.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noProof/>
              </w:rPr>
              <w:fldChar w:fldCharType="separate"/>
            </w:r>
            <w:r w:rsidRPr="00D66D98">
              <w:rPr>
                <w:rFonts w:ascii="Times New Roman" w:hAnsi="Times New Roman" w:cs="Times New Roman"/>
                <w:noProof/>
              </w:rPr>
              <w:t>121</w:t>
            </w:r>
            <w:r w:rsidRPr="00D66D98">
              <w:rPr>
                <w:rFonts w:ascii="Times New Roman" w:hAnsi="Times New Roman" w:cs="Times New Roman"/>
                <w:noProof/>
              </w:rPr>
              <w:fldChar w:fldCharType="end"/>
            </w:r>
            <w:r w:rsidR="0001572F">
              <w:rPr>
                <w:rFonts w:ascii="Times New Roman" w:hAnsi="Times New Roman" w:cs="Times New Roman"/>
                <w:noProof/>
              </w:rPr>
              <w:fldChar w:fldCharType="end"/>
            </w:r>
            <w:r w:rsidRPr="00D66D98">
              <w:rPr>
                <w:rFonts w:ascii="Times New Roman" w:hAnsi="Times New Roman" w:cs="Times New Roman"/>
                <w:noProof/>
              </w:rPr>
              <w:t>)</w:t>
            </w:r>
          </w:p>
        </w:tc>
        <w:tc>
          <w:tcPr>
            <w:tcW w:w="3562" w:type="pct"/>
          </w:tcPr>
          <w:p w14:paraId="1A74A86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noProof/>
              </w:rPr>
              <w:t>Bona et al 1989</w:t>
            </w:r>
          </w:p>
        </w:tc>
        <w:tc>
          <w:tcPr>
            <w:tcW w:w="837" w:type="pct"/>
          </w:tcPr>
          <w:p w14:paraId="086C1F2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274F064C" w14:textId="77777777" w:rsidTr="0076223D">
        <w:tc>
          <w:tcPr>
            <w:tcW w:w="601" w:type="pct"/>
          </w:tcPr>
          <w:p w14:paraId="694D605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rPr>
              <w:t>(</w:t>
            </w:r>
            <w:r w:rsidR="0001572F">
              <w:fldChar w:fldCharType="begin"/>
            </w:r>
            <w:r w:rsidR="0001572F">
              <w:instrText xml:space="preserve"> HYPERLINK \l "_ENREF_122" \o "Bretagne, 1981 #34" </w:instrText>
            </w:r>
            <w:r w:rsidR="0001572F">
              <w:fldChar w:fldCharType="separate"/>
            </w:r>
            <w:r w:rsidRPr="00D66D98">
              <w:rPr>
                <w:rFonts w:ascii="Times New Roman" w:hAnsi="Times New Roman" w:cs="Times New Roman"/>
                <w:noProof/>
              </w:rPr>
              <w:fldChar w:fldCharType="begin"/>
            </w:r>
            <w:r w:rsidRPr="00D66D98">
              <w:rPr>
                <w:rFonts w:ascii="Times New Roman" w:hAnsi="Times New Roman" w:cs="Times New Roman"/>
                <w:noProof/>
              </w:rPr>
              <w:instrText xml:space="preserve"> ADDIN EN.CITE &lt;EndNote&gt;&lt;Cite&gt;&lt;Author&gt;Bretagne&lt;/Author&gt;&lt;Year&gt;1981&lt;/Year&gt;&lt;RecNum&gt;34&lt;/RecNum&gt;&lt;DisplayText&gt;&lt;style face="superscript"&gt;122&lt;/style&gt;&lt;/DisplayText&gt;&lt;record&gt;&lt;rec-number&gt;34&lt;/rec-number&gt;&lt;foreign-keys&gt;&lt;key app="EN" db-id="95zfp502y29psve52vqxpvfk9r2wvvt9assv" timestamp="0"&gt;34&lt;/key&gt;&lt;/foreign-keys&gt;&lt;ref-type name="Journal Article"&gt;17&lt;/ref-type&gt;&lt;contributors&gt;&lt;authors&gt;&lt;author&gt;Bretagne, M. C.&lt;/author&gt;&lt;author&gt;Rivoal-Jeanjean, E.&lt;/author&gt;&lt;author&gt;Beley, G.&lt;/author&gt;&lt;author&gt;Vidailhet, M.&lt;/author&gt;&lt;author&gt;Treheux, A.&lt;/author&gt;&lt;/authors&gt;&lt;/contributors&gt;&lt;titles&gt;&lt;title&gt;[Wolman&amp;apos;s disease. A rare cause of adrenal calcification in infants: a case report (author&amp;apos;s transl)]&lt;/title&gt;&lt;secondary-title&gt;J Radiol&lt;/secondary-title&gt;&lt;/titles&gt;&lt;pages&gt;197-9&lt;/pages&gt;&lt;volume&gt;62&lt;/volume&gt;&lt;number&gt;3&lt;/number&gt;&lt;keywords&gt;&lt;keyword&gt;Adrenal Gland Diseases/diagnostic imaging/*etiology&lt;/keyword&gt;&lt;keyword&gt;Adrenal Glands/diagnostic imaging&lt;/keyword&gt;&lt;keyword&gt;Calcinosis/diagnostic imaging/*etiology&lt;/keyword&gt;&lt;keyword&gt;Diagnosis, Differential&lt;/keyword&gt;&lt;keyword&gt;Humans&lt;/keyword&gt;&lt;keyword&gt;Infant&lt;/keyword&gt;&lt;keyword&gt;Male&lt;/keyword&gt;&lt;keyword&gt;Radiography&lt;/keyword&gt;&lt;keyword&gt;Xanthogranuloma, Juvenile/complications/*diagnostic imaging&lt;/keyword&gt;&lt;keyword&gt;Wolman Disease&lt;/keyword&gt;&lt;/keywords&gt;&lt;dates&gt;&lt;year&gt;1981&lt;/year&gt;&lt;pub-dates&gt;&lt;date&gt;1981&lt;/date&gt;&lt;/pub-dates&gt;&lt;/dates&gt;&lt;isbn&gt;0221-0363 (Print) 0221-0363&lt;/isbn&gt;&lt;accession-num&gt;6792351&lt;/accession-num&gt;&lt;urls&gt;&lt;/urls&gt;&lt;custom1&gt;Bretagne, M C Rivoal-Jeanjean, E Beley, G Vidailhet, M Treheux, A Case Reports Journal Article France J Radiol. 1981 Mar;62(3):197-9. RAYYAN-INCLUSION: {&amp;quot;Camila&amp;quot;=&amp;gt;&amp;quot;Included&amp;quot;, &amp;quot;Anne&amp;quot;=&amp;gt;&amp;quot;Included&amp;quot;}&lt;/custom1&gt;&lt;language&gt;fre&lt;/language&gt;&lt;/record&gt;&lt;/Cite&gt;&lt;/EndNote&gt;</w:instrText>
            </w:r>
            <w:r w:rsidRPr="00D66D98">
              <w:rPr>
                <w:rFonts w:ascii="Times New Roman" w:hAnsi="Times New Roman" w:cs="Times New Roman"/>
                <w:noProof/>
              </w:rPr>
              <w:fldChar w:fldCharType="separate"/>
            </w:r>
            <w:r w:rsidRPr="00D66D98">
              <w:rPr>
                <w:rFonts w:ascii="Times New Roman" w:hAnsi="Times New Roman" w:cs="Times New Roman"/>
                <w:noProof/>
              </w:rPr>
              <w:t>122</w:t>
            </w:r>
            <w:r w:rsidRPr="00D66D98">
              <w:rPr>
                <w:rFonts w:ascii="Times New Roman" w:hAnsi="Times New Roman" w:cs="Times New Roman"/>
                <w:noProof/>
              </w:rPr>
              <w:fldChar w:fldCharType="end"/>
            </w:r>
            <w:r w:rsidR="0001572F">
              <w:rPr>
                <w:rFonts w:ascii="Times New Roman" w:hAnsi="Times New Roman" w:cs="Times New Roman"/>
                <w:noProof/>
              </w:rPr>
              <w:fldChar w:fldCharType="end"/>
            </w:r>
            <w:r w:rsidRPr="00D66D98">
              <w:rPr>
                <w:rFonts w:ascii="Times New Roman" w:hAnsi="Times New Roman" w:cs="Times New Roman"/>
                <w:noProof/>
              </w:rPr>
              <w:t>)</w:t>
            </w:r>
          </w:p>
        </w:tc>
        <w:tc>
          <w:tcPr>
            <w:tcW w:w="3562" w:type="pct"/>
          </w:tcPr>
          <w:p w14:paraId="5875959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noProof/>
              </w:rPr>
            </w:pPr>
            <w:r w:rsidRPr="00D66D98">
              <w:rPr>
                <w:rFonts w:ascii="Times New Roman" w:hAnsi="Times New Roman" w:cs="Times New Roman"/>
                <w:noProof/>
              </w:rPr>
              <w:t>Bregtane et al 1981</w:t>
            </w:r>
          </w:p>
        </w:tc>
        <w:tc>
          <w:tcPr>
            <w:tcW w:w="837" w:type="pct"/>
          </w:tcPr>
          <w:p w14:paraId="31F88D3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22BE5FDA" w14:textId="77777777" w:rsidTr="0076223D">
        <w:trPr>
          <w:trHeight w:val="310"/>
        </w:trPr>
        <w:tc>
          <w:tcPr>
            <w:tcW w:w="601" w:type="pct"/>
          </w:tcPr>
          <w:p w14:paraId="1DB160B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23" \o "Caseiro, </w:instrText>
            </w:r>
            <w:r w:rsidR="0001572F">
              <w:instrText xml:space="preserve">2016 #45" </w:instrText>
            </w:r>
            <w:r w:rsidR="0001572F">
              <w:fldChar w:fldCharType="separate"/>
            </w:r>
            <w:r w:rsidRPr="00D66D98">
              <w:rPr>
                <w:rFonts w:ascii="Times New Roman" w:hAnsi="Times New Roman" w:cs="Times New Roman"/>
                <w:kern w:val="1"/>
              </w:rPr>
              <w:fldChar w:fldCharType="begin">
                <w:fldData xml:space="preserve">PEVuZE5vdGU+PENpdGU+PEF1dGhvcj5DYXNlaXJvPC9BdXRob3I+PFllYXI+MjAxNjwvWWVhcj48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=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DYXNlaXJvPC9BdXRob3I+PFllYXI+MjAxNjwvWWVhcj48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=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23</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8D8DEF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Caseiro et al 2016</w:t>
            </w:r>
          </w:p>
        </w:tc>
        <w:tc>
          <w:tcPr>
            <w:tcW w:w="837" w:type="pct"/>
          </w:tcPr>
          <w:p w14:paraId="72EDAAC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43B1331D" w14:textId="77777777" w:rsidTr="0076223D">
        <w:trPr>
          <w:trHeight w:val="310"/>
        </w:trPr>
        <w:tc>
          <w:tcPr>
            <w:tcW w:w="601" w:type="pct"/>
          </w:tcPr>
          <w:p w14:paraId="7C6FFEE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24" \o "Castro, 1999 #46"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Castro&lt;/Author&gt;&lt;Year&gt;1999&lt;/Year&gt;&lt;RecNum&gt;46&lt;/RecNum&gt;&lt;DisplayText&gt;&lt;style face="superscript"&gt;124&lt;/style&gt;&lt;/DisplayText&gt;&lt;record&gt;&lt;rec-number&gt;46&lt;/rec-number&gt;&lt;foreign-keys&gt;&lt;key app="EN" db-id="95zfp502y29psve52vqxpvfk9r2wvvt9assv" timestamp="0"&gt;46&lt;/key&gt;&lt;/foreign-keys&gt;&lt;ref-type name="Journal Article"&gt;17&lt;/ref-type&gt;&lt;contributors&gt;&lt;authors&gt;&lt;author&gt;Castro, M.&lt;/author&gt;&lt;author&gt;Rosati, P.&lt;/author&gt;&lt;author&gt;Boldrini, R.&lt;/author&gt;&lt;author&gt;Lucidi, V.&lt;/author&gt;&lt;author&gt;Gambarara, M.&lt;/author&gt;&lt;author&gt;Bosman, C.&lt;/author&gt;&lt;/authors&gt;&lt;/contributors&gt;&lt;titles&gt;&lt;title&gt;Wolman&amp;apos;s disease diagnosed by intestinal biopsy&lt;/title&gt;&lt;secondary-title&gt;Ital J Gastroenterol Hepatol&lt;/secondary-title&gt;&lt;/titles&gt;&lt;pages&gt;610-2&lt;/pages&gt;&lt;volume&gt;31&lt;/volume&gt;&lt;number&gt;7&lt;/number&gt;&lt;keywords&gt;&lt;keyword&gt;Biopsy, Needle&lt;/keyword&gt;&lt;keyword&gt;Disease Progression&lt;/keyword&gt;&lt;keyword&gt;Endoscopy, Digestive System&lt;/keyword&gt;&lt;keyword&gt;Fatal Outcome&lt;/keyword&gt;&lt;keyword&gt;Humans&lt;/keyword&gt;&lt;keyword&gt;Infant&lt;/keyword&gt;&lt;keyword&gt;Intestinal Mucosa/*pathology&lt;/keyword&gt;&lt;keyword&gt;Male&lt;/keyword&gt;&lt;keyword&gt;Sensitivity and Specificity&lt;/keyword&gt;&lt;keyword&gt;Tomography, X-Ray Computed&lt;/keyword&gt;&lt;keyword&gt;Wolman Disease/diagnosis/*pathology&lt;/keyword&gt;&lt;keyword&gt;Wolman Disease&lt;/keyword&gt;&lt;keyword&gt;Biopsy&lt;/keyword&gt;&lt;/keywords&gt;&lt;dates&gt;&lt;year&gt;1999&lt;/year&gt;&lt;pub-dates&gt;&lt;date&gt;1999&lt;/date&gt;&lt;/pub-dates&gt;&lt;/dates&gt;&lt;isbn&gt;1125-8055 (Print) 1125-8055&lt;/isbn&gt;&lt;accession-num&gt;10604104&lt;/accession-num&gt;&lt;urls&gt;&lt;/urls&gt;&lt;custom1&gt;Castro, M Rosati, P Boldrini, R Lucidi, V Gambarara, M Bosman, C Case Reports Journal Article Italy Ital J Gastroenterol Hepatol. 1999 Oct;31(7):610-2.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24</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F9262B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Castro et al 1999</w:t>
            </w:r>
          </w:p>
        </w:tc>
        <w:tc>
          <w:tcPr>
            <w:tcW w:w="837" w:type="pct"/>
          </w:tcPr>
          <w:p w14:paraId="5DE20A4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584419BA" w14:textId="77777777" w:rsidTr="0076223D">
        <w:trPr>
          <w:trHeight w:val="309"/>
        </w:trPr>
        <w:tc>
          <w:tcPr>
            <w:tcW w:w="601" w:type="pct"/>
          </w:tcPr>
          <w:p w14:paraId="0002B9E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25" \o "Coelho, 1987 #53"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Coelho&lt;/Author&gt;&lt;Year&gt;1987&lt;/Year&gt;&lt;RecNum&gt;53&lt;/RecNum&gt;&lt;DisplayText&gt;&lt;style face="superscript"&gt;125&lt;/style&gt;&lt;/DisplayText&gt;&lt;record&gt;&lt;rec-number&gt;53&lt;/rec-number&gt;&lt;foreign-keys&gt;&lt;key app="EN" db-id="95zfp502y29psve52vqxpvfk9r2wvvt9assv" timestamp="0"&gt;53&lt;/key&gt;&lt;/foreign-keys&gt;&lt;ref-type name="Journal Article"&gt;17&lt;/ref-type&gt;&lt;contributors&gt;&lt;authors&gt;&lt;author&gt;Coelho, Claudio Antonio R.&lt;/author&gt;&lt;author&gt;Balarin, Marly A. S.&lt;/author&gt;&lt;author&gt;Coelho, Kunie I. R.&lt;/author&gt;&lt;/authors&gt;&lt;/contributors&gt;&lt;titles&gt;&lt;title&gt;Cholesterylester storage disease: report of a case&lt;/title&gt;&lt;secondary-title&gt;Arq. gastroenterol&lt;/secondary-title&gt;&lt;/titles&gt;&lt;pages&gt;184-7&lt;/pages&gt;&lt;volume&gt;24&lt;/volume&gt;&lt;number&gt;3&lt;/number&gt;&lt;keywords&gt;&lt;keyword&gt;Lactente&lt;/keyword&gt;&lt;keyword&gt;Seres Humanos&lt;/keyword&gt;&lt;keyword&gt;Feminino&lt;/keyword&gt;&lt;keyword&gt;Doença do Armazenamento de Colesterol Éster/diagnóstico&lt;/keyword&gt;&lt;keyword&gt;Hepatopatias/diagnóstico&lt;/keyword&gt;&lt;keyword&gt;Doença do Armazenamento de Colesterol Éster/sangue&lt;/keyword&gt;&lt;keyword&gt;Doença do Armazenamento de Colesterol Éster/fisiopatologia&lt;/keyword&gt;&lt;keyword&gt;Colesterol/sangue&lt;/keyword&gt;&lt;keyword&gt;Hepatomegalia&lt;/keyword&gt;&lt;keyword&gt;Hepatopatias/sangue&lt;/keyword&gt;&lt;keyword&gt;Hepatopatias/fisiopatologia&lt;/keyword&gt;&lt;keyword&gt;Triglicerídeos/sangue&lt;/keyword&gt;&lt;/keywords&gt;&lt;dates&gt;&lt;year&gt;1987&lt;/year&gt;&lt;pub-dates&gt;&lt;date&gt;1987&lt;/date&gt;&lt;/pub-dates&gt;&lt;/dates&gt;&lt;accession-num&gt;rayyan-16163683&lt;/accession-num&gt;&lt;urls&gt;&lt;/urls&gt;&lt;custom1&gt;RAYYAN-INCLUSION: {&amp;quot;Camila&amp;quot;=&amp;gt;&amp;quot;Included&amp;quot;, &amp;quot;Anne&amp;quot;=&amp;gt;&amp;quot;Included&amp;quot;}&lt;/custom1&gt;&lt;language&gt;en&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25</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3A288A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Coelho et al 1987</w:t>
            </w:r>
          </w:p>
        </w:tc>
        <w:tc>
          <w:tcPr>
            <w:tcW w:w="837" w:type="pct"/>
          </w:tcPr>
          <w:p w14:paraId="0D60DE7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26218538" w14:textId="77777777" w:rsidTr="0076223D">
        <w:trPr>
          <w:trHeight w:val="309"/>
        </w:trPr>
        <w:tc>
          <w:tcPr>
            <w:tcW w:w="601" w:type="pct"/>
          </w:tcPr>
          <w:p w14:paraId="479BDDC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26" \o "Contreras, 1974 #54"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Contreras&lt;/Author&gt;&lt;Year&gt;1974&lt;/Year&gt;&lt;RecNum&gt;54&lt;/RecNum&gt;&lt;DisplayText&gt;&lt;style face="superscript"&gt;126&lt;/style&gt;&lt;/DisplayText&gt;&lt;record&gt;&lt;rec-number&gt;54&lt;/rec-number&gt;&lt;foreign-keys&gt;&lt;key app="EN" db-id="95zfp502y29psve52vqxpvfk9r2wvvt9assv" timestamp="0"&gt;54&lt;/key&gt;&lt;/foreign-keys&gt;&lt;ref-type name="Journal Article"&gt;17&lt;/ref-type&gt;&lt;contributors&gt;&lt;authors&gt;&lt;author&gt;Contreras, F.&lt;/author&gt;&lt;author&gt;Alvarez, I.&lt;/author&gt;&lt;author&gt;Nistal, M.&lt;/author&gt;&lt;author&gt;Claver, M.&lt;/author&gt;&lt;/authors&gt;&lt;/contributors&gt;&lt;titles&gt;&lt;title&gt;Wolman&amp;apos;s disease&lt;/title&gt;&lt;secondary-title&gt;PATOLOGIA&lt;/secondary-title&gt;&lt;/titles&gt;&lt;pages&gt;189-200&lt;/pages&gt;&lt;volume&gt;7&lt;/volume&gt;&lt;number&gt;2&lt;/number&gt;&lt;keywords&gt;&lt;keyword&gt;Wolman Disease&lt;/keyword&gt;&lt;/keywords&gt;&lt;dates&gt;&lt;year&gt;1974&lt;/year&gt;&lt;pub-dates&gt;&lt;date&gt;1974&lt;/date&gt;&lt;/pub-dates&gt;&lt;/dates&gt;&lt;accession-num&gt;rayyan-16163686&lt;/accession-num&gt;&lt;urls&gt;&lt;related-urls&gt;&lt;url&gt;https://www.scopus.com/inward/record.uri?eid=2-s2.0-0016250919&amp;amp;partnerID=40&amp;amp;md5=d16e33df186385b8c901ee86bcc40228&lt;/url&gt;&lt;/related-urls&gt;&lt;/urls&gt;&lt;custom1&gt;Cited By :1 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26</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4197A94E" w14:textId="2D500068"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Contreras et a 1974</w:t>
            </w:r>
          </w:p>
        </w:tc>
        <w:tc>
          <w:tcPr>
            <w:tcW w:w="837" w:type="pct"/>
          </w:tcPr>
          <w:p w14:paraId="7246EDE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72C44C75" w14:textId="77777777" w:rsidTr="0076223D">
        <w:tc>
          <w:tcPr>
            <w:tcW w:w="601" w:type="pct"/>
          </w:tcPr>
          <w:p w14:paraId="6F00882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27" \o "Elleder, 1999 #69"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Elleder&lt;/Author&gt;&lt;Year&gt;1999&lt;/Year&gt;&lt;RecNum&gt;69&lt;/RecNum&gt;&lt;DisplayText&gt;&lt;style face="superscript"&gt;127&lt;/style&gt;&lt;/DisplayText&gt;&lt;record&gt;&lt;rec-number&gt;69&lt;/rec-number&gt;&lt;foreign-keys&gt;&lt;key app="EN" db-id="95zfp502y29psve52vqxpvfk9r2wvvt9assv" timestamp="0"&gt;69&lt;/key&gt;&lt;/foreign-keys&gt;&lt;ref-type name="Journal Article"&gt;17&lt;/ref-type&gt;&lt;contributors&gt;&lt;authors&gt;&lt;author&gt;Elleder, M.&lt;/author&gt;&lt;author&gt;Poupetova, H.&lt;/author&gt;&lt;author&gt;Ledvinova, J.&lt;/author&gt;&lt;author&gt;Hyanek, J.&lt;/author&gt;&lt;author&gt;Zeman, J.&lt;/author&gt;&lt;author&gt;Sykora, J.&lt;/author&gt;&lt;author&gt;Stozicky, F.&lt;/author&gt;&lt;author&gt;Chlumska, A.&lt;/author&gt;&lt;author&gt;Lohse, P.&lt;/author&gt;&lt;/authors&gt;&lt;/contributors&gt;&lt;titles&gt;&lt;title&gt;[Lysosomal acid lipase deficiency. Overview of Czech patients]&lt;/title&gt;&lt;secondary-title&gt;Cas Lek Cesk&lt;/secondary-title&gt;&lt;/titles&gt;&lt;pages&gt;719-24&lt;/pages&gt;&lt;volume&gt;138&lt;/volume&gt;&lt;number&gt;23&lt;/number&gt;&lt;keywords&gt;&lt;keyword&gt;Adult&lt;/keyword&gt;&lt;keyword&gt;*Cholesterol Ester Storage Disease/diagnosis/epidemiology&lt;/keyword&gt;&lt;keyword&gt;Czech Republic/epidemiology&lt;/keyword&gt;&lt;keyword&gt;Female&lt;/keyword&gt;&lt;keyword&gt;Humans&lt;/keyword&gt;&lt;keyword&gt;Infant&lt;/keyword&gt;&lt;keyword&gt;Lipase/*deficiency&lt;/keyword&gt;&lt;keyword&gt;Lysosomes/*enzymology&lt;/keyword&gt;&lt;keyword&gt;Male&lt;/keyword&gt;&lt;keyword&gt;Middle Aged&lt;/keyword&gt;&lt;keyword&gt;*Wolman Disease/diagnosis/epidemiology&lt;/keyword&gt;&lt;keyword&gt;Wolman Disease&lt;/keyword&gt;&lt;keyword&gt;Lipase&lt;/keyword&gt;&lt;keyword&gt;Sterol Esterase&lt;/keyword&gt;&lt;keyword&gt;Hyperlipoproteinemia Type I&lt;/keyword&gt;&lt;/keywords&gt;&lt;dates&gt;&lt;year&gt;1999&lt;/year&gt;&lt;pub-dates&gt;&lt;date&gt;1999&lt;/date&gt;&lt;/pub-dates&gt;&lt;/dates&gt;&lt;isbn&gt;0008-7335 (Print) 0008-7335&lt;/isbn&gt;&lt;accession-num&gt;10746035&lt;/accession-num&gt;&lt;urls&gt;&lt;/urls&gt;&lt;custom1&gt;Elleder, M Poupetova, H Ledvinova, J Hyanek, J Zeman, J Sykora, J Stozicky, F Chlumska, A Lohse, P Case Reports English Abstract Journal Article Research Support, Non-U.S. Gov&amp;apos;t Czech Republic Cas Lek Cesk. 1999 Nov 29;138(23):719-24. RAYYAN-INCLUSION: {&amp;quot;Camila&amp;quot;=&amp;gt;&amp;quot;Included&amp;quot;, &amp;quot;Anne&amp;quot;=&amp;gt;&amp;quot;Included&amp;quot;}&lt;/custom1&gt;&lt;language&gt;cze&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27</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2739BE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Elleder et al 1999</w:t>
            </w:r>
          </w:p>
        </w:tc>
        <w:tc>
          <w:tcPr>
            <w:tcW w:w="837" w:type="pct"/>
          </w:tcPr>
          <w:p w14:paraId="2830CA0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2470FC9D" w14:textId="77777777" w:rsidTr="0076223D">
        <w:tc>
          <w:tcPr>
            <w:tcW w:w="601" w:type="pct"/>
          </w:tcPr>
          <w:p w14:paraId="6FB61F6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w:instrText>
            </w:r>
            <w:r w:rsidR="0001572F">
              <w:instrText xml:space="preserve">28" \o "Elsayed, 2014 #72" </w:instrText>
            </w:r>
            <w:r w:rsidR="0001572F">
              <w:fldChar w:fldCharType="separate"/>
            </w:r>
            <w:r w:rsidRPr="00D66D98">
              <w:rPr>
                <w:rFonts w:ascii="Times New Roman" w:hAnsi="Times New Roman" w:cs="Times New Roman"/>
                <w:kern w:val="1"/>
              </w:rPr>
              <w:fldChar w:fldCharType="begin">
                <w:fldData xml:space="preserve">PEVuZE5vdGU+PENpdGU+PEF1dGhvcj5FbHNheWVkPC9BdXRob3I+PFllYXI+MjAxNDwvWWVhcj48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FbHNheWVkPC9BdXRob3I+PFllYXI+MjAxNDwvWWVhcj48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28</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8DEEE9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Elsayed et al 2014</w:t>
            </w:r>
          </w:p>
        </w:tc>
        <w:tc>
          <w:tcPr>
            <w:tcW w:w="837" w:type="pct"/>
          </w:tcPr>
          <w:p w14:paraId="5B74A1D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07C258A0" w14:textId="77777777" w:rsidTr="0076223D">
        <w:tc>
          <w:tcPr>
            <w:tcW w:w="601" w:type="pct"/>
          </w:tcPr>
          <w:p w14:paraId="1D97C82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29" \o "Feillet, 2009 #79" </w:instrText>
            </w:r>
            <w:r w:rsidR="0001572F">
              <w:fldChar w:fldCharType="separate"/>
            </w:r>
            <w:r w:rsidRPr="00D66D98">
              <w:rPr>
                <w:rFonts w:ascii="Times New Roman" w:hAnsi="Times New Roman" w:cs="Times New Roman"/>
                <w:kern w:val="1"/>
              </w:rPr>
              <w:fldChar w:fldCharType="begin">
                <w:fldData xml:space="preserve">PEVuZE5vdGU+PENpdGU+PEF1dGhvcj5GZWlsbGV0PC9BdXRob3I+PFllYXI+MjAwOTwvWWVhcj48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GZWlsbGV0PC9BdXRob3I+PFllYXI+MjAwOTwvWWVhcj48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29</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2E69E6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Feillet et al 2009</w:t>
            </w:r>
          </w:p>
        </w:tc>
        <w:tc>
          <w:tcPr>
            <w:tcW w:w="837" w:type="pct"/>
          </w:tcPr>
          <w:p w14:paraId="44583A5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4D7EBF76" w14:textId="77777777" w:rsidTr="0076223D">
        <w:tc>
          <w:tcPr>
            <w:tcW w:w="601" w:type="pct"/>
          </w:tcPr>
          <w:p w14:paraId="45CE96C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30" \o "Fernandez-Aragon, 2004 #80"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Fernandez-Aragon&lt;/Author&gt;&lt;Year&gt;2004&lt;/Year&gt;&lt;RecNum&gt;80&lt;/RecNum&gt;&lt;DisplayText&gt;&lt;style face="superscript"&gt;130&lt;/style&gt;&lt;/DisplayText&gt;&lt;record&gt;&lt;rec-number&gt;80&lt;/rec-number&gt;&lt;foreign-keys&gt;&lt;key app="EN" db-id="95zfp502y29psve52vqxpvfk9r2wvvt9assv" timestamp="0"&gt;80&lt;/key&gt;&lt;/foreign-keys&gt;&lt;ref-type name="Journal Article"&gt;17&lt;/ref-type&gt;&lt;contributors&gt;&lt;authors&gt;&lt;author&gt;Fernandez-Aragon, M.&lt;/author&gt;&lt;author&gt;Cervantes-Bustamante, R.&lt;/author&gt;&lt;author&gt;De Leon-Bojorge, B.&lt;/author&gt;&lt;author&gt;Zarate-Mondragon, F.&lt;/author&gt;&lt;author&gt;Mata-Rivera, N.&lt;/author&gt;&lt;author&gt;Barrios, E. M.&lt;/author&gt;&lt;author&gt;Campos, M. G.&lt;/author&gt;&lt;author&gt;Ramirez-Mayans, J. A.&lt;/author&gt;&lt;/authors&gt;&lt;/contributors&gt;&lt;titles&gt;&lt;title&gt;[Cholesterol ester storage disease]&lt;/title&gt;&lt;secondary-title&gt;Rev Gastroenterol Mex&lt;/secondary-title&gt;&lt;/titles&gt;&lt;pages&gt;171-5&lt;/pages&gt;&lt;volume&gt;69&lt;/volume&gt;&lt;number&gt;3&lt;/number&gt;&lt;keywords&gt;&lt;keyword&gt;Cholesterol Ester Storage Disease/*complications/pathology/therapy&lt;/keyword&gt;&lt;keyword&gt;Duodenum/pathology&lt;/keyword&gt;&lt;keyword&gt;Endoscopy, Digestive System&lt;/keyword&gt;&lt;keyword&gt;Hepatomegaly/*etiology/pathology&lt;/keyword&gt;&lt;keyword&gt;Humans&lt;/keyword&gt;&lt;keyword&gt;Infant&lt;/keyword&gt;&lt;keyword&gt;Liver/pathology&lt;/keyword&gt;&lt;keyword&gt;Male&lt;/keyword&gt;&lt;keyword&gt;Splenomegaly/*etiology/pathology&lt;/keyword&gt;&lt;keyword&gt;Cholesterol Ester Storage Disease&lt;/keyword&gt;&lt;keyword&gt;Cholesterol Esters&lt;/keyword&gt;&lt;/keywords&gt;&lt;dates&gt;&lt;year&gt;2004&lt;/year&gt;&lt;pub-dates&gt;&lt;date&gt;2004&lt;/date&gt;&lt;/pub-dates&gt;&lt;/dates&gt;&lt;isbn&gt;0375-0906 (Print) 0375-0906&lt;/isbn&gt;&lt;accession-num&gt;15759790&lt;/accession-num&gt;&lt;urls&gt;&lt;/urls&gt;&lt;custom1&gt;Fernandez-Aragon, Marlon Cervantes-Bustamante, Roberto De Leon-Bojorge, Beatriz Zarate-Mondragon, Flora Mata-Rivera, Norberto Barrios, Ericka Montijo Campos, M Garcia Ramirez-Mayans, Jaime A Case Reports Journal Article Mexico Rev Gastroenterol Mex. 2004 Jul-Sep;69(3):171-5. RAYYAN-INCLUSION: {&amp;quot;Camila&amp;quot;=&amp;gt;&amp;quot;Included&amp;quot;, &amp;quot;Anne&amp;quot;=&amp;gt;&amp;quot;Included&amp;quot;}&lt;/custom1&gt;&lt;language&gt;spa&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30</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217AB03A" w14:textId="712C56F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Fernandez-Aragon et al 2004</w:t>
            </w:r>
          </w:p>
        </w:tc>
        <w:tc>
          <w:tcPr>
            <w:tcW w:w="837" w:type="pct"/>
          </w:tcPr>
          <w:p w14:paraId="7AC75E6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48772AAB" w14:textId="77777777" w:rsidTr="0076223D">
        <w:tc>
          <w:tcPr>
            <w:tcW w:w="601" w:type="pct"/>
          </w:tcPr>
          <w:p w14:paraId="1283E48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31" \o "Foster, 1987 #82"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Foster&lt;/Author&gt;&lt;Year&gt;1987&lt;/Year&gt;&lt;RecNum&gt;82&lt;/RecNum&gt;&lt;DisplayText&gt;&lt;style face="superscript"&gt;131&lt;/style&gt;&lt;/DisplayText&gt;&lt;record&gt;&lt;rec-number&gt;82&lt;/rec-number&gt;&lt;foreign-keys&gt;&lt;key app="EN" db-id="95zfp502y29psve52vqxpvfk9r2wvvt9assv" timestamp="0"&gt;82&lt;/key&gt;&lt;/foreign-keys&gt;&lt;ref-type name="Journal Article"&gt;17&lt;/ref-type&gt;&lt;contributors&gt;&lt;authors&gt;&lt;author&gt;Foster, D.&lt;/author&gt;&lt;author&gt;Goutet, J. M.&lt;/author&gt;&lt;author&gt;Sirinelli, D.&lt;/author&gt;&lt;/authors&gt;&lt;/contributors&gt;&lt;titles&gt;&lt;title&gt;[Iconographic rubric. Wolman&amp;apos;s disease]&lt;/title&gt;&lt;secondary-title&gt;Arch Fr Pediatr&lt;/secondary-title&gt;&lt;/titles&gt;&lt;pages&gt;521-2&lt;/pages&gt;&lt;volume&gt;44&lt;/volume&gt;&lt;number&gt;7&lt;/number&gt;&lt;keywords&gt;&lt;keyword&gt;Adrenal Glands/diagnostic imaging/pathology&lt;/keyword&gt;&lt;keyword&gt;Calcinosis/diagnostic imaging&lt;/keyword&gt;&lt;keyword&gt;Humans&lt;/keyword&gt;&lt;keyword&gt;Hypertrophy&lt;/keyword&gt;&lt;keyword&gt;Infant&lt;/keyword&gt;&lt;keyword&gt;Male&lt;/keyword&gt;&lt;keyword&gt;Radiography&lt;/keyword&gt;&lt;keyword&gt;Xanthomatosis/diagnosis/diagnostic imaging/*genetics&lt;/keyword&gt;&lt;keyword&gt;Wolman Disease&lt;/keyword&gt;&lt;/keywords&gt;&lt;dates&gt;&lt;year&gt;1987&lt;/year&gt;&lt;pub-dates&gt;&lt;date&gt;1987&lt;/date&gt;&lt;/pub-dates&gt;&lt;/dates&gt;&lt;isbn&gt;0003-9764 (Print) 0003-9764&lt;/isbn&gt;&lt;accession-num&gt;3426375&lt;/accession-num&gt;&lt;urls&gt;&lt;/urls&gt;&lt;custom1&gt;Foster, D Goutet, J M Sirinelli, D Case Reports Journal Article France Arch Fr Pediatr. 1987 Aug-Sep;44(7):521-2. RAYYAN-INCLUSION: {&amp;quot;Camila&amp;quot;=&amp;gt;&amp;quot;Included&amp;quot;, &amp;quot;Anne&amp;quot;=&amp;gt;&amp;quot;Included&amp;quot;}&lt;/custom1&gt;&lt;language&gt;fre&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31</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8E25CD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Foster et al 1987</w:t>
            </w:r>
          </w:p>
        </w:tc>
        <w:tc>
          <w:tcPr>
            <w:tcW w:w="837" w:type="pct"/>
          </w:tcPr>
          <w:p w14:paraId="4F10897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461E85A3" w14:textId="77777777" w:rsidTr="0076223D">
        <w:tc>
          <w:tcPr>
            <w:tcW w:w="601" w:type="pct"/>
          </w:tcPr>
          <w:p w14:paraId="1EACCD0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32" \o "Gautier, 1978 #88"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Gautier&lt;/Author&gt;&lt;Year&gt;1978&lt;/Year&gt;&lt;RecNum&gt;88&lt;/RecNum&gt;&lt;DisplayText&gt;&lt;style face="superscript"&gt;132&lt;/style&gt;&lt;/DisplayText&gt;&lt;record&gt;&lt;rec-number&gt;88&lt;/rec-number&gt;&lt;foreign-keys&gt;&lt;key app="EN" db-id="95zfp502y29psve52vqxpvfk9r2wvvt9assv" timestamp="0"&gt;88&lt;/key&gt;&lt;/foreign-keys&gt;&lt;ref-type name="Journal Article"&gt;17&lt;/ref-type&gt;&lt;contributors&gt;&lt;authors&gt;&lt;author&gt;Gautier, M.&lt;/author&gt;&lt;author&gt;Lapous, D.&lt;/author&gt;&lt;author&gt;Raulin, J.&lt;/author&gt;&lt;/authors&gt;&lt;/contributors&gt;&lt;titles&gt;&lt;title&gt;[Cholesterol ester storage disease in children. Comparative biochemistry of hepatocyte and fibroblast cultures]&lt;/title&gt;&lt;secondary-title&gt;Arch Fr Pediatr&lt;/secondary-title&gt;&lt;/titles&gt;&lt;pages&gt;38-49&lt;/pages&gt;&lt;volume&gt;35&lt;/volume&gt;&lt;number&gt;10&lt;/number&gt;&lt;keywords&gt;&lt;keyword&gt;Child&lt;/keyword&gt;&lt;keyword&gt;Cholesterol/analysis&lt;/keyword&gt;&lt;keyword&gt;Cholesterol Esters/analysis/*metabolism&lt;/keyword&gt;&lt;keyword&gt;Female&lt;/keyword&gt;&lt;keyword&gt;Fibroblasts/metabolism&lt;/keyword&gt;&lt;keyword&gt;Humans&lt;/keyword&gt;&lt;keyword&gt;Lipase/deficiency&lt;/keyword&gt;&lt;keyword&gt;*Lipid Metabolism, Inborn Errors/diagnosis/metabolism/pathology&lt;/keyword&gt;&lt;keyword&gt;Liver/*metabolism&lt;/keyword&gt;&lt;keyword&gt;Male&lt;/keyword&gt;&lt;keyword&gt;Cholesterol Ester Storage Disease&lt;/keyword&gt;&lt;keyword&gt;Fibroblasts&lt;/keyword&gt;&lt;keyword&gt;Cholesterol Esters&lt;/keyword&gt;&lt;/keywords&gt;&lt;dates&gt;&lt;year&gt;1978&lt;/year&gt;&lt;pub-dates&gt;&lt;date&gt;1978&lt;/date&gt;&lt;/pub-dates&gt;&lt;/dates&gt;&lt;isbn&gt;0003-9764 (Print) 0003-9764&lt;/isbn&gt;&lt;accession-num&gt;749752&lt;/accession-num&gt;&lt;urls&gt;&lt;/urls&gt;&lt;custom1&gt;Gautier, M Lapous, D Raulin, J Case Reports Comparative Study English Abstract Journal Article France Arch Fr Pediatr. 1978 Dec;35(10 Suppl):38-49. RAYYAN-INCLUSION: {&amp;quot;Camila&amp;quot;=&amp;gt;&amp;quot;Included&amp;quot;, &amp;quot;Anne&amp;quot;=&amp;gt;&amp;quot;Included&amp;quot;}&lt;/custom1&gt;&lt;language&gt;fre&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32</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643008D" w14:textId="4D1142FB"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Gautier et al 1978</w:t>
            </w:r>
          </w:p>
        </w:tc>
        <w:tc>
          <w:tcPr>
            <w:tcW w:w="837" w:type="pct"/>
          </w:tcPr>
          <w:p w14:paraId="33790E1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6712850D" w14:textId="77777777" w:rsidTr="0076223D">
        <w:tc>
          <w:tcPr>
            <w:tcW w:w="601" w:type="pct"/>
          </w:tcPr>
          <w:p w14:paraId="1BF98CA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33" \o "Guazzi, 1968 #99"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Guazzi&lt;/Author&gt;&lt;Year&gt;1968&lt;/Year&gt;&lt;RecNum&gt;99&lt;/RecNum&gt;&lt;DisplayText&gt;&lt;style face="superscript"&gt;133&lt;/style&gt;&lt;/DisplayText&gt;&lt;record&gt;&lt;rec-number&gt;99&lt;/rec-number&gt;&lt;foreign-keys&gt;&lt;key app="EN" db-id="95zfp502y29psve52vqxpvfk9r2wvvt9assv" timestamp="0"&gt;99&lt;/key&gt;&lt;/foreign-keys&gt;&lt;ref-type name="Journal Article"&gt;17&lt;/ref-type&gt;&lt;contributors&gt;&lt;authors&gt;&lt;author&gt;Guazzi, G. C.&lt;/author&gt;&lt;author&gt;Martin, J. J.&lt;/author&gt;&lt;author&gt;Philippart, M.&lt;/author&gt;&lt;author&gt;Roels, H.&lt;/author&gt;&lt;author&gt;Hooft, C.&lt;/author&gt;&lt;author&gt;Van der Eecken, H.&lt;/author&gt;&lt;author&gt;Delbeke, M. J.&lt;/author&gt;&lt;author&gt;Vrints, L.&lt;/author&gt;&lt;/authors&gt;&lt;/contributors&gt;&lt;titles&gt;&lt;title&gt;Wolman&amp;apos;s disease. Distribution and significance of the central nervous system lesions&lt;/title&gt;&lt;secondary-title&gt;Pathol Eur&lt;/secondary-title&gt;&lt;/titles&gt;&lt;pages&gt;266-77&lt;/pages&gt;&lt;volume&gt;3&lt;/volume&gt;&lt;number&gt;2&lt;/number&gt;&lt;keywords&gt;&lt;keyword&gt;Adrenal Gland Diseases/*pathology&lt;/keyword&gt;&lt;keyword&gt;Brain/pathology&lt;/keyword&gt;&lt;keyword&gt;Calcinosis/*pathology&lt;/keyword&gt;&lt;keyword&gt;Central Nervous System/*pathology&lt;/keyword&gt;&lt;keyword&gt;Humans&lt;/keyword&gt;&lt;keyword&gt;Infant&lt;/keyword&gt;&lt;keyword&gt;Male&lt;/keyword&gt;&lt;keyword&gt;Meninges/pathology&lt;/keyword&gt;&lt;keyword&gt;Myenteric Plexus/pathology&lt;/keyword&gt;&lt;keyword&gt;Retina/pathology&lt;/keyword&gt;&lt;keyword&gt;Xanthomatosis/*pathology&lt;/keyword&gt;&lt;keyword&gt;Wolman Disease&lt;/keyword&gt;&lt;keyword&gt;Central Nervous System&lt;/keyword&gt;&lt;/keywords&gt;&lt;dates&gt;&lt;year&gt;1968&lt;/year&gt;&lt;pub-dates&gt;&lt;date&gt;1968&lt;/date&gt;&lt;/pub-dates&gt;&lt;/dates&gt;&lt;isbn&gt;0031-2967 (Print) 0031-2967&lt;/isbn&gt;&lt;accession-num&gt;5688463&lt;/accession-num&gt;&lt;urls&gt;&lt;/urls&gt;&lt;custom1&gt;Guazzi, G C Martin, J J Philippart, M Roels, H Hooft, C Van der Eecken, H Delbeke, M J Vrints, L Journal Article England Pathol Eur. 1968;3(2):266-77.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33</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4F96366A" w14:textId="2A437DC3"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Guazzi et al 1968</w:t>
            </w:r>
          </w:p>
        </w:tc>
        <w:tc>
          <w:tcPr>
            <w:tcW w:w="837" w:type="pct"/>
          </w:tcPr>
          <w:p w14:paraId="50B2667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5F074C51" w14:textId="77777777" w:rsidTr="0076223D">
        <w:tc>
          <w:tcPr>
            <w:tcW w:w="601" w:type="pct"/>
          </w:tcPr>
          <w:p w14:paraId="4C87340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34" \o "Guazzi, 1968 #100"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Guazzi&lt;/Author&gt;&lt;Year&gt;1968&lt;/Year&gt;&lt;RecNum&gt;100&lt;/RecNum&gt;&lt;DisplayText&gt;&lt;style face="superscript"&gt;134&lt;/style&gt;&lt;/DisplayText&gt;&lt;record&gt;&lt;rec-number&gt;100&lt;/rec-number&gt;&lt;foreign-keys&gt;&lt;key app="EN" db-id="95zfp502y29psve52vqxpvfk9r2wvvt9assv" timestamp="0"&gt;100&lt;/key&gt;&lt;/foreign-keys&gt;&lt;ref-type name="Journal Article"&gt;17&lt;/ref-type&gt;&lt;contributors&gt;&lt;authors&gt;&lt;author&gt;Guazzi, G. C.&lt;/author&gt;&lt;author&gt;Martin, J. J.&lt;/author&gt;&lt;author&gt;Philippart, M.&lt;/author&gt;&lt;author&gt;Roels, H.&lt;/author&gt;&lt;author&gt;van der Eecken, H.&lt;/author&gt;&lt;author&gt;Vrints, L.&lt;/author&gt;&lt;author&gt;Delbeke, M. J.&lt;/author&gt;&lt;author&gt;Hooft, C.&lt;/author&gt;&lt;/authors&gt;&lt;/contributors&gt;&lt;titles&gt;&lt;title&gt;Wolman&amp;apos;s disease&lt;/title&gt;&lt;secondary-title&gt;Eur Neurol&lt;/secondary-title&gt;&lt;/titles&gt;&lt;pages&gt;334-62&lt;/pages&gt;&lt;volume&gt;1&lt;/volume&gt;&lt;number&gt;6&lt;/number&gt;&lt;keywords&gt;&lt;keyword&gt;Brain Chemistry&lt;/keyword&gt;&lt;keyword&gt;Central Nervous System/*pathology&lt;/keyword&gt;&lt;keyword&gt;Cholesterol/analysis&lt;/keyword&gt;&lt;keyword&gt;Diagnosis, Differential&lt;/keyword&gt;&lt;keyword&gt;Histocytochemistry&lt;/keyword&gt;&lt;keyword&gt;Humans&lt;/keyword&gt;&lt;keyword&gt;Infant&lt;/keyword&gt;&lt;keyword&gt;Lipid Metabolism, Inborn Errors/*pathology&lt;/keyword&gt;&lt;keyword&gt;Lipids/analysis&lt;/keyword&gt;&lt;keyword&gt;Liver/analysis&lt;/keyword&gt;&lt;keyword&gt;Male&lt;/keyword&gt;&lt;keyword&gt;Nerve Degeneration&lt;/keyword&gt;&lt;keyword&gt;Niemann-Pick Diseases/diagnosis&lt;/keyword&gt;&lt;keyword&gt;Pedigree&lt;/keyword&gt;&lt;keyword&gt;Triglycerides/analysis&lt;/keyword&gt;&lt;keyword&gt;Xanthomatosis/diagnosis/*pathology&lt;/keyword&gt;&lt;keyword&gt;Wolman Disease&lt;/keyword&gt;&lt;/keywords&gt;&lt;dates&gt;&lt;year&gt;1968&lt;/year&gt;&lt;pub-dates&gt;&lt;date&gt;1968&lt;/date&gt;&lt;/pub-dates&gt;&lt;/dates&gt;&lt;isbn&gt;0014-3022 (Print) 0014-3022&lt;/isbn&gt;&lt;accession-num&gt;5711398&lt;/accession-num&gt;&lt;urls&gt;&lt;related-urls&gt;&lt;url&gt;https://www.karger.com/Article/Abstract/113673&lt;/url&gt;&lt;/related-urls&gt;&lt;/urls&gt;&lt;custom1&gt;Guazzi, G C Martin, J J Philippart, M Roels, H van der Eecken, H Vrints, L Delbeke, M J Hooft, C Journal Article Switzerland Eur Neurol. 1968;1(6):334-62. doi: 10.1159/000113673.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34</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9E4482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Guazzi et al 1968</w:t>
            </w:r>
          </w:p>
        </w:tc>
        <w:tc>
          <w:tcPr>
            <w:tcW w:w="837" w:type="pct"/>
          </w:tcPr>
          <w:p w14:paraId="45B22A2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28248685" w14:textId="77777777" w:rsidTr="0076223D">
        <w:tc>
          <w:tcPr>
            <w:tcW w:w="601" w:type="pct"/>
          </w:tcPr>
          <w:p w14:paraId="3607A3D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35" \o "Hanak, 1984 #102"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Hanak&lt;/Author&gt;&lt;Year&gt;1984&lt;/Year&gt;&lt;RecNum&gt;102&lt;/RecNum&gt;&lt;DisplayText&gt;&lt;style face="superscript"&gt;135&lt;/style&gt;&lt;/DisplayText&gt;&lt;record&gt;&lt;rec-number&gt;102&lt;/rec-number&gt;&lt;foreign-keys&gt;&lt;key app="EN" db-id="95zfp502y29psve52vqxpvfk9r2wvvt9assv" timestamp="0"&gt;102&lt;/key&gt;&lt;/foreign-keys&gt;&lt;ref-type name="Journal Article"&gt;17&lt;/ref-type&gt;&lt;contributors&gt;&lt;authors&gt;&lt;author&gt;Hanak, J.&lt;/author&gt;&lt;author&gt;Elleder, M.&lt;/author&gt;&lt;/authors&gt;&lt;/contributors&gt;&lt;titles&gt;&lt;title&gt;[Cholesterol ester storage disease (CESD)]&lt;/title&gt;&lt;secondary-title&gt;Cesk Pediatr&lt;/secondary-title&gt;&lt;/titles&gt;&lt;pages&gt;721-5&lt;/pages&gt;&lt;volume&gt;39&lt;/volume&gt;&lt;number&gt;12&lt;/number&gt;&lt;keywords&gt;&lt;keyword&gt;Adolescent&lt;/keyword&gt;&lt;keyword&gt;Cholesterol Esters/*metabolism&lt;/keyword&gt;&lt;keyword&gt;Female&lt;/keyword&gt;&lt;keyword&gt;Humans&lt;/keyword&gt;&lt;keyword&gt;*Lipid Metabolism, Inborn Errors/diagnosis&lt;/keyword&gt;&lt;keyword&gt;Cholesterol Ester Storage Disease&lt;/keyword&gt;&lt;keyword&gt;Cholesterol Esters&lt;/keyword&gt;&lt;/keywords&gt;&lt;dates&gt;&lt;year&gt;1984&lt;/year&gt;&lt;pub-dates&gt;&lt;date&gt;1984&lt;/date&gt;&lt;/pub-dates&gt;&lt;/dates&gt;&lt;isbn&gt;0069-2328 (Print) 0069-2328&lt;/isbn&gt;&lt;accession-num&gt;6518561&lt;/accession-num&gt;&lt;urls&gt;&lt;/urls&gt;&lt;custom1&gt;Hanak, J Elleder, M Case Reports English Abstract Journal Article Czech Republic Cesk Pediatr. 1984 Dec;39(12):721-5. RAYYAN-INCLUSION: {&amp;quot;Camila&amp;quot;=&amp;gt;&amp;quot;Included&amp;quot;, &amp;quot;Anne&amp;quot;=&amp;gt;&amp;quot;Included&amp;quot;}&lt;/custom1&gt;&lt;language&gt;cze&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35</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5E24E52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Hanak et al 1984</w:t>
            </w:r>
          </w:p>
        </w:tc>
        <w:tc>
          <w:tcPr>
            <w:tcW w:w="837" w:type="pct"/>
          </w:tcPr>
          <w:p w14:paraId="487769D9" w14:textId="7A3C6EDD"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7E7DFA23" w14:textId="77777777" w:rsidTr="0076223D">
        <w:tc>
          <w:tcPr>
            <w:tcW w:w="601" w:type="pct"/>
          </w:tcPr>
          <w:p w14:paraId="1C496A3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36" \o "Haznedar, 2018 #105"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Haznedar&lt;/Author&gt;&lt;Year&gt;2018&lt;/Year&gt;&lt;RecNum&gt;105&lt;/RecNum&gt;&lt;DisplayText&gt;&lt;style face="superscript"&gt;136&lt;/style&gt;&lt;/DisplayText&gt;&lt;record&gt;&lt;rec-number&gt;105&lt;/rec-number&gt;&lt;foreign-keys&gt;&lt;key app="EN" db-id="95zfp502y29psve52vqxpvfk9r2wvvt9assv" timestamp="0"&gt;105&lt;/key&gt;&lt;/foreign-keys&gt;&lt;ref-type name="Journal Article"&gt;17&lt;/ref-type&gt;&lt;contributors&gt;&lt;authors&gt;&lt;author&gt;Haznedar, P.&lt;/author&gt;&lt;author&gt;Kuloglu, Z.&lt;/author&gt;&lt;author&gt;Kansu, A.&lt;/author&gt;&lt;author&gt;Eminoglu, F. T.&lt;/author&gt;&lt;/authors&gt;&lt;/contributors&gt;&lt;titles&gt;&lt;title&gt;A rare cause of hepatomegaly in the childhood: Lysosomal acid lipase deficiency&lt;/title&gt;&lt;secondary-title&gt;Turk J Gastroenterol&lt;/secondary-title&gt;&lt;/titles&gt;&lt;pages&gt;518-519&lt;/pages&gt;&lt;volume&gt;29&lt;/volume&gt;&lt;number&gt;4&lt;/number&gt;&lt;keywords&gt;&lt;keyword&gt;Adult&lt;/keyword&gt;&lt;keyword&gt;Female&lt;/keyword&gt;&lt;keyword&gt;Hepatomegaly/*genetics&lt;/keyword&gt;&lt;keyword&gt;Heterozygote&lt;/keyword&gt;&lt;keyword&gt;Humans&lt;/keyword&gt;&lt;keyword&gt;Infant, Newborn&lt;/keyword&gt;&lt;keyword&gt;Liver Function Tests&lt;/keyword&gt;&lt;keyword&gt;Male&lt;/keyword&gt;&lt;keyword&gt;Mutation&lt;/keyword&gt;&lt;keyword&gt;Siblings&lt;/keyword&gt;&lt;keyword&gt;Sterol Esterase/*genetics&lt;/keyword&gt;&lt;keyword&gt;Wolman Disease/*genetics&lt;/keyword&gt;&lt;keyword&gt;Hyperlipoproteinemia Type I&lt;/keyword&gt;&lt;keyword&gt;Sterol Esterase&lt;/keyword&gt;&lt;keyword&gt;Wolman Disease&lt;/keyword&gt;&lt;keyword&gt;Lipase&lt;/keyword&gt;&lt;keyword&gt;Hepatomegaly&lt;/keyword&gt;&lt;/keywords&gt;&lt;dates&gt;&lt;year&gt;2018&lt;/year&gt;&lt;pub-dates&gt;&lt;date&gt;2018&lt;/date&gt;&lt;/pub-dates&gt;&lt;/dates&gt;&lt;isbn&gt;1300-4948&lt;/isbn&gt;&lt;accession-num&gt;30249571&lt;/accession-num&gt;&lt;urls&gt;&lt;related-urls&gt;&lt;url&gt;https://www.ncbi.nlm.nih.gov/pmc/articles/PMC6284648/pdf/tjg-29-4-518.pdf&lt;/url&gt;&lt;/related-urls&gt;&lt;/urls&gt;&lt;custom1&gt;2148-5607 Haznedar, Pinar Kuloglu, Zarife Kansu, Aydan Eminoglu, F Tuba Case Reports Letter Turkey Turk J Gastroenterol. 2018 Jul;29(4):518-519. doi: 10.5152/tjg.2018.17492.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36</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477DA2C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Haznedar et al 2018</w:t>
            </w:r>
          </w:p>
        </w:tc>
        <w:tc>
          <w:tcPr>
            <w:tcW w:w="837" w:type="pct"/>
          </w:tcPr>
          <w:p w14:paraId="39DA15A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34B0D011" w14:textId="77777777" w:rsidTr="0076223D">
        <w:tc>
          <w:tcPr>
            <w:tcW w:w="601" w:type="pct"/>
          </w:tcPr>
          <w:p w14:paraId="41F219A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37" \o "Hicks, 2014 #108" </w:instrText>
            </w:r>
            <w:r w:rsidR="0001572F">
              <w:fldChar w:fldCharType="separate"/>
            </w:r>
            <w:r w:rsidRPr="00D66D98">
              <w:rPr>
                <w:rFonts w:ascii="Times New Roman" w:hAnsi="Times New Roman" w:cs="Times New Roman"/>
                <w:kern w:val="1"/>
              </w:rPr>
              <w:fldChar w:fldCharType="begin">
                <w:fldData xml:space="preserve">PEVuZE5vdGU+PENpdGU+PEF1dGhvcj5IaWNrczwvQXV0aG9yPjxZZWFyPjIwMTQ8L1llYXI+PFJl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IaWNrczwvQXV0aG9yPjxZZWFyPjIwMTQ8L1llYXI+PFJl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37</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FD029E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Hicks et al 2014</w:t>
            </w:r>
          </w:p>
        </w:tc>
        <w:tc>
          <w:tcPr>
            <w:tcW w:w="837" w:type="pct"/>
          </w:tcPr>
          <w:p w14:paraId="6FE4B99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6D41DC5E" w14:textId="77777777" w:rsidTr="0076223D">
        <w:tc>
          <w:tcPr>
            <w:tcW w:w="601" w:type="pct"/>
          </w:tcPr>
          <w:p w14:paraId="7E2AD98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38" \o "Higuchi, 1997 #109"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Higuchi&lt;/Author&gt;&lt;Year&gt;1997&lt;/Year&gt;&lt;RecNum&gt;109&lt;/RecNum&gt;&lt;DisplayText&gt;&lt;style face="superscript"&gt;138&lt;/style&gt;&lt;/DisplayText&gt;&lt;record&gt;&lt;rec-number&gt;109&lt;/rec-number&gt;&lt;foreign-keys&gt;&lt;key app="EN" db-id="95zfp502y29psve52vqxpvfk9r2wvvt9assv" timestamp="0"&gt;109&lt;/key&gt;&lt;/foreign-keys&gt;&lt;ref-type name="Journal Article"&gt;17&lt;/ref-type&gt;&lt;contributors&gt;&lt;authors&gt;&lt;author&gt;Higuchi, Y.&lt;/author&gt;&lt;author&gt;Mori, R.&lt;/author&gt;&lt;author&gt;Kamitamari, A.&lt;/author&gt;&lt;author&gt;Kioshita, E.&lt;/author&gt;&lt;author&gt;Baba, T.&lt;/author&gt;&lt;author&gt;Matsumoto, T.&lt;/author&gt;&lt;author&gt;Tsujk, Y.&lt;/author&gt;&lt;author&gt;Sakuragawa, N.&lt;/author&gt;&lt;/authors&gt;&lt;/contributors&gt;&lt;titles&gt;&lt;title&gt;A case of mild type wolman disease&lt;/title&gt;&lt;secondary-title&gt;Japanese Journal of Human Genetics&lt;/secondary-title&gt;&lt;/titles&gt;&lt;pages&gt;105&lt;/pages&gt;&lt;volume&gt;42&lt;/volume&gt;&lt;number&gt;1&lt;/number&gt;&lt;keywords&gt;&lt;keyword&gt;Wolman Disease&lt;/keyword&gt;&lt;/keywords&gt;&lt;dates&gt;&lt;year&gt;1997&lt;/year&gt;&lt;pub-dates&gt;&lt;date&gt;1997&lt;/date&gt;&lt;/pub-dates&gt;&lt;/dates&gt;&lt;accession-num&gt;rayyan-16163831&lt;/accession-num&gt;&lt;urls&gt;&lt;related-urls&gt;&lt;url&gt;https://www.scopus.com/inward/record.uri?eid=2-s2.0-33748148732&amp;amp;partnerID=40&amp;amp;md5=7d14340493b9a96c2334b2b4091db42c&lt;/url&gt;&lt;/related-urls&gt;&lt;/urls&gt;&lt;custom1&gt;Cited By :1 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38</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4CE87A4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Higuchi et al 1997</w:t>
            </w:r>
          </w:p>
        </w:tc>
        <w:tc>
          <w:tcPr>
            <w:tcW w:w="837" w:type="pct"/>
          </w:tcPr>
          <w:p w14:paraId="0DA77BB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2F2FD8A9" w14:textId="77777777" w:rsidTr="0076223D">
        <w:trPr>
          <w:trHeight w:val="306"/>
        </w:trPr>
        <w:tc>
          <w:tcPr>
            <w:tcW w:w="601" w:type="pct"/>
          </w:tcPr>
          <w:p w14:paraId="12AFE78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39" \o "Hill, 1983 #110"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Hill&lt;/Author&gt;&lt;Year&gt;1983&lt;/Year&gt;&lt;RecNum&gt;110&lt;/RecNum&gt;&lt;DisplayText&gt;&lt;style face="superscript"&gt;139&lt;/style&gt;&lt;/DisplayText&gt;&lt;record&gt;&lt;rec-number&gt;110&lt;/rec-number&gt;&lt;foreign-keys&gt;&lt;key app="EN" db-id="95zfp502y29psve52vqxpvfk9r2wvvt9assv" timestamp="0"&gt;110&lt;/key&gt;&lt;/foreign-keys&gt;&lt;ref-type name="Journal Article"&gt;17&lt;/ref-type&gt;&lt;contributors&gt;&lt;authors&gt;&lt;author&gt;Hill, S. C.&lt;/author&gt;&lt;author&gt;Hoeg, J. M.&lt;/author&gt;&lt;author&gt;Dwyer, A. J.&lt;/author&gt;&lt;author&gt;Vucich, J. J.&lt;/author&gt;&lt;author&gt;Doppman, J. L.&lt;/author&gt;&lt;/authors&gt;&lt;/contributors&gt;&lt;titles&gt;&lt;title&gt;CT findings in acid lipase deficiency: wolman disease and cholesteryl ester storage disease&lt;/title&gt;&lt;secondary-title&gt;J Comput Assist Tomogr&lt;/secondary-title&gt;&lt;/titles&gt;&lt;pages&gt;815-8&lt;/pages&gt;&lt;volume&gt;7&lt;/volume&gt;&lt;number&gt;5&lt;/number&gt;&lt;keywords&gt;&lt;keyword&gt;Adrenal Gland Diseases/diagnostic imaging&lt;/keyword&gt;&lt;keyword&gt;Calcinosis&lt;/keyword&gt;&lt;keyword&gt;Child, Preschool&lt;/keyword&gt;&lt;keyword&gt;Cholesterol Esters/analysis/metabolism&lt;/keyword&gt;&lt;keyword&gt;Diagnosis, Differential&lt;/keyword&gt;&lt;keyword&gt;Female&lt;/keyword&gt;&lt;keyword&gt;Humans&lt;/keyword&gt;&lt;keyword&gt;In Vitro Techniques&lt;/keyword&gt;&lt;keyword&gt;Lipid Metabolism, Inborn Errors/*diagnostic imaging&lt;/keyword&gt;&lt;keyword&gt;Liver/diagnostic imaging&lt;/keyword&gt;&lt;keyword&gt;Male&lt;/keyword&gt;&lt;keyword&gt;*Tomography, X-Ray Computed&lt;/keyword&gt;&lt;keyword&gt;Xanthomatosis/diagnostic imaging/genetics&lt;/keyword&gt;&lt;keyword&gt;Wolman Disease&lt;/keyword&gt;&lt;keyword&gt;Cholesterol Ester Storage Disease&lt;/keyword&gt;&lt;keyword&gt;Lipase&lt;/keyword&gt;&lt;keyword&gt;Hyperlipoproteinemia Type I&lt;/keyword&gt;&lt;/keywords&gt;&lt;dates&gt;&lt;year&gt;1983&lt;/year&gt;&lt;pub-dates&gt;&lt;date&gt;1983&lt;/date&gt;&lt;/pub-dates&gt;&lt;/dates&gt;&lt;isbn&gt;0363-8715 (Print) 0363-8715&lt;/isbn&gt;&lt;accession-num&gt;6886132&lt;/accession-num&gt;&lt;urls&gt;&lt;/urls&gt;&lt;custom1&gt;Hill, S C Hoeg, J M Dwyer, A J Vucich, J J Doppman, J L Case Reports Comparative Study Journal Article United States J Comput Assist Tomogr. 1983 Oct;7(5):815-8.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39</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151F6B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Hill et al. 1983</w:t>
            </w:r>
          </w:p>
        </w:tc>
        <w:tc>
          <w:tcPr>
            <w:tcW w:w="837" w:type="pct"/>
          </w:tcPr>
          <w:p w14:paraId="4073A28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45DF017F" w14:textId="77777777" w:rsidTr="0076223D">
        <w:tc>
          <w:tcPr>
            <w:tcW w:w="601" w:type="pct"/>
          </w:tcPr>
          <w:p w14:paraId="59979DB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40" \o "Ho, 1978 #112"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Ho&lt;/Author&gt;&lt;Year&gt;1978&lt;/Year&gt;&lt;RecNum&gt;112&lt;/RecNum&gt;&lt;DisplayText&gt;&lt;style face="superscript"&gt;140&lt;/style&gt;&lt;/DisplayText&gt;&lt;record&gt;&lt;rec-number&gt;112&lt;/rec-number&gt;&lt;foreign-keys&gt;&lt;key app="EN" db-id="95zfp502y29psve52vqxpvfk9r2wvvt9assv" timestamp="0"&gt;112&lt;/key&gt;&lt;/foreign-keys&gt;&lt;ref-type name="Journal Article"&gt;17&lt;/ref-type&gt;&lt;contributors&gt;&lt;authors&gt;&lt;author&gt;Ho, F. C.&lt;/author&gt;&lt;author&gt;Lin, H. J.&lt;/author&gt;&lt;author&gt;Chan, W. C.&lt;/author&gt;&lt;/authors&gt;&lt;/contributors&gt;&lt;titles&gt;&lt;title&gt;Wolman&amp;apos;s disease: the first reported Chinese patient&lt;/title&gt;&lt;secondary-title&gt;Mod Med Asia&lt;/secondary-title&gt;&lt;/titles&gt;&lt;pages&gt;23-6&lt;/pages&gt;&lt;volume&gt;14&lt;/volume&gt;&lt;number&gt;11&lt;/number&gt;&lt;keywords&gt;&lt;keyword&gt;China&lt;/keyword&gt;&lt;keyword&gt;Humans&lt;/keyword&gt;&lt;keyword&gt;Infant&lt;/keyword&gt;&lt;keyword&gt;Male&lt;/keyword&gt;&lt;keyword&gt;Xanthomatosis/epidemiology/*genetics/pathology&lt;/keyword&gt;&lt;keyword&gt;Wolman Disease&lt;/keyword&gt;&lt;/keywords&gt;&lt;dates&gt;&lt;year&gt;1978&lt;/year&gt;&lt;pub-dates&gt;&lt;date&gt;1978&lt;/date&gt;&lt;/pub-dates&gt;&lt;/dates&gt;&lt;isbn&gt;0377-1504 (Print) 0377-1504&lt;/isbn&gt;&lt;accession-num&gt;723845&lt;/accession-num&gt;&lt;urls&gt;&lt;/urls&gt;&lt;custom1&gt;Ho, F C Lin, H J Chan, W C Case Reports Journal Article China Mod Med Asia. 1978 Nov;14(11):23-6.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40</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288B4D6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Ho et al 1978</w:t>
            </w:r>
          </w:p>
        </w:tc>
        <w:tc>
          <w:tcPr>
            <w:tcW w:w="837" w:type="pct"/>
          </w:tcPr>
          <w:p w14:paraId="032537E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25AFAF74" w14:textId="77777777" w:rsidTr="0076223D">
        <w:tc>
          <w:tcPr>
            <w:tcW w:w="601" w:type="pct"/>
          </w:tcPr>
          <w:p w14:paraId="174937C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41" \o "Justus, 1988 #119"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Justus&lt;/Author&gt;&lt;Year&gt;1988&lt;/Year&gt;&lt;RecNum&gt;119&lt;/RecNum&gt;&lt;DisplayText&gt;&lt;style face="superscript"&gt;141&lt;/style&gt;&lt;/DisplayText&gt;&lt;record&gt;&lt;rec-number&gt;119&lt;/rec-number&gt;&lt;foreign-keys&gt;&lt;key app="EN" db-id="95zfp502y29psve52vqxpvfk9r2wvvt9assv" timestamp="0"&gt;119&lt;/key&gt;&lt;/foreign-keys&gt;&lt;ref-type name="Journal Article"&gt;17&lt;/ref-type&gt;&lt;contributors&gt;&lt;authors&gt;&lt;author&gt;Justus, J.&lt;/author&gt;&lt;author&gt;Schulze, J.&lt;/author&gt;&lt;author&gt;Kemmer, C.&lt;/author&gt;&lt;author&gt;Riedel, H.&lt;/author&gt;&lt;/authors&gt;&lt;/contributors&gt;&lt;titles&gt;&lt;title&gt;[Liver morphology and clinical aspects of a case of cholesterol ester storage disease]&lt;/title&gt;&lt;secondary-title&gt;Dtsch Z Verdau Stoffwechselkr&lt;/secondary-title&gt;&lt;/titles&gt;&lt;pages&gt;198-207&lt;/pages&gt;&lt;volume&gt;48&lt;/volume&gt;&lt;number&gt;3&lt;/number&gt;&lt;keywords&gt;&lt;keyword&gt;Adolescent&lt;/keyword&gt;&lt;keyword&gt;Biopsy, Needle&lt;/keyword&gt;&lt;keyword&gt;Cholesterol Ester Storage Disease/genetics/*pathology&lt;/keyword&gt;&lt;keyword&gt;Cholesterol Esters/metabolism&lt;/keyword&gt;&lt;keyword&gt;Humans&lt;/keyword&gt;&lt;keyword&gt;Inclusion Bodies/ultrastructure&lt;/keyword&gt;&lt;keyword&gt;Liver/*pathology&lt;/keyword&gt;&lt;keyword&gt;Liver Function Tests&lt;/keyword&gt;&lt;keyword&gt;Male&lt;/keyword&gt;&lt;keyword&gt;Microscopy, Electron&lt;/keyword&gt;&lt;keyword&gt;Liver&lt;/keyword&gt;&lt;keyword&gt;Cholesterol Ester Storage Disease&lt;/keyword&gt;&lt;keyword&gt;Cholesterol Esters&lt;/keyword&gt;&lt;/keywords&gt;&lt;dates&gt;&lt;year&gt;1988&lt;/year&gt;&lt;pub-dates&gt;&lt;date&gt;1988&lt;/date&gt;&lt;/pub-dates&gt;&lt;/dates&gt;&lt;isbn&gt;0012-1053 (Print) 0012-1053&lt;/isbn&gt;&lt;accession-num&gt;2853045&lt;/accession-num&gt;&lt;urls&gt;&lt;/urls&gt;&lt;custom1&gt;Justus, J Schulze, J Kemmer, C Riedel, H Case Reports English Abstract Journal Article Germany Dtsch Z Verdau Stoffwechselkr. 1988;48(3-4):198-207. RAYYAN-INCLUSION: {&amp;quot;Camila&amp;quot;=&amp;gt;&amp;quot;Included&amp;quot;, &amp;quot;Anne&amp;quot;=&amp;gt;&amp;quot;Included&amp;quot;}&lt;/custom1&gt;&lt;language&gt;ger&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41</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EEDF1E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Justus et al 1988</w:t>
            </w:r>
          </w:p>
        </w:tc>
        <w:tc>
          <w:tcPr>
            <w:tcW w:w="837" w:type="pct"/>
          </w:tcPr>
          <w:p w14:paraId="396653F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586314B6" w14:textId="77777777" w:rsidTr="0076223D">
        <w:tc>
          <w:tcPr>
            <w:tcW w:w="601" w:type="pct"/>
          </w:tcPr>
          <w:p w14:paraId="5FEAB9A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42" \o "Kahana, 1968 #120"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Kahana&lt;/Author&gt;&lt;Year&gt;1968&lt;/Year&gt;&lt;RecNum&gt;120&lt;/RecNum&gt;&lt;DisplayText&gt;&lt;style face="superscript"&gt;142&lt;/style&gt;&lt;/DisplayText&gt;&lt;record&gt;&lt;rec-number&gt;120&lt;/rec-number&gt;&lt;foreign-keys&gt;&lt;key app="EN" db-id="95zfp502y29psve52vqxpvfk9r2wvvt9assv" timestamp="0"&gt;120&lt;/key&gt;&lt;/foreign-keys&gt;&lt;ref-type name="Journal Article"&gt;17&lt;/ref-type&gt;&lt;contributors&gt;&lt;authors&gt;&lt;author&gt;Kahana, D.&lt;/author&gt;&lt;author&gt;Berant, M.&lt;/author&gt;&lt;author&gt;Wolman, M.&lt;/author&gt;&lt;/authors&gt;&lt;/contributors&gt;&lt;titles&gt;&lt;title&gt;Primary familial xanthomatosis with adrenal involvement (Wolman&amp;apos;s disease). Report of a further case with nervous system involvement and pathogenetic considerations&lt;/title&gt;&lt;secondary-title&gt;Pediatrics&lt;/secondary-title&gt;&lt;/titles&gt;&lt;pages&gt;70-6&lt;/pages&gt;&lt;volume&gt;42&lt;/volume&gt;&lt;number&gt;1&lt;/number&gt;&lt;keywords&gt;&lt;keyword&gt;*Adrenal Gland Diseases&lt;/keyword&gt;&lt;keyword&gt;Adrenal Glands/pathology&lt;/keyword&gt;&lt;keyword&gt;Brain/pathology&lt;/keyword&gt;&lt;keyword&gt;Humans&lt;/keyword&gt;&lt;keyword&gt;Infant&lt;/keyword&gt;&lt;keyword&gt;Intestinal Absorption&lt;/keyword&gt;&lt;keyword&gt;Intestinal Obstruction/etiology&lt;/keyword&gt;&lt;keyword&gt;*Lipidoses/pathology&lt;/keyword&gt;&lt;keyword&gt;Malabsorption Syndromes/etiology&lt;/keyword&gt;&lt;keyword&gt;Male&lt;/keyword&gt;&lt;keyword&gt;*Nervous System Diseases&lt;/keyword&gt;&lt;keyword&gt;Triglycerides/metabolism&lt;/keyword&gt;&lt;keyword&gt;Xanthomatosis/etiology/*genetics/pathology&lt;/keyword&gt;&lt;keyword&gt;Wolman Disease&lt;/keyword&gt;&lt;/keywords&gt;&lt;dates&gt;&lt;year&gt;1968&lt;/year&gt;&lt;pub-dates&gt;&lt;date&gt;1968&lt;/date&gt;&lt;/pub-dates&gt;&lt;/dates&gt;&lt;isbn&gt;0031-4005 (Print) 0031-4005&lt;/isbn&gt;&lt;accession-num&gt;5657698&lt;/accession-num&gt;&lt;urls&gt;&lt;related-urls&gt;&lt;url&gt;https://pediatrics.aappublications.org/content/42/1/70.long?sso=1&amp;amp;sso_redirect_count=1&amp;amp;nfstatus=401&amp;amp;nftoken=00000000-0000-0000-0000-000000000000&amp;amp;nfstatusdescription=ERROR%3a+No+local+token&lt;/url&gt;&lt;/related-urls&gt;&lt;/urls&gt;&lt;custom1&gt;Kahana, D Berant, M Wolman, M Journal Article United States Pediatrics. 1968 Jul;42(1):70-6.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42</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4AE009B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Kahana et al 1988</w:t>
            </w:r>
          </w:p>
        </w:tc>
        <w:tc>
          <w:tcPr>
            <w:tcW w:w="837" w:type="pct"/>
          </w:tcPr>
          <w:p w14:paraId="0FE17C1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4E21F9C8" w14:textId="77777777" w:rsidTr="0076223D">
        <w:tc>
          <w:tcPr>
            <w:tcW w:w="601" w:type="pct"/>
          </w:tcPr>
          <w:p w14:paraId="6C1E827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lastRenderedPageBreak/>
              <w:t>(</w:t>
            </w:r>
            <w:r w:rsidR="0001572F">
              <w:fldChar w:fldCharType="begin"/>
            </w:r>
            <w:r w:rsidR="0001572F">
              <w:instrText xml:space="preserve"> HYPERLINK \l "_ENREF_143" \o "Keller, 1977 #126"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Keller&lt;/Author&gt;&lt;Year&gt;1977&lt;/Year&gt;&lt;RecNum&gt;126&lt;/RecNum&gt;&lt;DisplayText&gt;&lt;style face="superscript"&gt;143&lt;/style&gt;&lt;/DisplayText&gt;&lt;record&gt;&lt;rec-number&gt;126&lt;/rec-number&gt;&lt;foreign-keys&gt;&lt;key app="EN" db-id="95zfp502y29psve52vqxpvfk9r2wvvt9assv" timestamp="0"&gt;126&lt;/key&gt;&lt;/foreign-keys&gt;&lt;ref-type name="Journal Article"&gt;17&lt;/ref-type&gt;&lt;contributors&gt;&lt;authors&gt;&lt;author&gt;Keller, E.&lt;/author&gt;&lt;author&gt;Kunnert, B.&lt;/author&gt;&lt;author&gt;Braun, W.&lt;/author&gt;&lt;/authors&gt;&lt;/contributors&gt;&lt;titles&gt;&lt;title&gt;[Cholesterol-ester storage disease of the liver in childhood]&lt;/title&gt;&lt;secondary-title&gt;Dtsch Z Verdau Stoffwechselkr&lt;/secondary-title&gt;&lt;/titles&gt;&lt;pages&gt;231-6&lt;/pages&gt;&lt;volume&gt;37&lt;/volume&gt;&lt;number&gt;5&lt;/number&gt;&lt;keywords&gt;&lt;keyword&gt;Adult&lt;/keyword&gt;&lt;keyword&gt;Child, Preschool&lt;/keyword&gt;&lt;keyword&gt;Cholesterol Esters/*metabolism&lt;/keyword&gt;&lt;keyword&gt;Cholesterol, Dietary/administration &amp;amp; dosage&lt;/keyword&gt;&lt;keyword&gt;Hepatomegaly/*metabolism&lt;/keyword&gt;&lt;keyword&gt;Humans&lt;/keyword&gt;&lt;keyword&gt;Lipid Metabolism, Inborn Errors/diet therapy/*genetics&lt;/keyword&gt;&lt;keyword&gt;Male&lt;/keyword&gt;&lt;keyword&gt;Pedigree&lt;/keyword&gt;&lt;keyword&gt;Cholesterol Ester Storage Disease&lt;/keyword&gt;&lt;keyword&gt;Liver&lt;/keyword&gt;&lt;keyword&gt;Cholesterol Esters&lt;/keyword&gt;&lt;keyword&gt;Liver Diseases&lt;/keyword&gt;&lt;/keywords&gt;&lt;dates&gt;&lt;year&gt;1977&lt;/year&gt;&lt;pub-dates&gt;&lt;date&gt;1977&lt;/date&gt;&lt;/pub-dates&gt;&lt;/dates&gt;&lt;isbn&gt;0012-1053 (Print) 0012-1053&lt;/isbn&gt;&lt;accession-num&gt;608443&lt;/accession-num&gt;&lt;urls&gt;&lt;/urls&gt;&lt;custom1&gt;Keller, E Kunnert, B Braun, W Journal Article Germany Dtsch Z Verdau Stoffwechselkr. 1977;37(5-6):231-6. RAYYAN-INCLUSION: {&amp;quot;Camila&amp;quot;=&amp;gt;&amp;quot;Included&amp;quot;, &amp;quot;Anne&amp;quot;=&amp;gt;&amp;quot;Included&amp;quot;}&lt;/custom1&gt;&lt;language&gt;ger&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43</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97F6B0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Keller et al 1977</w:t>
            </w:r>
          </w:p>
        </w:tc>
        <w:tc>
          <w:tcPr>
            <w:tcW w:w="837" w:type="pct"/>
          </w:tcPr>
          <w:p w14:paraId="583A42D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6F192A1C" w14:textId="77777777" w:rsidTr="0076223D">
        <w:tc>
          <w:tcPr>
            <w:tcW w:w="601" w:type="pct"/>
          </w:tcPr>
          <w:p w14:paraId="08784DC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44" \o "Krebs, 2010 #</w:instrText>
            </w:r>
            <w:r w:rsidR="0001572F">
              <w:instrText xml:space="preserve">137"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Krebs&lt;/Author&gt;&lt;Year&gt;2010&lt;/Year&gt;&lt;RecNum&gt;137&lt;/RecNum&gt;&lt;DisplayText&gt;&lt;style face="superscript"&gt;144&lt;/style&gt;&lt;/DisplayText&gt;&lt;record&gt;&lt;rec-number&gt;137&lt;/rec-number&gt;&lt;foreign-keys&gt;&lt;key app="EN" db-id="95zfp502y29psve52vqxpvfk9r2wvvt9assv" timestamp="0"&gt;137&lt;/key&gt;&lt;/foreign-keys&gt;&lt;ref-type name="Journal Article"&gt;17&lt;/ref-type&gt;&lt;contributors&gt;&lt;authors&gt;&lt;author&gt;Krebs, A.&lt;/author&gt;&lt;author&gt;Aslanidis, C.&lt;/author&gt;&lt;author&gt;März, W.&lt;/author&gt;&lt;author&gt;Krebs, K.&lt;/author&gt;&lt;author&gt;Doerfer, J.&lt;/author&gt;&lt;author&gt;Greiner, P.&lt;/author&gt;&lt;author&gt;Schmitt-Gräff, A.&lt;/author&gt;&lt;author&gt;Superti-Furga, A.&lt;/author&gt;&lt;author&gt;Schmitz, G.&lt;/author&gt;&lt;author&gt;Schwab, K. O.&lt;/author&gt;&lt;/authors&gt;&lt;/contributors&gt;&lt;titles&gt;&lt;title&gt;Hepato(spleno)megaly and hypercholesterolemia. Cardinal symptoms of cholesterol ester storage disease&lt;/title&gt;&lt;secondary-title&gt;Padiatrische Praxis&lt;/secondary-title&gt;&lt;/titles&gt;&lt;pages&gt;601-611&lt;/pages&gt;&lt;volume&gt;75&lt;/volume&gt;&lt;number&gt;4&lt;/number&gt;&lt;keywords&gt;&lt;keyword&gt;Cholesterol ester storage disease (CESD)&lt;/keyword&gt;&lt;keyword&gt;Hepato(spleno)megaly&lt;/keyword&gt;&lt;keyword&gt;Hypercholesterolemia&lt;/keyword&gt;&lt;keyword&gt;Lysosomal acid lipase (LAL)&lt;/keyword&gt;&lt;keyword&gt;Cholesterol Ester Storage Disease&lt;/keyword&gt;&lt;keyword&gt;Cholesterol Esters&lt;/keyword&gt;&lt;/keywords&gt;&lt;dates&gt;&lt;year&gt;2010&lt;/year&gt;&lt;pub-dates&gt;&lt;date&gt;2010&lt;/date&gt;&lt;/pub-dates&gt;&lt;/dates&gt;&lt;accession-num&gt;rayyan-16163883&lt;/accession-num&gt;&lt;urls&gt;&lt;related-urls&gt;&lt;url&gt;https://www.scopus.com/inward/record.uri?eid=2-s2.0-77955638760&amp;amp;partnerID=40&amp;amp;md5=2900ea622a588784a0f1418bf81b9069&lt;/url&gt;&lt;/related-urls&gt;&lt;/urls&gt;&lt;custom1&gt;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44</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A4D19F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Krebs et al 2010</w:t>
            </w:r>
          </w:p>
        </w:tc>
        <w:tc>
          <w:tcPr>
            <w:tcW w:w="837" w:type="pct"/>
          </w:tcPr>
          <w:p w14:paraId="4AE9316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4FC96341" w14:textId="77777777" w:rsidTr="0076223D">
        <w:tc>
          <w:tcPr>
            <w:tcW w:w="601" w:type="pct"/>
          </w:tcPr>
          <w:p w14:paraId="3371716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45" \o "Kunnert, 1977 #142" </w:instrText>
            </w:r>
            <w:r w:rsidR="0001572F">
              <w:fldChar w:fldCharType="separate"/>
            </w:r>
            <w:r w:rsidRPr="00D66D98">
              <w:rPr>
                <w:rFonts w:ascii="Times New Roman" w:hAnsi="Times New Roman" w:cs="Times New Roman"/>
                <w:kern w:val="1"/>
              </w:rPr>
              <w:t>145)</w:t>
            </w:r>
            <w:r w:rsidR="0001572F">
              <w:rPr>
                <w:rFonts w:ascii="Times New Roman" w:hAnsi="Times New Roman" w:cs="Times New Roman"/>
                <w:kern w:val="1"/>
              </w:rPr>
              <w:fldChar w:fldCharType="end"/>
            </w:r>
          </w:p>
        </w:tc>
        <w:tc>
          <w:tcPr>
            <w:tcW w:w="3562" w:type="pct"/>
          </w:tcPr>
          <w:p w14:paraId="22175DC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Kunnert 1977</w:t>
            </w:r>
          </w:p>
        </w:tc>
        <w:tc>
          <w:tcPr>
            <w:tcW w:w="837" w:type="pct"/>
          </w:tcPr>
          <w:p w14:paraId="7576207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691664C9" w14:textId="77777777" w:rsidTr="0076223D">
        <w:tc>
          <w:tcPr>
            <w:tcW w:w="601" w:type="pct"/>
          </w:tcPr>
          <w:p w14:paraId="7BF19A9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46" w:tooltip="Kunnert, 1987 #143"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Kunnert&lt;/Author&gt;&lt;Year&gt;1987&lt;/Year&gt;&lt;RecNum&gt;143&lt;/RecNum&gt;&lt;DisplayText&gt;&lt;style face="superscript"&gt;146&lt;/style&gt;&lt;/DisplayText&gt;&lt;record&gt;&lt;rec-number&gt;143&lt;/rec-number&gt;&lt;foreign-keys&gt;&lt;key app="EN" db-id="95zfp502y29psve52vqxpvfk9r2wvvt9assv" timestamp="0"&gt;143&lt;/key&gt;&lt;/foreign-keys&gt;&lt;ref-type name="Journal Article"&gt;17&lt;/ref-type&gt;&lt;contributors&gt;&lt;authors&gt;&lt;author&gt;Kunnert, B.&lt;/author&gt;&lt;author&gt;Pohlandt, K.&lt;/author&gt;&lt;author&gt;Ruschke, I.&lt;/author&gt;&lt;author&gt;Keller, E.&lt;/author&gt;&lt;/authors&gt;&lt;/contributors&gt;&lt;titles&gt;&lt;title&gt;[Cholesterol ester storage disease and sea-blue histiocytes]&lt;/title&gt;&lt;secondary-title&gt;Zentralbl Allg Pathol&lt;/secondary-title&gt;&lt;/titles&gt;&lt;pages&gt;517-25&lt;/pages&gt;&lt;volume&gt;133&lt;/volume&gt;&lt;number&gt;6&lt;/number&gt;&lt;keywords&gt;&lt;keyword&gt;Biopsy, Needle&lt;/keyword&gt;&lt;keyword&gt;Ceroid/metabolism&lt;/keyword&gt;&lt;keyword&gt;Child, Preschool&lt;/keyword&gt;&lt;keyword&gt;Cholesterol Esters/*metabolism&lt;/keyword&gt;&lt;keyword&gt;Cytoplasmic Granules/ultrastructure&lt;/keyword&gt;&lt;keyword&gt;Humans&lt;/keyword&gt;&lt;keyword&gt;Hyperlipoproteinemia Type II/*pathology&lt;/keyword&gt;&lt;keyword&gt;Liver/*pathology&lt;/keyword&gt;&lt;keyword&gt;Liver Cirrhosis/pathology&lt;/keyword&gt;&lt;keyword&gt;Male&lt;/keyword&gt;&lt;keyword&gt;Microscopy, Fluorescence&lt;/keyword&gt;&lt;keyword&gt;Sea-Blue Histiocyte Syndrome/*pathology&lt;/keyword&gt;&lt;keyword&gt;Triglycerides/metabolism&lt;/keyword&gt;&lt;keyword&gt;Cholesterol Ester Storage Disease&lt;/keyword&gt;&lt;keyword&gt;Histiocytes&lt;/keyword&gt;&lt;keyword&gt;Cholesterol Esters&lt;/keyword&gt;&lt;/keywords&gt;&lt;dates&gt;&lt;year&gt;1987&lt;/year&gt;&lt;pub-dates&gt;&lt;date&gt;1987&lt;/date&gt;&lt;/pub-dates&gt;&lt;/dates&gt;&lt;isbn&gt;0044-4030 (Print) 0044-4030&lt;/isbn&gt;&lt;accession-num&gt;3445713&lt;/accession-num&gt;&lt;urls&gt;&lt;/urls&gt;&lt;custom1&gt;Kunnert, B Pohlandt, K Ruschke, I Keller, E Case Reports English Abstract Journal Article Germany Zentralbl Allg Pathol. 1987;133(6):517-25. RAYYAN-INCLUSION: {&amp;quot;Camila&amp;quot;=&amp;gt;&amp;quot;Included&amp;quot;, &amp;quot;Anne&amp;quot;=&amp;gt;&amp;quot;Included&amp;quot;}&lt;/custom1&gt;&lt;language&gt;ger&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46</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7EC474D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Kunnert et al 1987</w:t>
            </w:r>
          </w:p>
        </w:tc>
        <w:tc>
          <w:tcPr>
            <w:tcW w:w="837" w:type="pct"/>
          </w:tcPr>
          <w:p w14:paraId="51C40C3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6442EDD5" w14:textId="77777777" w:rsidTr="0076223D">
        <w:trPr>
          <w:trHeight w:val="306"/>
        </w:trPr>
        <w:tc>
          <w:tcPr>
            <w:tcW w:w="601" w:type="pct"/>
          </w:tcPr>
          <w:p w14:paraId="1B25710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47" \o "Kuntz, 1981 #144"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Kuntz&lt;/Author&gt;&lt;Year&gt;1981&lt;/Year&gt;&lt;RecNum&gt;144&lt;/RecNum&gt;&lt;DisplayText&gt;&lt;style face="superscript"&gt;147&lt;/style&gt;&lt;/DisplayText&gt;&lt;record&gt;&lt;rec-number&gt;144&lt;/rec-number&gt;&lt;foreign-keys&gt;&lt;key app="EN" db-id="95zfp502y29psve52vqxpvfk9r2wvvt9assv" timestamp="0"&gt;144&lt;/key&gt;&lt;/foreign-keys&gt;&lt;ref-type name="Journal Article"&gt;17&lt;/ref-type&gt;&lt;contributors&gt;&lt;authors&gt;&lt;author&gt;Kuntz, H. D.&lt;/author&gt;&lt;author&gt;May, B.&lt;/author&gt;&lt;author&gt;Schejbal, V.&lt;/author&gt;&lt;author&gt;Assmann, G.&lt;/author&gt;&lt;/authors&gt;&lt;/contributors&gt;&lt;titles&gt;&lt;title&gt;[Cholesteryl ester storage disease in the liver (author&amp;apos;s transl)]&lt;/title&gt;&lt;secondary-title&gt;Leber Magen Darm&lt;/secondary-title&gt;&lt;/titles&gt;&lt;pages&gt;258-63&lt;/pages&gt;&lt;volume&gt;11&lt;/volume&gt;&lt;number&gt;6&lt;/number&gt;&lt;keywords&gt;&lt;keyword&gt;Adolescent&lt;/keyword&gt;&lt;keyword&gt;Biopsy&lt;/keyword&gt;&lt;keyword&gt;Cholesterol Esters/*metabolism&lt;/keyword&gt;&lt;keyword&gt;Hepatomegaly/enzymology&lt;/keyword&gt;&lt;keyword&gt;Humans&lt;/keyword&gt;&lt;keyword&gt;Laparoscopy&lt;/keyword&gt;&lt;keyword&gt;Liver/enzymology/pathology&lt;/keyword&gt;&lt;keyword&gt;Liver Diseases/*enzymology/pathology&lt;/keyword&gt;&lt;keyword&gt;Male&lt;/keyword&gt;&lt;keyword&gt;Naphthol AS D Esterase/deficiency&lt;/keyword&gt;&lt;keyword&gt;Cholesterol Ester Storage Disease&lt;/keyword&gt;&lt;keyword&gt;Cholesterol Esters&lt;/keyword&gt;&lt;keyword&gt;Liver&lt;/keyword&gt;&lt;keyword&gt;Liver Diseases&lt;/keyword&gt;&lt;/keywords&gt;&lt;dates&gt;&lt;year&gt;1981&lt;/year&gt;&lt;pub-dates&gt;&lt;date&gt;1981&lt;/date&gt;&lt;/pub-dates&gt;&lt;/dates&gt;&lt;isbn&gt;0300-8622 (Print) 0300-8622&lt;/isbn&gt;&lt;accession-num&gt;6459507&lt;/accession-num&gt;&lt;urls&gt;&lt;/urls&gt;&lt;custom1&gt;Kuntz, H D May, B Schejbal, V Assmann, G Case Reports English Abstract Journal Article Germany Leber Magen Darm. 1981 Dec;11(6):258-63. RAYYAN-INCLUSION: {&amp;quot;Camila&amp;quot;=&amp;gt;&amp;quot;Included&amp;quot;, &amp;quot;Anne&amp;quot;=&amp;gt;&amp;quot;Included&amp;quot;}&lt;/custom1&gt;&lt;language&gt;ger&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47</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66EC72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Kuntz et al 1981</w:t>
            </w:r>
          </w:p>
        </w:tc>
        <w:tc>
          <w:tcPr>
            <w:tcW w:w="837" w:type="pct"/>
          </w:tcPr>
          <w:p w14:paraId="62DA1AC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5F4D812E" w14:textId="77777777" w:rsidTr="0076223D">
        <w:tc>
          <w:tcPr>
            <w:tcW w:w="601" w:type="pct"/>
          </w:tcPr>
          <w:p w14:paraId="76AAE98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48" \o "Lageron, 1985 #147"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Lageron&lt;/Author&gt;&lt;Year&gt;1985&lt;/Year&gt;&lt;RecNum&gt;147&lt;/RecNum&gt;&lt;DisplayText&gt;&lt;style face="superscript"&gt;148&lt;/style&gt;&lt;/DisplayText&gt;&lt;record&gt;&lt;rec-number&gt;147&lt;/rec-number&gt;&lt;foreign-keys&gt;&lt;key app="EN" db-id="95zfp502y29psve52vqxpvfk9r2wvvt9assv" timestamp="0"&gt;147&lt;/key&gt;&lt;/foreign-keys&gt;&lt;ref-type name="Journal Article"&gt;17&lt;/ref-type&gt;&lt;contributors&gt;&lt;authors&gt;&lt;author&gt;Lageron, A.&lt;/author&gt;&lt;author&gt;Gautier, M.&lt;/author&gt;&lt;author&gt;Scotto, J.&lt;/author&gt;&lt;/authors&gt;&lt;/contributors&gt;&lt;titles&gt;&lt;title&gt;[Clinical and histoenzymological peculiarities of cholesterol storage in 2 children of the same family]&lt;/title&gt;&lt;secondary-title&gt;Arch Fr Pediatr&lt;/secondary-title&gt;&lt;/titles&gt;&lt;pages&gt;605-11&lt;/pages&gt;&lt;volume&gt;42&lt;/volume&gt;&lt;keywords&gt;&lt;keyword&gt;Child&lt;/keyword&gt;&lt;keyword&gt;Cholesterol Esters/*metabolism&lt;/keyword&gt;&lt;keyword&gt;Female&lt;/keyword&gt;&lt;keyword&gt;Fibroblasts/analysis&lt;/keyword&gt;&lt;keyword&gt;Follow-Up Studies&lt;/keyword&gt;&lt;keyword&gt;Histocytochemistry&lt;/keyword&gt;&lt;keyword&gt;Humans&lt;/keyword&gt;&lt;keyword&gt;Lipase/deficiency&lt;/keyword&gt;&lt;keyword&gt;Lipid Metabolism, Inborn Errors/enzymology/*genetics/pathology&lt;/keyword&gt;&lt;keyword&gt;Liver/enzymology/pathology/ultrastructure&lt;/keyword&gt;&lt;keyword&gt;Liver Diseases/diagnosis/enzymology/*genetics&lt;/keyword&gt;&lt;keyword&gt;Only Child&lt;/keyword&gt;&lt;/keywords&gt;&lt;dates&gt;&lt;year&gt;1985&lt;/year&gt;&lt;pub-dates&gt;&lt;date&gt;1985&lt;/date&gt;&lt;/pub-dates&gt;&lt;/dates&gt;&lt;isbn&gt;0003-9764 (Print) 0003-9764&lt;/isbn&gt;&lt;accession-num&gt;4083993&lt;/accession-num&gt;&lt;urls&gt;&lt;/urls&gt;&lt;custom1&gt;Lageron, A Gautier, M Scotto, J Case Reports English Abstract Journal Article France Arch Fr Pediatr. 1985 Aug-Sep;42 Suppl 1:605-11. RAYYAN-INCLUSION: {&amp;quot;Camila&amp;quot;=&amp;gt;&amp;quot;Included&amp;quot;, &amp;quot;Anne&amp;quot;=&amp;gt;&amp;quot;Included&amp;quot;}&lt;/custom1&gt;&lt;language&gt;fre&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48</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15CDE87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ageron et al 1985</w:t>
            </w:r>
          </w:p>
        </w:tc>
        <w:tc>
          <w:tcPr>
            <w:tcW w:w="837" w:type="pct"/>
          </w:tcPr>
          <w:p w14:paraId="175CD46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732CF24B" w14:textId="77777777" w:rsidTr="0076223D">
        <w:tc>
          <w:tcPr>
            <w:tcW w:w="601" w:type="pct"/>
          </w:tcPr>
          <w:p w14:paraId="3B61B50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49" \o "Lajo, 1974 #149"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Lajo&lt;/Author&gt;&lt;Year&gt;1974&lt;/Year&gt;&lt;RecNum&gt;149&lt;/RecNum&gt;&lt;DisplayText&gt;&lt;style face="superscript"&gt;149&lt;/style&gt;&lt;/DisplayText&gt;&lt;record&gt;&lt;rec-number&gt;149&lt;/rec-number&gt;&lt;foreign-keys&gt;&lt;key app="EN" db-id="95zfp502y29psve52vqxpvfk9r2wvvt9assv" timestamp="0"&gt;149&lt;/key&gt;&lt;/foreign-keys&gt;&lt;ref-type name="Journal Article"&gt;17&lt;/ref-type&gt;&lt;contributors&gt;&lt;authors&gt;&lt;author&gt;Lajo, A.&lt;/author&gt;&lt;author&gt;Gracia, R.&lt;/author&gt;&lt;author&gt;Navarro, M.&lt;/author&gt;&lt;/authors&gt;&lt;/contributors&gt;&lt;titles&gt;&lt;title&gt;Wolman&amp;apos;s disease. Acute infantile form&lt;/title&gt;&lt;secondary-title&gt;Anales Espanoles de Pediatria&lt;/secondary-title&gt;&lt;/titles&gt;&lt;pages&gt;438-446&lt;/pages&gt;&lt;volume&gt;7&lt;/volume&gt;&lt;number&gt;5&lt;/number&gt;&lt;keywords&gt;&lt;keyword&gt;Wolman Disease&lt;/keyword&gt;&lt;/keywords&gt;&lt;dates&gt;&lt;year&gt;1974&lt;/year&gt;&lt;pub-dates&gt;&lt;date&gt;1974&lt;/date&gt;&lt;/pub-dates&gt;&lt;/dates&gt;&lt;accession-num&gt;rayyan-16163905&lt;/accession-num&gt;&lt;urls&gt;&lt;related-urls&gt;&lt;url&gt;https://www.scopus.com/inward/record.uri?eid=2-s2.0-0016135695&amp;amp;partnerID=40&amp;amp;md5=0028144084e73f1b229186fcec8e1e8c&lt;/url&gt;&lt;/related-urls&gt;&lt;/urls&gt;&lt;custom1&gt;Cited By :3 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49</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2E6A95E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ajo et al 1974</w:t>
            </w:r>
          </w:p>
        </w:tc>
        <w:tc>
          <w:tcPr>
            <w:tcW w:w="837" w:type="pct"/>
          </w:tcPr>
          <w:p w14:paraId="4A066A6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528A86B8" w14:textId="77777777" w:rsidTr="0076223D">
        <w:tc>
          <w:tcPr>
            <w:tcW w:w="601" w:type="pct"/>
          </w:tcPr>
          <w:p w14:paraId="1E58114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50" \o "Leclerc, 1971 #1</w:instrText>
            </w:r>
            <w:r w:rsidR="0001572F">
              <w:instrText xml:space="preserve">54"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Leclerc&lt;/Author&gt;&lt;Year&gt;1971&lt;/Year&gt;&lt;RecNum&gt;154&lt;/RecNum&gt;&lt;DisplayText&gt;&lt;style face="superscript"&gt;150&lt;/style&gt;&lt;/DisplayText&gt;&lt;record&gt;&lt;rec-number&gt;154&lt;/rec-number&gt;&lt;foreign-keys&gt;&lt;key app="EN" db-id="95zfp502y29psve52vqxpvfk9r2wvvt9assv" timestamp="0"&gt;154&lt;/key&gt;&lt;/foreign-keys&gt;&lt;ref-type name="Journal Article"&gt;17&lt;/ref-type&gt;&lt;contributors&gt;&lt;authors&gt;&lt;author&gt;Leclerc, J. L.&lt;/author&gt;&lt;author&gt;Hould, F.&lt;/author&gt;&lt;author&gt;Lelievre, M.&lt;/author&gt;&lt;author&gt;Gagne, F.&lt;/author&gt;&lt;/authors&gt;&lt;/contributors&gt;&lt;titles&gt;&lt;title&gt;[Wolman&amp;apos;s disease: anatomo-clinical study of a recent case with absence of radiologic and macroscopic adrenal calcifications]&lt;/title&gt;&lt;secondary-title&gt;Laval Med&lt;/secondary-title&gt;&lt;/titles&gt;&lt;pages&gt;461-7&lt;/pages&gt;&lt;volume&gt;42&lt;/volume&gt;&lt;number&gt;5&lt;/number&gt;&lt;keywords&gt;&lt;keyword&gt;Adrenal Glands/diagnostic imaging/*pathology&lt;/keyword&gt;&lt;keyword&gt;Calcinosis/diagnostic imaging/*pathology&lt;/keyword&gt;&lt;keyword&gt;Female&lt;/keyword&gt;&lt;keyword&gt;Humans&lt;/keyword&gt;&lt;keyword&gt;Infant&lt;/keyword&gt;&lt;keyword&gt;Infant, Newborn&lt;/keyword&gt;&lt;keyword&gt;Lipidoses/*genetics&lt;/keyword&gt;&lt;keyword&gt;Radiography&lt;/keyword&gt;&lt;keyword&gt;Xanthomatosis/*genetics&lt;/keyword&gt;&lt;keyword&gt;Wolman Disease&lt;/keyword&gt;&lt;/keywords&gt;&lt;dates&gt;&lt;year&gt;1971&lt;/year&gt;&lt;pub-dates&gt;&lt;date&gt;1971&lt;/date&gt;&lt;/pub-dates&gt;&lt;/dates&gt;&lt;isbn&gt;0023-9046 (Print) 0023-9046&lt;/isbn&gt;&lt;accession-num&gt;5575778&lt;/accession-num&gt;&lt;urls&gt;&lt;/urls&gt;&lt;custom1&gt;Leclerc, J L Hould, F Lelievre, M Gagne, F Journal Article Canada Laval Med. 1971 May;42(5):461-7. RAYYAN-INCLUSION: {&amp;quot;Camila&amp;quot;=&amp;gt;&amp;quot;Included&amp;quot;, &amp;quot;Anne&amp;quot;=&amp;gt;&amp;quot;Included&amp;quot;}&lt;/custom1&gt;&lt;language&gt;fre&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50</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39B5ECE" w14:textId="7B7609FF"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eclerc et al 1971</w:t>
            </w:r>
          </w:p>
        </w:tc>
        <w:tc>
          <w:tcPr>
            <w:tcW w:w="837" w:type="pct"/>
          </w:tcPr>
          <w:p w14:paraId="6A90DD6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60CCB5C1" w14:textId="77777777" w:rsidTr="0076223D">
        <w:tc>
          <w:tcPr>
            <w:tcW w:w="601" w:type="pct"/>
          </w:tcPr>
          <w:p w14:paraId="275F139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51" \o "Loffredo, 1975 #163"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Loffredo&lt;/Author&gt;&lt;Year&gt;1975&lt;/Year&gt;&lt;RecNum&gt;163&lt;/RecNum&gt;&lt;DisplayText&gt;&lt;style face="superscript"&gt;151&lt;/style&gt;&lt;/DisplayText&gt;&lt;record&gt;&lt;rec-number&gt;163&lt;/rec-number&gt;&lt;foreign-keys&gt;&lt;key app="EN" db-id="95zfp502y29psve52vqxpvfk9r2wvvt9assv" timestamp="0"&gt;163&lt;/key&gt;&lt;/foreign-keys&gt;&lt;ref-type name="Journal Article"&gt;17&lt;/ref-type&gt;&lt;contributors&gt;&lt;authors&gt;&lt;author&gt;Loffredo, L.&lt;/author&gt;&lt;author&gt;De Filippo, P.&lt;/author&gt;&lt;author&gt;Magri, B.&lt;/author&gt;&lt;/authors&gt;&lt;/contributors&gt;&lt;titles&gt;&lt;title&gt;[A case of Wolman&amp;apos;s disease]&lt;/title&gt;&lt;secondary-title&gt;Pediatria (Napoli)&lt;/secondary-title&gt;&lt;/titles&gt;&lt;pages&gt;155-64&lt;/pages&gt;&lt;volume&gt;83&lt;/volume&gt;&lt;number&gt;1&lt;/number&gt;&lt;keywords&gt;&lt;keyword&gt;Humans&lt;/keyword&gt;&lt;keyword&gt;Infant&lt;/keyword&gt;&lt;keyword&gt;Male&lt;/keyword&gt;&lt;keyword&gt;Xanthomatosis/*genetics&lt;/keyword&gt;&lt;keyword&gt;Wolman Disease&lt;/keyword&gt;&lt;/keywords&gt;&lt;dates&gt;&lt;year&gt;1975&lt;/year&gt;&lt;pub-dates&gt;&lt;date&gt;1975&lt;/date&gt;&lt;/pub-dates&gt;&lt;/dates&gt;&lt;isbn&gt;0031-3890 (Print) 0031-3890&lt;/isbn&gt;&lt;accession-num&gt;1223734&lt;/accession-num&gt;&lt;urls&gt;&lt;/urls&gt;&lt;custom1&gt;Loffredo, L De Filippo, P Magri, B Case Reports English Abstract Journal Article Italy Pediatria (Napoli). 1975 Mar 31;83(1):155-64. RAYYAN-INCLUSION: {&amp;quot;Camila&amp;quot;=&amp;gt;&amp;quot;Included&amp;quot;, &amp;quot;Anne&amp;quot;=&amp;gt;&amp;quot;Included&amp;quot;}&lt;/custom1&gt;&lt;language&gt;ita&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51</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57E698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offredo et al 1975</w:t>
            </w:r>
          </w:p>
        </w:tc>
        <w:tc>
          <w:tcPr>
            <w:tcW w:w="837" w:type="pct"/>
          </w:tcPr>
          <w:p w14:paraId="5DA367A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71A83310" w14:textId="77777777" w:rsidTr="0076223D">
        <w:tc>
          <w:tcPr>
            <w:tcW w:w="601" w:type="pct"/>
          </w:tcPr>
          <w:p w14:paraId="2865948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52" \o "Lough, 1970 #1</w:instrText>
            </w:r>
            <w:r w:rsidR="0001572F">
              <w:instrText xml:space="preserve">66"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Lough&lt;/Author&gt;&lt;Year&gt;1970&lt;/Year&gt;&lt;RecNum&gt;166&lt;/RecNum&gt;&lt;DisplayText&gt;&lt;style face="superscript"&gt;152&lt;/style&gt;&lt;/DisplayText&gt;&lt;record&gt;&lt;rec-number&gt;166&lt;/rec-number&gt;&lt;foreign-keys&gt;&lt;key app="EN" db-id="95zfp502y29psve52vqxpvfk9r2wvvt9assv" timestamp="0"&gt;166&lt;/key&gt;&lt;/foreign-keys&gt;&lt;ref-type name="Journal Article"&gt;17&lt;/ref-type&gt;&lt;contributors&gt;&lt;authors&gt;&lt;author&gt;Lough, J.&lt;/author&gt;&lt;author&gt;Fawcett, J.&lt;/author&gt;&lt;author&gt;Wiegensberg, B.&lt;/author&gt;&lt;/authors&gt;&lt;/contributors&gt;&lt;titles&gt;&lt;title&gt;Wolman&amp;apos;s disease. An electron microscopic, histochemical, and biochemical study&lt;/title&gt;&lt;secondary-title&gt;Arch Pathol&lt;/secondary-title&gt;&lt;/titles&gt;&lt;pages&gt;103-10&lt;/pages&gt;&lt;volume&gt;89&lt;/volume&gt;&lt;number&gt;2&lt;/number&gt;&lt;keywords&gt;&lt;keyword&gt;Adrenal Glands/analysis&lt;/keyword&gt;&lt;keyword&gt;Autopsy&lt;/keyword&gt;&lt;keyword&gt;Cholesterol/analysis/biosynthesis&lt;/keyword&gt;&lt;keyword&gt;Esterases/metabolism&lt;/keyword&gt;&lt;keyword&gt;Female&lt;/keyword&gt;&lt;keyword&gt;Histocytochemistry&lt;/keyword&gt;&lt;keyword&gt;Humans&lt;/keyword&gt;&lt;keyword&gt;Infant, Newborn&lt;/keyword&gt;&lt;keyword&gt;Lipidoses/etiology/*genetics/*pathology&lt;/keyword&gt;&lt;keyword&gt;Liver/analysis&lt;/keyword&gt;&lt;keyword&gt;Macrophages&lt;/keyword&gt;&lt;keyword&gt;Microscopy, Electron&lt;/keyword&gt;&lt;keyword&gt;Phospholipids/analysis&lt;/keyword&gt;&lt;keyword&gt;Spleen/analysis&lt;/keyword&gt;&lt;keyword&gt;Triglycerides/analysis&lt;/keyword&gt;&lt;keyword&gt;Xanthomatosis/etiology/*genetics/pathology&lt;/keyword&gt;&lt;keyword&gt;Wolman Disease&lt;/keyword&gt;&lt;/keywords&gt;&lt;dates&gt;&lt;year&gt;1970&lt;/year&gt;&lt;pub-dates&gt;&lt;date&gt;1970&lt;/date&gt;&lt;/pub-dates&gt;&lt;/dates&gt;&lt;isbn&gt;0363-0153 (Print) 0363-0153&lt;/isbn&gt;&lt;accession-num&gt;5412920&lt;/accession-num&gt;&lt;urls&gt;&lt;/urls&gt;&lt;custom1&gt;Lough, J Fawcett, J Wiegensberg, B Journal Article United States Arch Pathol. 1970 Feb;89(2):103-10.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52</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5BFF58E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ough et a 1970</w:t>
            </w:r>
          </w:p>
        </w:tc>
        <w:tc>
          <w:tcPr>
            <w:tcW w:w="837" w:type="pct"/>
          </w:tcPr>
          <w:p w14:paraId="6E0284A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1091889A" w14:textId="77777777" w:rsidTr="0076223D">
        <w:tc>
          <w:tcPr>
            <w:tcW w:w="601" w:type="pct"/>
          </w:tcPr>
          <w:p w14:paraId="5CBBEDC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53" \o "Marosvari, 1985 #174"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Marosvari&lt;/Author&gt;&lt;Year&gt;1985&lt;/Year&gt;&lt;RecNum&gt;174&lt;/RecNum&gt;&lt;DisplayText&gt;&lt;style face="superscript"&gt;153&lt;/style&gt;&lt;/DisplayText&gt;&lt;record&gt;&lt;rec-number&gt;174&lt;/rec-number&gt;&lt;foreign-keys&gt;&lt;key app="EN" db-id="95zfp502y29psve52vqxpvfk9r2wvvt9assv" timestamp="0"&gt;174&lt;/key&gt;&lt;/foreign-keys&gt;&lt;ref-type name="Journal Article"&gt;17&lt;/ref-type&gt;&lt;contributors&gt;&lt;authors&gt;&lt;author&gt;Marosvari, I.&lt;/author&gt;&lt;/authors&gt;&lt;/contributors&gt;&lt;titles&gt;&lt;title&gt;Wolman disease in twins&lt;/title&gt;&lt;secondary-title&gt;Acta Paediatr Hung&lt;/secondary-title&gt;&lt;/titles&gt;&lt;pages&gt;61-4&lt;/pages&gt;&lt;volume&gt;26&lt;/volume&gt;&lt;number&gt;1&lt;/number&gt;&lt;keywords&gt;&lt;keyword&gt;Adrenal Gland Diseases/diagnostic imaging/genetics&lt;/keyword&gt;&lt;keyword&gt;Calcinosis/diagnostic imaging/genetics&lt;/keyword&gt;&lt;keyword&gt;*Diseases in Twins&lt;/keyword&gt;&lt;keyword&gt;Female&lt;/keyword&gt;&lt;keyword&gt;Humans&lt;/keyword&gt;&lt;keyword&gt;Infant, Newborn&lt;/keyword&gt;&lt;keyword&gt;Radiography&lt;/keyword&gt;&lt;keyword&gt;Xanthomatosis/diagnostic imaging/*genetics&lt;/keyword&gt;&lt;keyword&gt;Wolman Disease&lt;/keyword&gt;&lt;keyword&gt;Diseases in Twins&lt;/keyword&gt;&lt;keyword&gt;Twins&lt;/keyword&gt;&lt;/keywords&gt;&lt;dates&gt;&lt;year&gt;1985&lt;/year&gt;&lt;pub-dates&gt;&lt;date&gt;1985&lt;/date&gt;&lt;/pub-dates&gt;&lt;/dates&gt;&lt;isbn&gt;0231-441X (Print) 0231-441x&lt;/isbn&gt;&lt;accession-num&gt;3986053&lt;/accession-num&gt;&lt;urls&gt;&lt;/urls&gt;&lt;custom1&gt;Marosvari, I Case Reports Journal Article Hungary Acta Paediatr Hung. 1985;26(1):61-4.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53</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09D42E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Marosvari 1985</w:t>
            </w:r>
          </w:p>
        </w:tc>
        <w:tc>
          <w:tcPr>
            <w:tcW w:w="837" w:type="pct"/>
          </w:tcPr>
          <w:p w14:paraId="1C1C9BC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03305C20" w14:textId="77777777" w:rsidTr="0076223D">
        <w:tc>
          <w:tcPr>
            <w:tcW w:w="601" w:type="pct"/>
          </w:tcPr>
          <w:p w14:paraId="3A3224D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54" \o "Martinez De Compañón, 2004 #176"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Martinez De Compañón&lt;/Author&gt;&lt;Year&gt;2004&lt;/Year&gt;&lt;RecNum&gt;176&lt;/RecNum&gt;&lt;DisplayText&gt;&lt;style face="superscript"&gt;154&lt;/style&gt;&lt;/DisplayText&gt;&lt;record&gt;&lt;rec-number&gt;176&lt;/rec-number&gt;&lt;foreign-keys&gt;&lt;key app="EN" db-id="95zfp502y29psve52vqxpvfk9r2wvvt9assv" timestamp="0"&gt;176&lt;/key&gt;&lt;/foreign-keys&gt;&lt;ref-type name="Journal Article"&gt;17&lt;/ref-type&gt;&lt;contributors&gt;&lt;authors&gt;&lt;author&gt;Martinez De Compañón, Z.&lt;/author&gt;&lt;author&gt;Trenchs, V.&lt;/author&gt;&lt;author&gt;Alsina, L.&lt;/author&gt;&lt;author&gt;Mainou, C.&lt;/author&gt;&lt;author&gt;Caritg, J.&lt;/author&gt;&lt;/authors&gt;&lt;/contributors&gt;&lt;titles&gt;&lt;title&gt;Evaluation of diagnostic criteria for cholestatic jaundice during the first year of life&lt;/title&gt;&lt;secondary-title&gt;Pediatria Catalana&lt;/secondary-title&gt;&lt;/titles&gt;&lt;pages&gt;56-60&lt;/pages&gt;&lt;volume&gt;64&lt;/volume&gt;&lt;number&gt;2&lt;/number&gt;&lt;keywords&gt;&lt;keyword&gt;Biliary atresia&lt;/keyword&gt;&lt;keyword&gt;Cholestasis&lt;/keyword&gt;&lt;keyword&gt;Idiopatic hepatitis&lt;/keyword&gt;&lt;keyword&gt;Jaundice&lt;/keyword&gt;&lt;/keywords&gt;&lt;dates&gt;&lt;year&gt;2004&lt;/year&gt;&lt;pub-dates&gt;&lt;date&gt;2004&lt;/date&gt;&lt;/pub-dates&gt;&lt;/dates&gt;&lt;accession-num&gt;rayyan-16163958&lt;/accession-num&gt;&lt;urls&gt;&lt;related-urls&gt;&lt;url&gt;https://www.scopus.com/inward/record.uri?eid=2-s2.0-4344620964&amp;amp;partnerID=40&amp;amp;md5=ead60c367088cebe03af09c9e74b698e&lt;/url&gt;&lt;/related-urls&gt;&lt;/urls&gt;&lt;custom1&gt;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54</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0BCC62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Martinez de Companon et al 2004</w:t>
            </w:r>
          </w:p>
        </w:tc>
        <w:tc>
          <w:tcPr>
            <w:tcW w:w="837" w:type="pct"/>
          </w:tcPr>
          <w:p w14:paraId="550A321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4A809F67" w14:textId="77777777" w:rsidTr="0076223D">
        <w:tc>
          <w:tcPr>
            <w:tcW w:w="601" w:type="pct"/>
          </w:tcPr>
          <w:p w14:paraId="714ADAD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55" \o "Mazurová, 2014 #180"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Mazurová&lt;/Author&gt;&lt;Year&gt;2014&lt;/Year&gt;&lt;RecNum&gt;180&lt;/RecNum&gt;&lt;DisplayText&gt;&lt;style face="superscript"&gt;155&lt;/style&gt;&lt;/DisplayText&gt;&lt;record&gt;&lt;rec-number&gt;180&lt;/rec-number&gt;&lt;foreign-keys&gt;&lt;key app="EN" db-id="95zfp502y29psve52vqxpvfk9r2wvvt9assv" timestamp="0"&gt;180&lt;/key&gt;&lt;/foreign-keys&gt;&lt;ref-type name="Journal Article"&gt;17&lt;/ref-type&gt;&lt;contributors&gt;&lt;authors&gt;&lt;author&gt;Mazurová, S.&lt;/author&gt;&lt;author&gt;Poupětová, H.&lt;/author&gt;&lt;author&gt;Hůlková, H.&lt;/author&gt;&lt;author&gt;͖oukálková, L.&lt;/author&gt;&lt;author&gt;Urbanová, Z.&lt;/author&gt;&lt;author&gt;Zeman, J.&lt;/author&gt;&lt;author&gt;Smolka, V.&lt;/author&gt;&lt;author&gt;Malinová, V.&lt;/author&gt;&lt;author&gt;Honzík, T.&lt;/author&gt;&lt;/authors&gt;&lt;/contributors&gt;&lt;titles&gt;&lt;title&gt;Cholesteryl Ester Storage Disease (CESD): Clinical, laboratory and histological characteristics in 6 patients&lt;/title&gt;&lt;secondary-title&gt;Cesko-Slovenska Pediatrie&lt;/secondary-title&gt;&lt;/titles&gt;&lt;pages&gt;148-160&lt;/pages&gt;&lt;volume&gt;69&lt;/volume&gt;&lt;number&gt;3&lt;/number&gt;&lt;keywords&gt;&lt;keyword&gt;Cholesteryl ester storage disease&lt;/keyword&gt;&lt;keyword&gt;Hepatopathy&lt;/keyword&gt;&lt;keyword&gt;Hepatosplenomegaly&lt;/keyword&gt;&lt;keyword&gt;Hyperlipidemia&lt;/keyword&gt;&lt;keyword&gt;Lysosomal disease&lt;/keyword&gt;&lt;keyword&gt;Microvesicular liver steatosis&lt;/keyword&gt;&lt;keyword&gt;Cholesterol Ester Storage Disease&lt;/keyword&gt;&lt;keyword&gt;Cholesterol Esters&lt;/keyword&gt;&lt;/keywords&gt;&lt;dates&gt;&lt;year&gt;2014&lt;/year&gt;&lt;pub-dates&gt;&lt;date&gt;2014&lt;/date&gt;&lt;/pub-dates&gt;&lt;/dates&gt;&lt;accession-num&gt;rayyan-16163963&lt;/accession-num&gt;&lt;urls&gt;&lt;related-urls&gt;&lt;url&gt;https://www.scopus.com/inward/record.uri?eid=2-s2.0-84907502485&amp;amp;partnerID=40&amp;amp;md5=e593c143b134d6679076818b84dff953&lt;/url&gt;&lt;/related-urls&gt;&lt;/urls&gt;&lt;custom1&gt;Cited By :1 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55</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5FBA522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Mazurova et al 2014</w:t>
            </w:r>
          </w:p>
        </w:tc>
        <w:tc>
          <w:tcPr>
            <w:tcW w:w="837" w:type="pct"/>
          </w:tcPr>
          <w:p w14:paraId="09EFAB0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2CFB2481" w14:textId="77777777" w:rsidTr="0076223D">
        <w:tc>
          <w:tcPr>
            <w:tcW w:w="601" w:type="pct"/>
          </w:tcPr>
          <w:p w14:paraId="4370224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56" \o "McKiernan, 2012 #1</w:instrText>
            </w:r>
            <w:r w:rsidR="0001572F">
              <w:instrText xml:space="preserve">82" </w:instrText>
            </w:r>
            <w:r w:rsidR="0001572F">
              <w:fldChar w:fldCharType="separate"/>
            </w:r>
            <w:r w:rsidRPr="00D66D98">
              <w:rPr>
                <w:rFonts w:ascii="Times New Roman" w:hAnsi="Times New Roman" w:cs="Times New Roman"/>
                <w:kern w:val="1"/>
              </w:rPr>
              <w:fldChar w:fldCharType="begin">
                <w:fldData xml:space="preserve">PEVuZE5vdGU+PENpdGU+PEF1dGhvcj5NY0tpZXJuYW48L0F1dGhvcj48WWVhcj4yMDEyPC9ZZWFy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NY0tpZXJuYW48L0F1dGhvcj48WWVhcj4yMDEyPC9ZZWFy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56</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FE02BA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McKierna et al 2012</w:t>
            </w:r>
          </w:p>
        </w:tc>
        <w:tc>
          <w:tcPr>
            <w:tcW w:w="837" w:type="pct"/>
          </w:tcPr>
          <w:p w14:paraId="15F6828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5CEA2436" w14:textId="77777777" w:rsidTr="0076223D">
        <w:tc>
          <w:tcPr>
            <w:tcW w:w="601" w:type="pct"/>
          </w:tcPr>
          <w:p w14:paraId="39B4351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57" \o "Miller, 1982 #186" </w:instrText>
            </w:r>
            <w:r w:rsidR="0001572F">
              <w:fldChar w:fldCharType="separate"/>
            </w:r>
            <w:r w:rsidRPr="00D66D98">
              <w:rPr>
                <w:rFonts w:ascii="Times New Roman" w:hAnsi="Times New Roman" w:cs="Times New Roman"/>
                <w:kern w:val="1"/>
              </w:rPr>
              <w:fldChar w:fldCharType="begin">
                <w:fldData xml:space="preserve">PEVuZE5vdGU+PENpdGU+PEF1dGhvcj5NaWxsZXI8L0F1dGhvcj48WWVhcj4xOTgyPC9ZZWFyPjxS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NaWxsZXI8L0F1dGhvcj48WWVhcj4xOTgyPC9ZZWFyPjxS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57</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51649C9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Miller et al 1982</w:t>
            </w:r>
          </w:p>
        </w:tc>
        <w:tc>
          <w:tcPr>
            <w:tcW w:w="837" w:type="pct"/>
          </w:tcPr>
          <w:p w14:paraId="1BD8881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072A422C" w14:textId="77777777" w:rsidTr="0076223D">
        <w:tc>
          <w:tcPr>
            <w:tcW w:w="601" w:type="pct"/>
          </w:tcPr>
          <w:p w14:paraId="1D7C127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58" \o "Muñoz Bartolo, 2007 #189" </w:instrText>
            </w:r>
            <w:r w:rsidR="0001572F">
              <w:fldChar w:fldCharType="separate"/>
            </w:r>
            <w:r w:rsidRPr="00D66D98">
              <w:rPr>
                <w:rFonts w:ascii="Times New Roman" w:hAnsi="Times New Roman" w:cs="Times New Roman"/>
                <w:kern w:val="1"/>
              </w:rPr>
              <w:fldChar w:fldCharType="begin">
                <w:fldData xml:space="preserve">PEVuZE5vdGU+PENpdGU+PEF1dGhvcj5NdcOxb3ogQmFydG9sbzwvQXV0aG9yPjxZZWFyPjIwMDc8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NdcOxb3ogQmFydG9sbzwvQXV0aG9yPjxZZWFyPjIwMDc8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58</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BDE54A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Munoz Bartolo et al 2007</w:t>
            </w:r>
          </w:p>
        </w:tc>
        <w:tc>
          <w:tcPr>
            <w:tcW w:w="837" w:type="pct"/>
          </w:tcPr>
          <w:p w14:paraId="5B632FB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06F343A1" w14:textId="77777777" w:rsidTr="0076223D">
        <w:tc>
          <w:tcPr>
            <w:tcW w:w="601" w:type="pct"/>
          </w:tcPr>
          <w:p w14:paraId="7B39386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59" \o "Murakami, 2016 #191" </w:instrText>
            </w:r>
            <w:r w:rsidR="0001572F">
              <w:fldChar w:fldCharType="separate"/>
            </w:r>
            <w:r w:rsidRPr="00D66D98">
              <w:rPr>
                <w:rFonts w:ascii="Times New Roman" w:hAnsi="Times New Roman" w:cs="Times New Roman"/>
                <w:kern w:val="1"/>
              </w:rPr>
              <w:fldChar w:fldCharType="begin">
                <w:fldData xml:space="preserve">PEVuZE5vdGU+PENpdGU+PEF1dGhvcj5NdXJha2FtaTwvQXV0aG9yPjxZZWFyPjIwMTY8L1llYXI+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NdXJha2FtaTwvQXV0aG9yPjxZZWFyPjIwMTY8L1llYXI+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59</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5D36680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Muramaki J. et al 2016</w:t>
            </w:r>
          </w:p>
        </w:tc>
        <w:tc>
          <w:tcPr>
            <w:tcW w:w="837" w:type="pct"/>
          </w:tcPr>
          <w:p w14:paraId="0B423B8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3E6AC18A" w14:textId="77777777" w:rsidTr="0076223D">
        <w:tc>
          <w:tcPr>
            <w:tcW w:w="601" w:type="pct"/>
          </w:tcPr>
          <w:p w14:paraId="3D761BD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60" \o "Nardi, 1971 #192"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Nardi&lt;/Author&gt;&lt;Year&gt;1971&lt;/Year&gt;&lt;RecNum&gt;192&lt;/RecNum&gt;&lt;DisplayText&gt;&lt;style face="superscript"&gt;160&lt;/style&gt;&lt;/DisplayText&gt;&lt;record&gt;&lt;rec-number&gt;192&lt;/rec-number&gt;&lt;foreign-keys&gt;&lt;key app="EN" db-id="95zfp502y29psve52vqxpvfk9r2wvvt9assv" timestamp="0"&gt;192&lt;/key&gt;&lt;/foreign-keys&gt;&lt;ref-type name="Journal Article"&gt;17&lt;/ref-type&gt;&lt;contributors&gt;&lt;authors&gt;&lt;author&gt;Nardi, F.&lt;/author&gt;&lt;author&gt;Borri, P.&lt;/author&gt;&lt;/authors&gt;&lt;/contributors&gt;&lt;titles&gt;&lt;title&gt;[Morphological and chemical characterization of a case of Wolman&amp;apos;s disease. Preliminary note]&lt;/title&gt;&lt;secondary-title&gt;Acta Neurol (Napoli)&lt;/secondary-title&gt;&lt;/titles&gt;&lt;pages&gt;270-8&lt;/pages&gt;&lt;volume&gt;26&lt;/volume&gt;&lt;number&gt;3&lt;/number&gt;&lt;keywords&gt;&lt;keyword&gt;Adrenal Glands/pathology&lt;/keyword&gt;&lt;keyword&gt;Brain/metabolism/pathology&lt;/keyword&gt;&lt;keyword&gt;Cholesterol/metabolism&lt;/keyword&gt;&lt;keyword&gt;Glycolipids/metabolism&lt;/keyword&gt;&lt;keyword&gt;Humans&lt;/keyword&gt;&lt;keyword&gt;Infant&lt;/keyword&gt;&lt;keyword&gt;Lipid Metabolism&lt;/keyword&gt;&lt;keyword&gt;Lipidoses/*genetics&lt;/keyword&gt;&lt;keyword&gt;Liver/metabolism/pathology&lt;/keyword&gt;&lt;keyword&gt;Male&lt;/keyword&gt;&lt;keyword&gt;Phospholipids/metabolism&lt;/keyword&gt;&lt;keyword&gt;Triglycerides/metabolism&lt;/keyword&gt;&lt;keyword&gt;Xanthomatosis/*genetics&lt;/keyword&gt;&lt;keyword&gt;Wolman Disease&lt;/keyword&gt;&lt;/keywords&gt;&lt;dates&gt;&lt;year&gt;1971&lt;/year&gt;&lt;pub-dates&gt;&lt;date&gt;1971&lt;/date&gt;&lt;/pub-dates&gt;&lt;/dates&gt;&lt;isbn&gt;0001-6276 (Print) 0001-6276&lt;/isbn&gt;&lt;accession-num&gt;5094464&lt;/accession-num&gt;&lt;urls&gt;&lt;/urls&gt;&lt;custom1&gt;Nardi, F Borri, P Journal Article Italy Acta Neurol (Napoli). 1971 May-Jun;26(3):270-8. RAYYAN-INCLUSION: {&amp;quot;Camila&amp;quot;=&amp;gt;&amp;quot;Included&amp;quot;, &amp;quot;Anne&amp;quot;=&amp;gt;&amp;quot;Included&amp;quot;}&lt;/custom1&gt;&lt;language&gt;ita&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60</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716718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Nardi et al 1971</w:t>
            </w:r>
          </w:p>
        </w:tc>
        <w:tc>
          <w:tcPr>
            <w:tcW w:w="837" w:type="pct"/>
          </w:tcPr>
          <w:p w14:paraId="330E15E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32A65192" w14:textId="77777777" w:rsidTr="0076223D">
        <w:tc>
          <w:tcPr>
            <w:tcW w:w="601" w:type="pct"/>
          </w:tcPr>
          <w:p w14:paraId="208FB2B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61" \o "Neustein, 1972 #195"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Neustein&lt;/Author&gt;&lt;Year&gt;1972&lt;/Year&gt;&lt;RecNum&gt;195&lt;/RecNum&gt;&lt;DisplayText&gt;&lt;style face="superscript"&gt;161&lt;/style&gt;&lt;/DisplayText&gt;&lt;record&gt;&lt;rec-number&gt;195&lt;/rec-number&gt;&lt;foreign-keys&gt;&lt;key app="EN" db-id="95zfp502y29psve52vqxpvfk9r2wvvt9assv" timestamp="0"&gt;195&lt;/key&gt;&lt;/foreign-keys&gt;&lt;ref-type name="Journal Article"&gt;17&lt;/ref-type&gt;&lt;contributors&gt;&lt;authors&gt;&lt;author&gt;Neustein, H. B.&lt;/author&gt;&lt;author&gt;O&amp;apos;Brien, J. S.&lt;/author&gt;&lt;author&gt;Rosser, R. J.&lt;/author&gt;&lt;author&gt;Fillerup, D. L.&lt;/author&gt;&lt;/authors&gt;&lt;/contributors&gt;&lt;titles&gt;&lt;title&gt;Chronic nephritis and renal foam cells. Cholesterol ester storage&lt;/title&gt;&lt;secondary-title&gt;Arch Pathol&lt;/secondary-title&gt;&lt;/titles&gt;&lt;pages&gt;503-9&lt;/pages&gt;&lt;volume&gt;93&lt;/volume&gt;&lt;number&gt;6&lt;/number&gt;&lt;keywords&gt;&lt;keyword&gt;Adolescent&lt;/keyword&gt;&lt;keyword&gt;Autopsy&lt;/keyword&gt;&lt;keyword&gt;Child&lt;/keyword&gt;&lt;keyword&gt;Child, Preschool&lt;/keyword&gt;&lt;keyword&gt;Cholesterol/*analysis&lt;/keyword&gt;&lt;keyword&gt;Chromatography, DEAE-Cellulose&lt;/keyword&gt;&lt;keyword&gt;Chromatography, Gas&lt;/keyword&gt;&lt;keyword&gt;Chromatography, Thin Layer&lt;/keyword&gt;&lt;keyword&gt;Esters/analysis&lt;/keyword&gt;&lt;keyword&gt;Fatty Acids/analysis&lt;/keyword&gt;&lt;keyword&gt;Female&lt;/keyword&gt;&lt;keyword&gt;Humans&lt;/keyword&gt;&lt;keyword&gt;Infant&lt;/keyword&gt;&lt;keyword&gt;Infant, Newborn&lt;/keyword&gt;&lt;keyword&gt;Kidney/*analysis/pathology/physiopathology&lt;/keyword&gt;&lt;keyword&gt;Lipids/analysis&lt;/keyword&gt;&lt;keyword&gt;Male&lt;/keyword&gt;&lt;keyword&gt;Nephritis/genetics/pathology/*physiopathology&lt;/keyword&gt;&lt;keyword&gt;Organ Size&lt;/keyword&gt;&lt;keyword&gt;Staining and Labeling&lt;/keyword&gt;&lt;keyword&gt;Triglycerides/analysis&lt;/keyword&gt;&lt;keyword&gt;Foam Cells&lt;/keyword&gt;&lt;/keywords&gt;&lt;dates&gt;&lt;year&gt;1972&lt;/year&gt;&lt;pub-dates&gt;&lt;date&gt;1972&lt;/date&gt;&lt;/pub-dates&gt;&lt;/dates&gt;&lt;isbn&gt;0363-0153 (Print) 0363-0153&lt;/isbn&gt;&lt;accession-num&gt;4112531&lt;/accession-num&gt;&lt;urls&gt;&lt;/urls&gt;&lt;custom1&gt;Neustein, H B O&amp;apos;Brien, J S Rosser, R J Fillerup, D L Journal Article United States Arch Pathol. 1972 Jun;93(6):503-9.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61</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43C6BE7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Neustein et al 1973</w:t>
            </w:r>
          </w:p>
        </w:tc>
        <w:tc>
          <w:tcPr>
            <w:tcW w:w="837" w:type="pct"/>
          </w:tcPr>
          <w:p w14:paraId="3A859B5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5F5629C2" w14:textId="77777777" w:rsidTr="0076223D">
        <w:trPr>
          <w:trHeight w:val="292"/>
        </w:trPr>
        <w:tc>
          <w:tcPr>
            <w:tcW w:w="601" w:type="pct"/>
          </w:tcPr>
          <w:p w14:paraId="3194218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62" \o "Ozoran, 1978 #200"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Ozoran&lt;/Author&gt;&lt;Year&gt;1978&lt;/Year&gt;&lt;RecNum&gt;200&lt;/RecNum&gt;&lt;DisplayText&gt;&lt;style face="superscript"&gt;162&lt;/style&gt;&lt;/DisplayText&gt;&lt;record&gt;&lt;rec-number&gt;200&lt;/rec-number&gt;&lt;foreign-keys&gt;&lt;key app="EN" db-id="95zfp502y29psve52vqxpvfk9r2wvvt9assv" timestamp="0"&gt;200&lt;/key&gt;&lt;/foreign-keys&gt;&lt;ref-type name="Journal Article"&gt;17&lt;/ref-type&gt;&lt;contributors&gt;&lt;authors&gt;&lt;author&gt;Ozoran, Y.&lt;/author&gt;&lt;author&gt;Ozoran, A.&lt;/author&gt;&lt;author&gt;Kerse, I.&lt;/author&gt;&lt;author&gt;Gurgey, A.&lt;/author&gt;&lt;author&gt;Ozsoylu, S.&lt;/author&gt;&lt;author&gt;Kocak, N.&lt;/author&gt;&lt;author&gt;Ciliv, G.&lt;/author&gt;&lt;/authors&gt;&lt;/contributors&gt;&lt;titles&gt;&lt;title&gt;An ultrastructural study in a case of Wolman&amp;apos;s disease (clinical, biochemical, light and electron microscopic study)&lt;/title&gt;&lt;secondary-title&gt;Turk J Pediatr&lt;/secondary-title&gt;&lt;/titles&gt;&lt;pages&gt;100-7&lt;/pages&gt;&lt;volume&gt;20&lt;/volume&gt;&lt;number&gt;3&lt;/number&gt;&lt;keywords&gt;&lt;keyword&gt;Biopsy, Needle&lt;/keyword&gt;&lt;keyword&gt;Female&lt;/keyword&gt;&lt;keyword&gt;Humans&lt;/keyword&gt;&lt;keyword&gt;Infant&lt;/keyword&gt;&lt;keyword&gt;Lipidoses/genetics/pathology&lt;/keyword&gt;&lt;keyword&gt;Liver/ultrastructure&lt;/keyword&gt;&lt;keyword&gt;Spleen/ultrastructure&lt;/keyword&gt;&lt;keyword&gt;Syndrome&lt;/keyword&gt;&lt;keyword&gt;Xanthomatosis/*genetics/pathology&lt;/keyword&gt;&lt;keyword&gt;Wolman Disease&lt;/keyword&gt;&lt;/keywords&gt;&lt;dates&gt;&lt;year&gt;1978&lt;/year&gt;&lt;pub-dates&gt;&lt;date&gt;1978&lt;/date&gt;&lt;/pub-dates&gt;&lt;/dates&gt;&lt;isbn&gt;0041-4301 (Print) 0041-4301&lt;/isbn&gt;&lt;accession-num&gt;757833&lt;/accession-num&gt;&lt;urls&gt;&lt;/urls&gt;&lt;custom1&gt;Ozoran, Y Ozoran, A Kerse, I Gurgey, A Ozsoylu, S Kocak, N Ciliv, G Case Reports Journal Article Turkey Turk J Pediatr. 1978 Jul-Oct;20(3-4):100-7.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62</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1AD65F6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Ozoran et al 1978</w:t>
            </w:r>
          </w:p>
        </w:tc>
        <w:tc>
          <w:tcPr>
            <w:tcW w:w="837" w:type="pct"/>
          </w:tcPr>
          <w:p w14:paraId="2D16D0D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30B17766" w14:textId="77777777" w:rsidTr="0076223D">
        <w:trPr>
          <w:trHeight w:val="292"/>
        </w:trPr>
        <w:tc>
          <w:tcPr>
            <w:tcW w:w="601" w:type="pct"/>
          </w:tcPr>
          <w:p w14:paraId="078CE20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w:instrText>
            </w:r>
            <w:r w:rsidR="0001572F">
              <w:instrText xml:space="preserve">ENREF_163" \o "Ozsoylu, 1992 #201"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Ozsoylu&lt;/Author&gt;&lt;Year&gt;1992&lt;/Year&gt;&lt;RecNum&gt;201&lt;/RecNum&gt;&lt;DisplayText&gt;&lt;style face="superscript"&gt;163&lt;/style&gt;&lt;/DisplayText&gt;&lt;record&gt;&lt;rec-number&gt;201&lt;/rec-number&gt;&lt;foreign-keys&gt;&lt;key app="EN" db-id="95zfp502y29psve52vqxpvfk9r2wvvt9assv" timestamp="0"&gt;201&lt;/key&gt;&lt;/foreign-keys&gt;&lt;ref-type name="Journal Article"&gt;17&lt;/ref-type&gt;&lt;contributors&gt;&lt;authors&gt;&lt;author&gt;Ozsoylu, S.&lt;/author&gt;&lt;/authors&gt;&lt;/contributors&gt;&lt;titles&gt;&lt;title&gt;Therapeutic trial in Wolman disease&lt;/title&gt;&lt;secondary-title&gt;Turk J Pediatr&lt;/secondary-title&gt;&lt;/titles&gt;&lt;pages&gt;267-8&lt;/pages&gt;&lt;volume&gt;34&lt;/volume&gt;&lt;number&gt;4&lt;/number&gt;&lt;keywords&gt;&lt;keyword&gt;Humans&lt;/keyword&gt;&lt;keyword&gt;Infant, Newborn&lt;/keyword&gt;&lt;keyword&gt;Wolman Disease/diagnosis/*drug therapy/mortality&lt;/keyword&gt;&lt;keyword&gt;Wolman Disease&lt;/keyword&gt;&lt;/keywords&gt;&lt;dates&gt;&lt;year&gt;1992&lt;/year&gt;&lt;pub-dates&gt;&lt;date&gt;1992&lt;/date&gt;&lt;/pub-dates&gt;&lt;/dates&gt;&lt;isbn&gt;0041-4301 (Print) 0041-4301&lt;/isbn&gt;&lt;accession-num&gt;1306350&lt;/accession-num&gt;&lt;urls&gt;&lt;/urls&gt;&lt;custom1&gt;Ozsoylu, S Comment Letter Turkey Turk J Pediatr. 1992 Oct-Dec;34(4):267-8.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63</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42C7E54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Ozsoylu 1992</w:t>
            </w:r>
          </w:p>
        </w:tc>
        <w:tc>
          <w:tcPr>
            <w:tcW w:w="837" w:type="pct"/>
          </w:tcPr>
          <w:p w14:paraId="09B2F01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713CF9E6" w14:textId="77777777" w:rsidTr="0076223D">
        <w:tc>
          <w:tcPr>
            <w:tcW w:w="601" w:type="pct"/>
          </w:tcPr>
          <w:p w14:paraId="233E641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64" </w:instrText>
            </w:r>
            <w:r w:rsidR="0001572F">
              <w:instrText xml:space="preserve">\o "Ozsoylu, 1977 #202"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Ozsoylu&lt;/Author&gt;&lt;Year&gt;1977&lt;/Year&gt;&lt;RecNum&gt;202&lt;/RecNum&gt;&lt;DisplayText&gt;&lt;style face="superscript"&gt;164&lt;/style&gt;&lt;/DisplayText&gt;&lt;record&gt;&lt;rec-number&gt;202&lt;/rec-number&gt;&lt;foreign-keys&gt;&lt;key app="EN" db-id="95zfp502y29psve52vqxpvfk9r2wvvt9assv" timestamp="0"&gt;202&lt;/key&gt;&lt;/foreign-keys&gt;&lt;ref-type name="Journal Article"&gt;17&lt;/ref-type&gt;&lt;contributors&gt;&lt;authors&gt;&lt;author&gt;Ozsoylu, S.&lt;/author&gt;&lt;author&gt;Gurgey, A.&lt;/author&gt;&lt;author&gt;Kocak, N.&lt;/author&gt;&lt;author&gt;Ozoran, Y.&lt;/author&gt;&lt;author&gt;Ozoran, A.&lt;/author&gt;&lt;author&gt;Kerse, I.&lt;/author&gt;&lt;author&gt;Ciliv, G.&lt;/author&gt;&lt;/authors&gt;&lt;/contributors&gt;&lt;titles&gt;&lt;title&gt;Wolman&amp;apos;s disease. A case report with lipid, chromosome and electronmicroscopic studies&lt;/title&gt;&lt;secondary-title&gt;Turk J Pediatr&lt;/secondary-title&gt;&lt;/titles&gt;&lt;pages&gt;57-66&lt;/pages&gt;&lt;volume&gt;19&lt;/volume&gt;&lt;number&gt;1&lt;/number&gt;&lt;keywords&gt;&lt;keyword&gt;Female&lt;/keyword&gt;&lt;keyword&gt;Humans&lt;/keyword&gt;&lt;keyword&gt;Infant&lt;/keyword&gt;&lt;keyword&gt;Lipidoses/genetics&lt;/keyword&gt;&lt;keyword&gt;Liver/pathology&lt;/keyword&gt;&lt;keyword&gt;Spleen/pathology&lt;/keyword&gt;&lt;keyword&gt;Syndrome&lt;/keyword&gt;&lt;keyword&gt;Xanthomatosis/*genetics&lt;/keyword&gt;&lt;keyword&gt;Wolman Disease&lt;/keyword&gt;&lt;/keywords&gt;&lt;dates&gt;&lt;year&gt;1977&lt;/year&gt;&lt;pub-dates&gt;&lt;date&gt;1977&lt;/date&gt;&lt;/pub-dates&gt;&lt;/dates&gt;&lt;isbn&gt;0041-4301 (Print) 0041-4301&lt;/isbn&gt;&lt;accession-num&gt;618036&lt;/accession-num&gt;&lt;urls&gt;&lt;/urls&gt;&lt;custom1&gt;Ozsoylu, S Gurgey, A Kocak, N Ozoran, Y Ozoran, A Kerse, I Ciliv, G Case Reports Journal Article Turkey Turk J Pediatr. 1977 Jan-Apr;19(1-2):57-66.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64</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2B93812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Ozsoylu et al 1977</w:t>
            </w:r>
          </w:p>
        </w:tc>
        <w:tc>
          <w:tcPr>
            <w:tcW w:w="837" w:type="pct"/>
          </w:tcPr>
          <w:p w14:paraId="54CDAB9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4F297097" w14:textId="77777777" w:rsidTr="0076223D">
        <w:tc>
          <w:tcPr>
            <w:tcW w:w="601" w:type="pct"/>
          </w:tcPr>
          <w:p w14:paraId="4B4BED4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65" \o "Parada Yáñez, 1996 #207"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Parada Yáñez&lt;/Author&gt;&lt;Year&gt;1996&lt;/Year&gt;&lt;RecNum&gt;207&lt;/RecNum&gt;&lt;DisplayText&gt;&lt;style face="superscript"&gt;165&lt;/style&gt;&lt;/DisplayText&gt;&lt;record&gt;&lt;rec-number&gt;207&lt;/rec-number&gt;&lt;foreign-keys&gt;&lt;key app="EN" db-id="95zfp502y29psve52vqxpvfk9r2wvvt9assv" timestamp="0"&gt;207&lt;/key&gt;&lt;/foreign-keys&gt;&lt;ref-type name="Journal Article"&gt;17&lt;/ref-type&gt;&lt;contributors&gt;&lt;authors&gt;&lt;author&gt;Parada Yáñez, J.&lt;/author&gt;&lt;author&gt;Blanco Docanto, M.&lt;/author&gt;&lt;author&gt;Reparaz Vidal, R.&lt;/author&gt;&lt;author&gt;Gallego Pastoriza, M.&lt;/author&gt;&lt;author&gt;Fontaiña Martínez, M.&lt;/author&gt;&lt;author&gt;Gómez Pérez, I.&lt;/author&gt;&lt;author&gt;De la Vázquez Cruz, A.&lt;/author&gt;&lt;/authors&gt;&lt;/contributors&gt;&lt;titles&gt;&lt;title&gt;Wolman&amp;apos;s sickness: A case report&lt;/title&gt;&lt;secondary-title&gt;Anales Espanoles de Pediatria&lt;/secondary-title&gt;&lt;/titles&gt;&lt;pages&gt;428-430&lt;/pages&gt;&lt;volume&gt;45&lt;/volume&gt;&lt;number&gt;4&lt;/number&gt;&lt;dates&gt;&lt;year&gt;1996&lt;/year&gt;&lt;pub-dates&gt;&lt;date&gt;1996&lt;/date&gt;&lt;/pub-dates&gt;&lt;/dates&gt;&lt;accession-num&gt;rayyan-16164017&lt;/accession-num&gt;&lt;urls&gt;&lt;related-urls&gt;&lt;url&gt;https://www.scopus.com/inward/record.uri?eid=2-s2.0-0029854602&amp;amp;partnerID=40&amp;amp;md5=e0fd59a2064ba2b98086f445225c3dc1&lt;/url&gt;&lt;/related-urls&gt;&lt;/urls&gt;&lt;custom1&gt;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65</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3ADABF6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Parada Yanez et al 1996</w:t>
            </w:r>
          </w:p>
        </w:tc>
        <w:tc>
          <w:tcPr>
            <w:tcW w:w="837" w:type="pct"/>
          </w:tcPr>
          <w:p w14:paraId="74ED502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6F1E024A" w14:textId="77777777" w:rsidTr="0076223D">
        <w:tc>
          <w:tcPr>
            <w:tcW w:w="601" w:type="pct"/>
          </w:tcPr>
          <w:p w14:paraId="03D12B2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66" \o "Pastor Bevia, 1987 #208"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Pastor Bevia&lt;/Author&gt;&lt;Year&gt;1987&lt;/Year&gt;&lt;RecNum&gt;208&lt;/RecNum&gt;&lt;DisplayText&gt;&lt;style face="superscript"&gt;166&lt;/style&gt;&lt;/DisplayText&gt;&lt;record&gt;&lt;rec-number&gt;208&lt;/rec-number&gt;&lt;foreign-keys&gt;&lt;key app="EN" db-id="95zfp502y29psve52vqxpvfk9r2wvvt9assv" timestamp="0"&gt;208&lt;/key&gt;&lt;/foreign-keys&gt;&lt;ref-type name="Journal Article"&gt;17&lt;/ref-type&gt;&lt;contributors&gt;&lt;authors&gt;&lt;author&gt;Pastor Bevia, E.&lt;/author&gt;&lt;author&gt;Pedraz Garcia, C.&lt;/author&gt;&lt;author&gt;Heras de Pedro, M. I.&lt;/author&gt;&lt;author&gt;Garcia Parron, A.&lt;/author&gt;&lt;author&gt;Escudero Bueno, G.&lt;/author&gt;&lt;author&gt;Benito Zaballos, M. F.&lt;/author&gt;&lt;author&gt;Salazar Villalobos, V.&lt;/author&gt;&lt;/authors&gt;&lt;/contributors&gt;&lt;titles&gt;&lt;title&gt;[Wolman&amp;apos;s disease: report of 3 cases]&lt;/title&gt;&lt;secondary-title&gt;An Esp Pediatr&lt;/secondary-title&gt;&lt;/titles&gt;&lt;pages&gt;301-4&lt;/pages&gt;&lt;volume&gt;26&lt;/volume&gt;&lt;number&gt;4&lt;/number&gt;&lt;keywords&gt;&lt;keyword&gt;Bone Marrow/pathology&lt;/keyword&gt;&lt;keyword&gt;Female&lt;/keyword&gt;&lt;keyword&gt;Humans&lt;/keyword&gt;&lt;keyword&gt;Infant&lt;/keyword&gt;&lt;keyword&gt;Infant, Newborn&lt;/keyword&gt;&lt;keyword&gt;Lipidoses/*genetics/pathology&lt;/keyword&gt;&lt;keyword&gt;Liver Diseases/pathology&lt;/keyword&gt;&lt;keyword&gt;Male&lt;/keyword&gt;&lt;keyword&gt;Pedigree&lt;/keyword&gt;&lt;keyword&gt;Wolman Disease&lt;/keyword&gt;&lt;/keywords&gt;&lt;dates&gt;&lt;year&gt;1987&lt;/year&gt;&lt;pub-dates&gt;&lt;date&gt;1987&lt;/date&gt;&lt;/pub-dates&gt;&lt;/dates&gt;&lt;isbn&gt;0302-4342 (Print) 0302-4342&lt;/isbn&gt;&lt;accession-num&gt;3605884&lt;/accession-num&gt;&lt;urls&gt;&lt;/urls&gt;&lt;custom1&gt;Pastor Bevia, E Pedraz Garcia, C Heras de Pedro, M I Garcia Parron, A Escudero Bueno, G Benito Zaballos, M F Salazar Villalobos, V Case Reports Journal Article Spain An Esp Pediatr. 1987 Apr;26(4):301-4. RAYYAN-INCLUSION: {&amp;quot;Camila&amp;quot;=&amp;gt;&amp;quot;Included&amp;quot;, &amp;quot;Anne&amp;quot;=&amp;gt;&amp;quot;Included&amp;quot;}&lt;/custom1&gt;&lt;language&gt;spa&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66</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A70FF9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Pastor Bevia et al 1987</w:t>
            </w:r>
          </w:p>
        </w:tc>
        <w:tc>
          <w:tcPr>
            <w:tcW w:w="837" w:type="pct"/>
          </w:tcPr>
          <w:p w14:paraId="2C08F7F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41ECF34F" w14:textId="77777777" w:rsidTr="0076223D">
        <w:trPr>
          <w:trHeight w:val="306"/>
        </w:trPr>
        <w:tc>
          <w:tcPr>
            <w:tcW w:w="601" w:type="pct"/>
          </w:tcPr>
          <w:p w14:paraId="6D4AD43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67" \o "Perez Rodriguez-Cuesta, 1990 #211"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Perez Rodriguez-Cuesta&lt;/Author&gt;&lt;Year&gt;1990&lt;/Year&gt;&lt;RecNum&gt;211&lt;/RecNum&gt;&lt;DisplayText&gt;&lt;style face="superscript"&gt;167&lt;/style&gt;&lt;/DisplayText&gt;&lt;record&gt;&lt;rec-number&gt;211&lt;/rec-number&gt;&lt;foreign-keys&gt;&lt;key app="EN" db-id="95zfp502y29psve52vqxpvfk9r2wvvt9assv" timestamp="0"&gt;211&lt;/key&gt;&lt;/foreign-keys&gt;&lt;ref-type name="Journal Article"&gt;17&lt;/ref-type&gt;&lt;contributors&gt;&lt;authors&gt;&lt;author&gt;Perez Rodriguez-Cuesta, J. M.&lt;/author&gt;&lt;author&gt;Suarez Tomas, J. I.&lt;/author&gt;&lt;author&gt;Suarez Mene ndez, M. E.&lt;/author&gt;&lt;author&gt;Dominguez Gonzalez, J.&lt;/author&gt;&lt;/authors&gt;&lt;/contributors&gt;&lt;titles&gt;&lt;title&gt;Cholesterol ester storage disease in two brothers&lt;/title&gt;&lt;secondary-title&gt;Anales Espanoles de Pediatria&lt;/secondary-title&gt;&lt;/titles&gt;&lt;pages&gt;249-252&lt;/pages&gt;&lt;volume&gt;32&lt;/volume&gt;&lt;number&gt;3&lt;/number&gt;&lt;keywords&gt;&lt;keyword&gt;Cholesterol Ester Storage Disease&lt;/keyword&gt;&lt;keyword&gt;Cholesterol Esters&lt;/keyword&gt;&lt;/keywords&gt;&lt;dates&gt;&lt;year&gt;1990&lt;/year&gt;&lt;pub-dates&gt;&lt;date&gt;1990&lt;/date&gt;&lt;/pub-dates&gt;&lt;/dates&gt;&lt;accession-num&gt;rayyan-16164030&lt;/accession-num&gt;&lt;urls&gt;&lt;related-urls&gt;&lt;url&gt;https://www.scopus.com/inward/record.uri?eid=2-s2.0-0025390072&amp;amp;partnerID=40&amp;amp;md5=b4debb9534535adabff4754722f2e245&lt;/url&gt;&lt;/related-urls&gt;&lt;/urls&gt;&lt;custom1&gt;Cited By :3 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67</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ABCC54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Perez Rodrigues-Cuesta 1990</w:t>
            </w:r>
          </w:p>
        </w:tc>
        <w:tc>
          <w:tcPr>
            <w:tcW w:w="837" w:type="pct"/>
          </w:tcPr>
          <w:p w14:paraId="66EA348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0CA6800C" w14:textId="77777777" w:rsidTr="0076223D">
        <w:tc>
          <w:tcPr>
            <w:tcW w:w="601" w:type="pct"/>
          </w:tcPr>
          <w:p w14:paraId="3A3EEB4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68" \o "Permanetter, 1979 #213"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Permanetter&lt;/Author&gt;&lt;Year&gt;1979&lt;/Year&gt;&lt;RecNum&gt;213&lt;/RecNum&gt;&lt;DisplayText&gt;&lt;style face="superscript"&gt;168&lt;/style&gt;&lt;/DisplayText&gt;&lt;record&gt;&lt;rec-number&gt;213&lt;/rec-number&gt;&lt;foreign-keys&gt;&lt;key app="EN" db-id="95zfp502y29psve52vqxpvfk9r2wvvt9assv" timestamp="0"&gt;213&lt;/key&gt;&lt;/foreign-keys&gt;&lt;ref-type name="Journal Article"&gt;17&lt;/ref-type&gt;&lt;contributors&gt;&lt;authors&gt;&lt;author&gt;Permanetter, W.&lt;/author&gt;&lt;author&gt;Muller-Hocker, J.&lt;/author&gt;&lt;author&gt;Hubner, G.&lt;/author&gt;&lt;author&gt;Schaub, J.&lt;/author&gt;&lt;/authors&gt;&lt;/contributors&gt;&lt;titles&gt;&lt;title&gt;[Wolman&amp;apos;s disease (Wolman&amp;apos;s syndrome)]&lt;/title&gt;&lt;secondary-title&gt;Med Welt&lt;/secondary-title&gt;&lt;/titles&gt;&lt;pages&gt;1783-9&lt;/pages&gt;&lt;volume&gt;30&lt;/volume&gt;&lt;number&gt;47&lt;/number&gt;&lt;keywords&gt;&lt;keyword&gt;Adrenal Glands/pathology&lt;/keyword&gt;&lt;keyword&gt;Female&lt;/keyword&gt;&lt;keyword&gt;Humans&lt;/keyword&gt;&lt;keyword&gt;Infant&lt;/keyword&gt;&lt;keyword&gt;Intestine, Small/pathology&lt;/keyword&gt;&lt;keyword&gt;Lipidoses/genetics/pathology&lt;/keyword&gt;&lt;keyword&gt;Liver/pathology&lt;/keyword&gt;&lt;keyword&gt;Neutrophils/pathology&lt;/keyword&gt;&lt;keyword&gt;Syndrome&lt;/keyword&gt;&lt;keyword&gt;Xanthomatosis/*genetics/pathology&lt;/keyword&gt;&lt;keyword&gt;Wolman Disease&lt;/keyword&gt;&lt;/keywords&gt;&lt;dates&gt;&lt;year&gt;1979&lt;/year&gt;&lt;pub-dates&gt;&lt;date&gt;1979&lt;/date&gt;&lt;/pub-dates&gt;&lt;/dates&gt;&lt;isbn&gt;0025-8512 (Print) 0025-8512&lt;/isbn&gt;&lt;accession-num&gt;514048&lt;/accession-num&gt;&lt;urls&gt;&lt;/urls&gt;&lt;custom1&gt;Permanetter, W Muller-Hocker, J Hubner, G Schaub, J Case Reports Journal Article Germany Med Welt. 1979 Nov 23;30(47):1783-9. RAYYAN-INCLUSION: {&amp;quot;Camila&amp;quot;=&amp;gt;&amp;quot;Included&amp;quot;, &amp;quot;Anne&amp;quot;=&amp;gt;&amp;quot;Included&amp;quot;}&lt;/custom1&gt;&lt;language&gt;ger&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68</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1AD3D00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Permanetter et al 1979</w:t>
            </w:r>
          </w:p>
        </w:tc>
        <w:tc>
          <w:tcPr>
            <w:tcW w:w="837" w:type="pct"/>
          </w:tcPr>
          <w:p w14:paraId="4ADFF42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58734A69" w14:textId="77777777" w:rsidTr="0076223D">
        <w:tc>
          <w:tcPr>
            <w:tcW w:w="601" w:type="pct"/>
          </w:tcPr>
          <w:p w14:paraId="6A8AF3D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69" \o "Pisciotta, 2017 #217" </w:instrText>
            </w:r>
            <w:r w:rsidR="0001572F">
              <w:fldChar w:fldCharType="separate"/>
            </w:r>
            <w:r w:rsidRPr="00D66D98">
              <w:rPr>
                <w:rFonts w:ascii="Times New Roman" w:hAnsi="Times New Roman" w:cs="Times New Roman"/>
                <w:kern w:val="1"/>
              </w:rPr>
              <w:fldChar w:fldCharType="begin">
                <w:fldData xml:space="preserve">PEVuZE5vdGU+PENpdGU+PEF1dGhvcj5QaXNjaW90dGE8L0F1dGhvcj48WWVhcj4yMDE3PC9ZZWFy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QaXNjaW90dGE8L0F1dGhvcj48WWVhcj4yMDE3PC9ZZWFy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69</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FB99B1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Pisciotta et al 2017</w:t>
            </w:r>
          </w:p>
        </w:tc>
        <w:tc>
          <w:tcPr>
            <w:tcW w:w="837" w:type="pct"/>
          </w:tcPr>
          <w:p w14:paraId="3E803B6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4A1EF7C8" w14:textId="77777777" w:rsidTr="0076223D">
        <w:tc>
          <w:tcPr>
            <w:tcW w:w="601" w:type="pct"/>
          </w:tcPr>
          <w:p w14:paraId="59FA8B3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70" \o "Pohlandt, 1988 #220"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Pohlandt&lt;/Author&gt;&lt;Year&gt;1988&lt;/Year&gt;&lt;RecNum&gt;220&lt;/RecNum&gt;&lt;DisplayText&gt;&lt;style face="superscript"&gt;170&lt;/style&gt;&lt;/DisplayText&gt;&lt;record&gt;&lt;rec-number&gt;220&lt;/rec-number&gt;&lt;foreign-keys&gt;&lt;key app="EN" db-id="95zfp502y29psve52vqxpvfk9r2wvvt9assv" timestamp="0"&gt;220&lt;/key&gt;&lt;/foreign-keys&gt;&lt;ref-type name="Journal Article"&gt;17&lt;/ref-type&gt;&lt;contributors&gt;&lt;authors&gt;&lt;author&gt;Pohlandt, K.&lt;/author&gt;&lt;author&gt;Ruschke, I.&lt;/author&gt;&lt;author&gt;Kunnert, B.&lt;/author&gt;&lt;/authors&gt;&lt;/contributors&gt;&lt;titles&gt;&lt;title&gt;Cholesterol Ester Storage Disease in Childhood - a Case-Report&lt;/title&gt;&lt;secondary-title&gt;Zeitschrift Fur Klinische Medizin-Zkm&lt;/secondary-title&gt;&lt;/titles&gt;&lt;pages&gt;1325-1329&lt;/pages&gt;&lt;volume&gt;43&lt;/volume&gt;&lt;number&gt;15&lt;/number&gt;&lt;keywords&gt;&lt;keyword&gt;Cholesterol Ester Storage Disease&lt;/keyword&gt;&lt;keyword&gt;Cholesterol Esters&lt;/keyword&gt;&lt;/keywords&gt;&lt;dates&gt;&lt;year&gt;1988&lt;/year&gt;&lt;pub-dates&gt;&lt;date&gt;1988&lt;/date&gt;&lt;/pub-dates&gt;&lt;/dates&gt;&lt;isbn&gt;0233-1608&lt;/isbn&gt;&lt;accession-num&gt;WOS:A1988P760900019&lt;/accession-num&gt;&lt;urls&gt;&lt;/urls&gt;&lt;custom1&gt;0 RAYYAN-INCLUSION: {&amp;quot;Camila&amp;quot;=&amp;gt;&amp;quot;Included&amp;quot;, &amp;quot;Anne&amp;quot;=&amp;gt;&amp;quot;Included&amp;quot;}&lt;/custom1&gt;&lt;language&gt;German&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70</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BBC8EFB" w14:textId="7A6A6342"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Pohlandt et al 1988</w:t>
            </w:r>
          </w:p>
        </w:tc>
        <w:tc>
          <w:tcPr>
            <w:tcW w:w="837" w:type="pct"/>
          </w:tcPr>
          <w:p w14:paraId="0BC61BA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4881110E" w14:textId="77777777" w:rsidTr="0076223D">
        <w:tc>
          <w:tcPr>
            <w:tcW w:w="601" w:type="pct"/>
          </w:tcPr>
          <w:p w14:paraId="21149D0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71" \o "Pot, 2008 #222"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Pot&lt;/Author&gt;&lt;Year&gt;2008&lt;/Year&gt;&lt;RecNum&gt;222&lt;/RecNum&gt;&lt;DisplayText&gt;&lt;style face="superscript"&gt;171&lt;/style&gt;&lt;/DisplayText&gt;&lt;record&gt;&lt;rec-number&gt;222&lt;/rec-number&gt;&lt;foreign-keys&gt;&lt;key app="EN" db-id="95zfp502y29psve52vqxpvfk9r2wvvt9assv" timestamp="0"&gt;222&lt;/key&gt;&lt;/foreign-keys&gt;&lt;ref-type name="Journal Article"&gt;17&lt;/ref-type&gt;&lt;contributors&gt;&lt;authors&gt;&lt;author&gt;Pot, D. J.&lt;/author&gt;&lt;author&gt;Kardux, J. J.&lt;/author&gt;&lt;/authors&gt;&lt;/contributors&gt;&lt;titles&gt;&lt;title&gt;[Diagnostic image (358). A neonate with splenomegaly and calcified adrenal glands]&lt;/title&gt;&lt;secondary-title&gt;Ned Tijdschr Geneeskd&lt;/secondary-title&gt;&lt;/titles&gt;&lt;pages&gt;202&lt;/pages&gt;&lt;volume&gt;152&lt;/volume&gt;&lt;number&gt;4&lt;/number&gt;&lt;keywords&gt;&lt;keyword&gt;Adrenal Glands/*pathology&lt;/keyword&gt;&lt;keyword&gt;*Calcinosis&lt;/keyword&gt;&lt;keyword&gt;Fatal Outcome&lt;/keyword&gt;&lt;keyword&gt;Humans&lt;/keyword&gt;&lt;keyword&gt;Infant, Newborn&lt;/keyword&gt;&lt;keyword&gt;Male&lt;/keyword&gt;&lt;keyword&gt;Splenomegaly/*pathology&lt;/keyword&gt;&lt;keyword&gt;Stem Cell Transplantation&lt;/keyword&gt;&lt;keyword&gt;Wolman Disease/*complications/*diagnosis/genetics/therapy&lt;/keyword&gt;&lt;keyword&gt;Adrenal Glands&lt;/keyword&gt;&lt;keyword&gt;Diagnostic Imaging&lt;/keyword&gt;&lt;/keywords&gt;&lt;dates&gt;&lt;year&gt;2008&lt;/year&gt;&lt;pub-dates&gt;&lt;date&gt;2008&lt;/date&gt;&lt;/pub-dates&gt;&lt;/dates&gt;&lt;isbn&gt;0028-2162 (Print) 0028-2162&lt;/isbn&gt;&lt;accession-num&gt;18320945&lt;/accession-num&gt;&lt;urls&gt;&lt;/urls&gt;&lt;custom1&gt;Pot, D J Kardux, J J Case Reports English Abstract Journal Article Netherlands Ned Tijdschr Geneeskd. 2008 Jan 26;152(4):202. RAYYAN-INCLUSION: {&amp;quot;Camila&amp;quot;=&amp;gt;&amp;quot;Included&amp;quot;, &amp;quot;Anne&amp;quot;=&amp;gt;&amp;quot;Included&amp;quot;}&lt;/custom1&gt;&lt;language&gt;dut&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71</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2ED8180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Pot et al 2008</w:t>
            </w:r>
          </w:p>
        </w:tc>
        <w:tc>
          <w:tcPr>
            <w:tcW w:w="837" w:type="pct"/>
          </w:tcPr>
          <w:p w14:paraId="331F07F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3076CCE8" w14:textId="77777777" w:rsidTr="0076223D">
        <w:tc>
          <w:tcPr>
            <w:tcW w:w="601" w:type="pct"/>
          </w:tcPr>
          <w:p w14:paraId="1A7811C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72" \o "Quirici Neto, 1985 #225"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Quirici Neto&lt;/Author&gt;&lt;Year&gt;1985&lt;/Year&gt;&lt;RecNum&gt;225&lt;/RecNum&gt;&lt;DisplayText&gt;&lt;style face="superscript"&gt;172&lt;/style&gt;&lt;/DisplayText&gt;&lt;record&gt;&lt;rec-number&gt;225&lt;/rec-number&gt;&lt;foreign-keys&gt;&lt;key app="EN" db-id="95zfp502y29psve52vqxpvfk9r2wvvt9assv" timestamp="0"&gt;225&lt;/key&gt;&lt;/foreign-keys&gt;&lt;ref-type name="Journal Article"&gt;17&lt;/ref-type&gt;&lt;contributors&gt;&lt;authors&gt;&lt;author&gt;Quirici Neto, Francisco&lt;/author&gt;&lt;author&gt;Silva, Luiz Henrique&lt;/author&gt;&lt;author&gt;Silva, Fernando Cesar&lt;/author&gt;&lt;author&gt;Uemura, Leda&lt;/author&gt;&lt;author&gt;Lederman, Henrique M.&lt;/author&gt;&lt;/authors&gt;&lt;/contributors&gt;&lt;titles&gt;&lt;title&gt;Caso radiológico do mês: doença de Wolman&lt;/title&gt;&lt;secondary-title&gt;Rev. paul. pediatr&lt;/secondary-title&gt;&lt;/titles&gt;&lt;pages&gt;40-1&lt;/pages&gt;&lt;volume&gt;3&lt;/volume&gt;&lt;number&gt;9&lt;/number&gt;&lt;keywords&gt;&lt;keyword&gt;Lactente&lt;/keyword&gt;&lt;keyword&gt;Seres Humanos&lt;/keyword&gt;&lt;keyword&gt;Feminino&lt;/keyword&gt;&lt;keyword&gt;Lipidoses/genética&lt;/keyword&gt;&lt;keyword&gt;Xantomatose/genética&lt;/keyword&gt;&lt;/keywords&gt;&lt;dates&gt;&lt;year&gt;1985&lt;/year&gt;&lt;pub-dates&gt;&lt;date&gt;1985&lt;/date&gt;&lt;/pub-dates&gt;&lt;/dates&gt;&lt;accession-num&gt;rayyan-16164064&lt;/accession-num&gt;&lt;urls&gt;&lt;/urls&gt;&lt;custom1&gt;RAYYAN-INCLUSION: {&amp;quot;Camila&amp;quot;=&amp;gt;&amp;quot;Included&amp;quot;, &amp;quot;Anne&amp;quot;=&amp;gt;&amp;quot;Included&amp;quot;}&lt;/custom1&gt;&lt;language&gt;pt&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72</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B4E513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Quirici et al 1985</w:t>
            </w:r>
          </w:p>
        </w:tc>
        <w:tc>
          <w:tcPr>
            <w:tcW w:w="837" w:type="pct"/>
          </w:tcPr>
          <w:p w14:paraId="568E699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18924463" w14:textId="77777777" w:rsidTr="0076223D">
        <w:tc>
          <w:tcPr>
            <w:tcW w:w="601" w:type="pct"/>
          </w:tcPr>
          <w:p w14:paraId="589FB97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73" \o "Rassoul, 2001 #230"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Rassoul&lt;/Author&gt;&lt;Year&gt;2001&lt;/Year&gt;&lt;RecNum&gt;230&lt;/RecNum&gt;&lt;DisplayText&gt;&lt;style face="superscript"&gt;173&lt;/style&gt;&lt;/DisplayText&gt;&lt;record&gt;&lt;rec-number&gt;230&lt;/rec-number&gt;&lt;foreign-keys&gt;&lt;key app="EN" db-id="95zfp502y29psve52vqxpvfk9r2wvvt9assv" timestamp="0"&gt;230&lt;/key&gt;&lt;/foreign-keys&gt;&lt;ref-type name="Journal Article"&gt;17&lt;/ref-type&gt;&lt;contributors&gt;&lt;authors&gt;&lt;author&gt;Rassoul, F.&lt;/author&gt;&lt;author&gt;Richter, V.&lt;/author&gt;&lt;author&gt;Lohse, P.&lt;/author&gt;&lt;author&gt;Naumann, A.&lt;/author&gt;&lt;author&gt;Purschwitz, K.&lt;/author&gt;&lt;author&gt;Keller, E.&lt;/author&gt;&lt;/authors&gt;&lt;/contributors&gt;&lt;titles&gt;&lt;title&gt;Long-term administration of the HMG-CoA reductase inhibitor lovastatin in two patients with cholesteryl ester storage disease&lt;/title&gt;&lt;secondary-title&gt;Int J Clin Pharmacol Ther&lt;/secondary-title&gt;&lt;/titles&gt;&lt;pages&gt;199-204&lt;/pages&gt;&lt;volume&gt;39&lt;/volume&gt;&lt;number&gt;5&lt;/number&gt;&lt;keywords&gt;&lt;keyword&gt;Adult&lt;/keyword&gt;&lt;keyword&gt;Arteriosclerosis/prevention &amp;amp; control&lt;/keyword&gt;&lt;keyword&gt;Child&lt;/keyword&gt;&lt;keyword&gt;Cholesterol/*blood&lt;/keyword&gt;&lt;keyword&gt;Cholesterol Ester Storage Disease/blood/*drug therapy/genetics&lt;/keyword&gt;&lt;keyword&gt;Drug Administration Schedule&lt;/keyword&gt;&lt;keyword&gt;Humans&lt;/keyword&gt;&lt;keyword&gt;Hydroxymethylglutaryl-CoA Reductase Inhibitors/*toxicity&lt;/keyword&gt;&lt;keyword&gt;Longitudinal Studies&lt;/keyword&gt;&lt;keyword&gt;Male&lt;/keyword&gt;&lt;keyword&gt;Polymorphism, Restriction Fragment Length&lt;/keyword&gt;&lt;keyword&gt;Triglycerides/*blood&lt;/keyword&gt;&lt;keyword&gt;Cholesterol Ester Storage Disease&lt;/keyword&gt;&lt;keyword&gt;Hydroxymethylglutaryl-CoA Reductase Inhibitors&lt;/keyword&gt;&lt;/keywords&gt;&lt;dates&gt;&lt;year&gt;2001&lt;/year&gt;&lt;pub-dates&gt;&lt;date&gt;2001&lt;/date&gt;&lt;/pub-dates&gt;&lt;/dates&gt;&lt;isbn&gt;0946-1965 (Print) 0946-1965&lt;/isbn&gt;&lt;accession-num&gt;11380065&lt;/accession-num&gt;&lt;urls&gt;&lt;/urls&gt;&lt;custom1&gt;Rassoul, F Richter, V Lohse, P Naumann, A Purschwitz, K Keller, E Clinical Trial Journal Article Germany Int J Clin Pharmacol Ther. 2001 May;39(5):199-204.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73</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029A2A1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Rassoul et al 2001</w:t>
            </w:r>
          </w:p>
        </w:tc>
        <w:tc>
          <w:tcPr>
            <w:tcW w:w="837" w:type="pct"/>
          </w:tcPr>
          <w:p w14:paraId="6F4DD93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40F11CE4" w14:textId="77777777" w:rsidTr="0076223D">
        <w:tc>
          <w:tcPr>
            <w:tcW w:w="601" w:type="pct"/>
          </w:tcPr>
          <w:p w14:paraId="3E563FB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sidRPr="00D66D98">
              <w:rPr>
                <w:rFonts w:ascii="Times New Roman" w:hAnsi="Times New Roman" w:cs="Times New Roman"/>
              </w:rPr>
              <w:t>(</w:t>
            </w:r>
            <w:r w:rsidR="0001572F">
              <w:fldChar w:fldCharType="begin"/>
            </w:r>
            <w:r w:rsidR="0001572F">
              <w:instrText xml:space="preserve"> HYPERLINK \l "_ENREF_174" \o "Ryzko, 1993 #235" </w:instrText>
            </w:r>
            <w:r w:rsidR="0001572F">
              <w:fldChar w:fldCharType="separate"/>
            </w:r>
            <w:r w:rsidRPr="00D66D98">
              <w:rPr>
                <w:rFonts w:ascii="Times New Roman" w:hAnsi="Times New Roman" w:cs="Times New Roman"/>
                <w:color w:val="000000"/>
              </w:rPr>
              <w:fldChar w:fldCharType="begin"/>
            </w:r>
            <w:r w:rsidRPr="00D66D98">
              <w:rPr>
                <w:rFonts w:ascii="Times New Roman" w:hAnsi="Times New Roman" w:cs="Times New Roman"/>
                <w:color w:val="000000"/>
              </w:rPr>
              <w:instrText xml:space="preserve"> ADDIN EN.CITE &lt;EndNote&gt;&lt;Cite&gt;&lt;Author&gt;Ryzko&lt;/Author&gt;&lt;Year&gt;1993&lt;/Year&gt;&lt;RecNum&gt;235&lt;/RecNum&gt;&lt;DisplayText&gt;&lt;style face="superscript"&gt;174&lt;/style&gt;&lt;/DisplayText&gt;&lt;record&gt;&lt;rec-number&gt;235&lt;/rec-number&gt;&lt;foreign-keys&gt;&lt;key app="EN" db-id="95zfp502y29psve52vqxpvfk9r2wvvt9assv" timestamp="0"&gt;235&lt;/key&gt;&lt;/foreign-keys&gt;&lt;ref-type name="Journal Article"&gt;17&lt;/ref-type&gt;&lt;contributors&gt;&lt;authors&gt;&lt;author&gt;Ryzko, J.&lt;/author&gt;&lt;author&gt;Celinska-Cedro, D.&lt;/author&gt;&lt;author&gt;Karpinska, D.&lt;/author&gt;&lt;author&gt;Tylki-Szymanska, A.&lt;/author&gt;&lt;/authors&gt;&lt;/contributors&gt;&lt;titles&gt;&lt;title&gt;[A case of Wolman&amp;apos;s disease in a two-month old boy]&lt;/title&gt;&lt;secondary-title&gt;Wiad Lek&lt;/secondary-title&gt;&lt;/titles&gt;&lt;pages&gt;147-50&lt;/pages&gt;&lt;volume&gt;46&lt;/volume&gt;&lt;number&gt;3&lt;/number&gt;&lt;keywords&gt;&lt;keyword&gt;Hepatomegaly&lt;/keyword&gt;&lt;keyword&gt;Humans&lt;/keyword&gt;&lt;keyword&gt;Infant&lt;/keyword&gt;&lt;keyword&gt;Male&lt;/keyword&gt;&lt;keyword&gt;Splenomegaly&lt;/keyword&gt;&lt;keyword&gt;Wolman Disease/complications/*diagnosis&lt;/keyword&gt;&lt;keyword&gt;Wolman Disease&lt;/keyword&gt;&lt;/keywords&gt;&lt;dates&gt;&lt;year&gt;1993&lt;/year&gt;&lt;pub-dates&gt;&lt;date&gt;1993&lt;/date&gt;&lt;/pub-dates&gt;&lt;/dates&gt;&lt;isbn&gt;0043-5147 (Print) 0043-5147&lt;/isbn&gt;&lt;accession-num&gt;8266698&lt;/accession-num&gt;&lt;urls&gt;&lt;/urls&gt;&lt;custom1&gt;Ryzko, J Celinska-Cedro, D Karpinska, D Tylki-Szymanska, A Case Reports English Abstract Journal Article Poland Wiad Lek. 1993 Feb;46(3-4):147-50. RAYYAN-INCLUSION: {&amp;quot;Camila&amp;quot;=&amp;gt;&amp;quot;Included&amp;quot;, &amp;quot;Anne&amp;quot;=&amp;gt;&amp;quot;Included&amp;quot;}&lt;/custom1&gt;&lt;language&gt;pol&lt;/language&gt;&lt;/record&gt;&lt;/Cite&gt;&lt;/EndNote&gt;</w:instrText>
            </w:r>
            <w:r w:rsidRPr="00D66D98">
              <w:rPr>
                <w:rFonts w:ascii="Times New Roman" w:hAnsi="Times New Roman" w:cs="Times New Roman"/>
                <w:color w:val="000000"/>
              </w:rPr>
              <w:fldChar w:fldCharType="separate"/>
            </w:r>
            <w:r w:rsidRPr="00D66D98">
              <w:rPr>
                <w:rFonts w:ascii="Times New Roman" w:hAnsi="Times New Roman" w:cs="Times New Roman"/>
                <w:noProof/>
                <w:color w:val="000000"/>
              </w:rPr>
              <w:t>174</w:t>
            </w:r>
            <w:r w:rsidRPr="00D66D98">
              <w:rPr>
                <w:rFonts w:ascii="Times New Roman" w:hAnsi="Times New Roman" w:cs="Times New Roman"/>
                <w:color w:val="000000"/>
              </w:rPr>
              <w:fldChar w:fldCharType="end"/>
            </w:r>
            <w:r w:rsidR="0001572F">
              <w:rPr>
                <w:rFonts w:ascii="Times New Roman" w:hAnsi="Times New Roman" w:cs="Times New Roman"/>
                <w:color w:val="000000"/>
              </w:rPr>
              <w:fldChar w:fldCharType="end"/>
            </w:r>
            <w:r w:rsidRPr="00D66D98">
              <w:rPr>
                <w:rFonts w:ascii="Times New Roman" w:hAnsi="Times New Roman" w:cs="Times New Roman"/>
                <w:color w:val="000000"/>
              </w:rPr>
              <w:t>)</w:t>
            </w:r>
          </w:p>
        </w:tc>
        <w:tc>
          <w:tcPr>
            <w:tcW w:w="3562" w:type="pct"/>
          </w:tcPr>
          <w:p w14:paraId="0DD625D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color w:val="000000"/>
              </w:rPr>
              <w:t>Ryzko et al 1993</w:t>
            </w:r>
          </w:p>
        </w:tc>
        <w:tc>
          <w:tcPr>
            <w:tcW w:w="837" w:type="pct"/>
          </w:tcPr>
          <w:p w14:paraId="6B76A05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37EDBA84" w14:textId="77777777" w:rsidTr="0076223D">
        <w:tc>
          <w:tcPr>
            <w:tcW w:w="601" w:type="pct"/>
          </w:tcPr>
          <w:p w14:paraId="7CEE2C2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75" \o "Smolka, 2007 #246"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Smolka&lt;/Author&gt;&lt;Year&gt;2007&lt;/Year&gt;&lt;RecNum&gt;246&lt;/RecNum&gt;&lt;DisplayText&gt;&lt;style face="superscript"&gt;175&lt;/style&gt;&lt;/DisplayText&gt;&lt;record&gt;&lt;rec-number&gt;246&lt;/rec-number&gt;&lt;foreign-keys&gt;&lt;key app="EN" db-id="95zfp502y29psve52vqxpvfk9r2wvvt9assv" timestamp="0"&gt;246&lt;/key&gt;&lt;/foreign-keys&gt;&lt;ref-type name="Journal Article"&gt;17&lt;/ref-type&gt;&lt;contributors&gt;&lt;authors&gt;&lt;author&gt;Smolka, V.&lt;/author&gt;&lt;/authors&gt;&lt;/contributors&gt;&lt;titles&gt;&lt;title&gt;Cholesteryl ester storage disease - The effect of long-term treatment with lovastatin&lt;/title&gt;&lt;secondary-title&gt;Ceska a Slovenska Gastroenterologie a Hepatologie&lt;/secondary-title&gt;&lt;/titles&gt;&lt;pages&gt;30-33&lt;/pages&gt;&lt;volume&gt;61&lt;/volume&gt;&lt;number&gt;1&lt;/number&gt;&lt;keywords&gt;&lt;keyword&gt;Cholesteryl ester storage disease&lt;/keyword&gt;&lt;keyword&gt;Lovastatin&lt;/keyword&gt;&lt;keyword&gt;Cholesterol Ester Storage Disease&lt;/keyword&gt;&lt;keyword&gt;Cholesterol Esters&lt;/keyword&gt;&lt;/keywords&gt;&lt;dates&gt;&lt;year&gt;2007&lt;/year&gt;&lt;pub-dates&gt;&lt;date&gt;2007&lt;/date&gt;&lt;/pub-dates&gt;&lt;/dates&gt;&lt;accession-num&gt;rayyan-16164133&lt;/accession-num&gt;&lt;urls&gt;&lt;related-urls&gt;&lt;url&gt;https://www.scopus.com/inward/record.uri?eid=2-s2.0-33947721128&amp;amp;partnerID=40&amp;amp;md5=1d3eec8e65485895a3203fcb05e89cde&lt;/url&gt;&lt;/related-urls&gt;&lt;/urls&gt;&lt;custom1&gt;Cited By :3 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75</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5821698D" w14:textId="5E6EE345"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rPr>
            </w:pPr>
            <w:r w:rsidRPr="00D66D98">
              <w:rPr>
                <w:rFonts w:ascii="Times New Roman" w:hAnsi="Times New Roman" w:cs="Times New Roman"/>
                <w:kern w:val="1"/>
              </w:rPr>
              <w:t>Smolka 2007</w:t>
            </w:r>
          </w:p>
        </w:tc>
        <w:tc>
          <w:tcPr>
            <w:tcW w:w="837" w:type="pct"/>
          </w:tcPr>
          <w:p w14:paraId="14DB30D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4C1EEEEF" w14:textId="77777777" w:rsidTr="0076223D">
        <w:tc>
          <w:tcPr>
            <w:tcW w:w="601" w:type="pct"/>
          </w:tcPr>
          <w:p w14:paraId="361930F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76" \o "Storm, 1990 #249"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Storm&lt;/Author&gt;&lt;Year&gt;1990&lt;/Year&gt;&lt;RecNum&gt;249&lt;/RecNum&gt;&lt;DisplayText&gt;&lt;style face="superscript"&gt;176&lt;/style&gt;&lt;/DisplayText&gt;&lt;record&gt;&lt;rec-number&gt;249&lt;/rec-number&gt;&lt;foreign-keys&gt;&lt;key app="EN" db-id="95zfp502y29psve52vqxpvfk9r2wvvt9assv" timestamp="0"&gt;249&lt;/key&gt;&lt;/foreign-keys&gt;&lt;ref-type name="Journal Article"&gt;17&lt;/ref-type&gt;&lt;contributors&gt;&lt;authors&gt;&lt;author&gt;Storm, W.&lt;/author&gt;&lt;author&gt;Wendel, U.&lt;/author&gt;&lt;author&gt;Sprenkamp, M.&lt;/author&gt;&lt;author&gt;Seidler, A.&lt;/author&gt;&lt;/authors&gt;&lt;/contributors&gt;&lt;titles&gt;&lt;title&gt;[Wolman&amp;apos;s disease in an infant]&lt;/title&gt;&lt;secondary-title&gt;Monatsschr Kinderheilkd&lt;/secondary-title&gt;&lt;/titles&gt;&lt;pages&gt;88-90&lt;/pages&gt;&lt;volume&gt;138&lt;/volume&gt;&lt;number&gt;2&lt;/number&gt;&lt;keywords&gt;&lt;keyword&gt;Adrenal Gland Diseases/diagnosis&lt;/keyword&gt;&lt;keyword&gt;Biopsy&lt;/keyword&gt;&lt;keyword&gt;Bone Marrow/pathology&lt;/keyword&gt;&lt;keyword&gt;Calcinosis/diagnosis&lt;/keyword&gt;&lt;keyword&gt;Female&lt;/keyword&gt;&lt;keyword&gt;Follow-Up Studies&lt;/keyword&gt;&lt;keyword&gt;Humans&lt;/keyword&gt;&lt;keyword&gt;Infant&lt;/keyword&gt;&lt;keyword&gt;Infant, Newborn&lt;/keyword&gt;&lt;keyword&gt;Lipid Metabolism&lt;/keyword&gt;&lt;keyword&gt;Lymphocytes/pathology&lt;/keyword&gt;&lt;keyword&gt;Sterol Esterase/deficiency&lt;/keyword&gt;&lt;keyword&gt;Vacuoles/ultrastructure&lt;/keyword&gt;&lt;keyword&gt;Wolman Disease/*diagnosis/genetics&lt;/keyword&gt;&lt;keyword&gt;Wolman Disease&lt;/keyword&gt;&lt;/keywords&gt;&lt;dates&gt;&lt;year&gt;1990&lt;/year&gt;&lt;pub-dates&gt;&lt;date&gt;1990&lt;/date&gt;&lt;/pub-dates&gt;&lt;/dates&gt;&lt;isbn&gt;0026-9298 (Print) 0026-9298&lt;/isbn&gt;&lt;accession-num&gt;2320017&lt;/accession-num&gt;&lt;urls&gt;&lt;/urls&gt;&lt;custom1&gt;Storm, W Wendel, U Sprenkamp, M Seidler, A Case Reports English Abstract Journal Article Germany Monatsschr Kinderheilkd. 1990 Feb;138(2):88-90. RAYYAN-INCLUSION: {&amp;quot;Camila&amp;quot;=&amp;gt;&amp;quot;Included&amp;quot;, &amp;quot;Anne&amp;quot;=&amp;gt;&amp;quot;Included&amp;quot;}&lt;/custom1&gt;&lt;language&gt;ger&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76</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7F77895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Storm et al 1990</w:t>
            </w:r>
          </w:p>
        </w:tc>
        <w:tc>
          <w:tcPr>
            <w:tcW w:w="837" w:type="pct"/>
          </w:tcPr>
          <w:p w14:paraId="27DC5E6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5BCA3E59" w14:textId="77777777" w:rsidTr="0076223D">
        <w:trPr>
          <w:trHeight w:val="292"/>
        </w:trPr>
        <w:tc>
          <w:tcPr>
            <w:tcW w:w="601" w:type="pct"/>
          </w:tcPr>
          <w:p w14:paraId="59C12C4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w:instrText>
            </w:r>
            <w:r w:rsidR="0001572F">
              <w:instrText xml:space="preserve">F_177" \o "Sundaravalli, 1986 #252"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Sundaravalli&lt;/Author&gt;&lt;Year&gt;1986&lt;/Year&gt;&lt;RecNum&gt;252&lt;/RecNum&gt;&lt;DisplayText&gt;&lt;style face="superscript"&gt;177&lt;/style&gt;&lt;/DisplayText&gt;&lt;record&gt;&lt;rec-number&gt;252&lt;/rec-number&gt;&lt;foreign-keys&gt;&lt;key app="EN" db-id="95zfp502y29psve52vqxpvfk9r2wvvt9assv" timestamp="0"&gt;252&lt;/key&gt;&lt;/foreign-keys&gt;&lt;ref-type name="Journal Article"&gt;17&lt;/ref-type&gt;&lt;contributors&gt;&lt;authors&gt;&lt;author&gt;Sundaravalli, N.&lt;/author&gt;&lt;author&gt;Bhaskar Raju, B.&lt;/author&gt;&lt;author&gt;Prema, A.&lt;/author&gt;&lt;author&gt;Pushpa, V.&lt;/author&gt;&lt;author&gt;Nedunchelian, N.&lt;/author&gt;&lt;author&gt;Shetty, M. V.&lt;/author&gt;&lt;author&gt;Sudarsanam, D.&lt;/author&gt;&lt;/authors&gt;&lt;/contributors&gt;&lt;titles&gt;&lt;title&gt;Wolman&amp;apos;s disease&lt;/title&gt;&lt;secondary-title&gt;Indian Pediatr&lt;/secondary-title&gt;&lt;/titles&gt;&lt;pages&gt;950-3&lt;/pages&gt;&lt;volume&gt;23&lt;/volume&gt;&lt;number&gt;11&lt;/number&gt;&lt;keywords&gt;&lt;keyword&gt;Adrenal Gland Diseases/*complications/diagnostic imaging&lt;/keyword&gt;&lt;keyword&gt;Calcinosis/*complications/diagnostic imaging&lt;/keyword&gt;&lt;keyword&gt;Female&lt;/keyword&gt;&lt;keyword&gt;Humans&lt;/keyword&gt;&lt;keyword&gt;Infant&lt;/keyword&gt;&lt;keyword&gt;Male&lt;/keyword&gt;&lt;keyword&gt;Radiography&lt;/keyword&gt;&lt;keyword&gt;Xanthogranuloma, Juvenile/*complications/genetics/pathology&lt;/keyword&gt;&lt;keyword&gt;Wolman Disease&lt;/keyword&gt;&lt;/keywords&gt;&lt;dates&gt;&lt;year&gt;1986&lt;/year&gt;&lt;pub-dates&gt;&lt;date&gt;1986&lt;/date&gt;&lt;/pub-dates&gt;&lt;/dates&gt;&lt;isbn&gt;0019-6061 (Print) 0019-6061&lt;/isbn&gt;&lt;accession-num&gt;3098682&lt;/accession-num&gt;&lt;urls&gt;&lt;/urls&gt;&lt;custom1&gt;Sundaravalli, N Bhaskar Raju, B Prema, A Pushpa, V Nedunchelian, N Shetty, M V Sudarsanam, D Case Reports Journal Article India Indian Pediatr. 1986 Nov;23(11):950-3.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77</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62CC776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Sundaravalli et al 1986</w:t>
            </w:r>
          </w:p>
        </w:tc>
        <w:tc>
          <w:tcPr>
            <w:tcW w:w="837" w:type="pct"/>
          </w:tcPr>
          <w:p w14:paraId="590CD16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515CE461" w14:textId="77777777" w:rsidTr="0076223D">
        <w:tc>
          <w:tcPr>
            <w:tcW w:w="601" w:type="pct"/>
          </w:tcPr>
          <w:p w14:paraId="78C6C5AE" w14:textId="77777777" w:rsidR="00D66D98" w:rsidRPr="00D66D98" w:rsidRDefault="00D66D98" w:rsidP="00D66D98">
            <w:pPr>
              <w:widowControl w:val="0"/>
              <w:autoSpaceDE w:val="0"/>
              <w:autoSpaceDN w:val="0"/>
              <w:adjustRightInd w:val="0"/>
              <w:jc w:val="center"/>
              <w:rPr>
                <w:rFonts w:ascii="Times New Roman" w:hAnsi="Times New Roman" w:cs="Times New Roman"/>
                <w:color w:val="000000"/>
              </w:rPr>
            </w:pPr>
            <w:r w:rsidRPr="00D66D98">
              <w:rPr>
                <w:rFonts w:ascii="Times New Roman" w:hAnsi="Times New Roman" w:cs="Times New Roman"/>
              </w:rPr>
              <w:t>(</w:t>
            </w:r>
            <w:r w:rsidR="0001572F">
              <w:fldChar w:fldCharType="begin"/>
            </w:r>
            <w:r w:rsidR="0001572F">
              <w:instrText xml:space="preserve"> HYPERLINK \l "_ENREF_178" \o "Tashiro, 1989 #258" </w:instrText>
            </w:r>
            <w:r w:rsidR="0001572F">
              <w:fldChar w:fldCharType="separate"/>
            </w:r>
            <w:r w:rsidRPr="00D66D98">
              <w:rPr>
                <w:rFonts w:ascii="Times New Roman" w:hAnsi="Times New Roman" w:cs="Times New Roman"/>
                <w:color w:val="000000"/>
              </w:rPr>
              <w:fldChar w:fldCharType="begin"/>
            </w:r>
            <w:r w:rsidRPr="00D66D98">
              <w:rPr>
                <w:rFonts w:ascii="Times New Roman" w:hAnsi="Times New Roman" w:cs="Times New Roman"/>
                <w:color w:val="000000"/>
              </w:rPr>
              <w:instrText xml:space="preserve"> ADDIN EN.CITE &lt;EndNote&gt;&lt;Cite&gt;&lt;Author&gt;Tashiro&lt;/Author&gt;&lt;Year&gt;1989&lt;/Year&gt;&lt;RecNum&gt;258&lt;/RecNum&gt;&lt;DisplayText&gt;&lt;style face="superscript"&gt;178&lt;/style&gt;&lt;/DisplayText&gt;&lt;record&gt;&lt;rec-number&gt;258&lt;/rec-number&gt;&lt;foreign-keys&gt;&lt;key app="EN" db-id="95zfp502y29psve52vqxpvfk9r2wvvt9assv" timestamp="0"&gt;258&lt;/key&gt;&lt;/foreign-keys&gt;&lt;ref-type name="Journal Article"&gt;17&lt;/ref-type&gt;&lt;contributors&gt;&lt;authors&gt;&lt;author&gt;Tashiro, Y.&lt;/author&gt;&lt;author&gt;Watanabe, Y.&lt;/author&gt;&lt;/authors&gt;&lt;/contributors&gt;&lt;titles&gt;&lt;title&gt;An electron microscopic observation on acid lipase deficiency: Cholecteryl ester storage disease and Wolman&amp;apos;s disease&lt;/title&gt;&lt;secondary-title&gt;Journal of Clinical Electron Microscopy&lt;/secondary-title&gt;&lt;/titles&gt;&lt;pages&gt;588&lt;/pages&gt;&lt;volume&gt;22&lt;/volume&gt;&lt;number&gt;5&lt;/number&gt;&lt;keywords&gt;&lt;keyword&gt;acid lipase&lt;/keyword&gt;&lt;keyword&gt;cholesterol ester&lt;/keyword&gt;&lt;keyword&gt;case report&lt;/keyword&gt;&lt;keyword&gt;conference paper&lt;/keyword&gt;&lt;keyword&gt;human&lt;/keyword&gt;&lt;keyword&gt;human cell&lt;/keyword&gt;&lt;keyword&gt;liver&lt;/keyword&gt;&lt;keyword&gt;male&lt;/keyword&gt;&lt;keyword&gt;preschool child&lt;/keyword&gt;&lt;keyword&gt;storage disease&lt;/keyword&gt;&lt;keyword&gt;ultrastructure&lt;/keyword&gt;&lt;keyword&gt;Wolman disease&lt;/keyword&gt;&lt;keyword&gt;Hyperlipoproteinemia Type I&lt;/keyword&gt;&lt;keyword&gt;Lipase&lt;/keyword&gt;&lt;/keywords&gt;&lt;dates&gt;&lt;year&gt;1989&lt;/year&gt;&lt;pub-dates&gt;&lt;date&gt;1989&lt;/date&gt;&lt;/pub-dates&gt;&lt;/dates&gt;&lt;isbn&gt;0021-4981&lt;/isbn&gt;&lt;accession-num&gt;rayyan-16164156&lt;/accession-num&gt;&lt;urls&gt;&lt;related-urls&gt;&lt;url&gt;http://www.embase.com/search/results?subaction=viewrecord&amp;amp;from=export&amp;amp;id=L20306503&lt;/url&gt;&lt;/related-urls&gt;&lt;/urls&gt;&lt;custom1&gt;L20306503 1990-10-30 RAYYAN-INCLUSION: {&amp;quot;Camila&amp;quot;=&amp;gt;&amp;quot;Included&amp;quot;, &amp;quot;Anne&amp;quot;=&amp;gt;&amp;quot;Included&amp;quot;}&lt;/custom1&gt;&lt;language&gt;English&lt;/language&gt;&lt;/record&gt;&lt;/Cite&gt;&lt;/EndNote&gt;</w:instrText>
            </w:r>
            <w:r w:rsidRPr="00D66D98">
              <w:rPr>
                <w:rFonts w:ascii="Times New Roman" w:hAnsi="Times New Roman" w:cs="Times New Roman"/>
                <w:color w:val="000000"/>
              </w:rPr>
              <w:fldChar w:fldCharType="separate"/>
            </w:r>
            <w:r w:rsidRPr="00D66D98">
              <w:rPr>
                <w:rFonts w:ascii="Times New Roman" w:hAnsi="Times New Roman" w:cs="Times New Roman"/>
                <w:noProof/>
                <w:color w:val="000000"/>
              </w:rPr>
              <w:t>178</w:t>
            </w:r>
            <w:r w:rsidRPr="00D66D98">
              <w:rPr>
                <w:rFonts w:ascii="Times New Roman" w:hAnsi="Times New Roman" w:cs="Times New Roman"/>
                <w:color w:val="000000"/>
              </w:rPr>
              <w:fldChar w:fldCharType="end"/>
            </w:r>
            <w:r w:rsidR="0001572F">
              <w:rPr>
                <w:rFonts w:ascii="Times New Roman" w:hAnsi="Times New Roman" w:cs="Times New Roman"/>
                <w:color w:val="000000"/>
              </w:rPr>
              <w:fldChar w:fldCharType="end"/>
            </w:r>
            <w:r w:rsidRPr="00D66D98">
              <w:rPr>
                <w:rFonts w:ascii="Times New Roman" w:hAnsi="Times New Roman" w:cs="Times New Roman"/>
                <w:color w:val="000000"/>
              </w:rPr>
              <w:t>)</w:t>
            </w:r>
          </w:p>
        </w:tc>
        <w:tc>
          <w:tcPr>
            <w:tcW w:w="3562" w:type="pct"/>
          </w:tcPr>
          <w:p w14:paraId="7C9A8CE2" w14:textId="77777777" w:rsidR="00D66D98" w:rsidRPr="00D66D98" w:rsidRDefault="00D66D98" w:rsidP="00D66D98">
            <w:pPr>
              <w:widowControl w:val="0"/>
              <w:autoSpaceDE w:val="0"/>
              <w:autoSpaceDN w:val="0"/>
              <w:adjustRightInd w:val="0"/>
              <w:jc w:val="center"/>
              <w:rPr>
                <w:rFonts w:ascii="Times New Roman" w:hAnsi="Times New Roman" w:cs="Times New Roman"/>
                <w:color w:val="000000"/>
              </w:rPr>
            </w:pPr>
            <w:r w:rsidRPr="00D66D98">
              <w:rPr>
                <w:rFonts w:ascii="Times New Roman" w:hAnsi="Times New Roman" w:cs="Times New Roman"/>
                <w:color w:val="000000"/>
              </w:rPr>
              <w:t>Tashiro et al 1989</w:t>
            </w:r>
          </w:p>
        </w:tc>
        <w:tc>
          <w:tcPr>
            <w:tcW w:w="837" w:type="pct"/>
          </w:tcPr>
          <w:p w14:paraId="501BB0DD" w14:textId="77777777" w:rsidR="00D66D98" w:rsidRPr="00D66D98" w:rsidRDefault="00D66D98" w:rsidP="00D66D98">
            <w:pPr>
              <w:widowControl w:val="0"/>
              <w:autoSpaceDE w:val="0"/>
              <w:autoSpaceDN w:val="0"/>
              <w:adjustRightInd w:val="0"/>
              <w:jc w:val="center"/>
              <w:rPr>
                <w:rFonts w:ascii="Times New Roman" w:hAnsi="Times New Roman" w:cs="Times New Roman"/>
                <w:color w:val="000000"/>
              </w:rPr>
            </w:pPr>
            <w:r w:rsidRPr="00D66D98">
              <w:rPr>
                <w:rFonts w:ascii="Times New Roman" w:hAnsi="Times New Roman" w:cs="Times New Roman"/>
                <w:color w:val="000000"/>
              </w:rPr>
              <w:t>6</w:t>
            </w:r>
          </w:p>
        </w:tc>
      </w:tr>
      <w:tr w:rsidR="00D66D98" w:rsidRPr="00D66D98" w14:paraId="372B803F" w14:textId="77777777" w:rsidTr="0076223D">
        <w:tc>
          <w:tcPr>
            <w:tcW w:w="601" w:type="pct"/>
          </w:tcPr>
          <w:p w14:paraId="73B22BC3" w14:textId="77777777" w:rsidR="00D66D98" w:rsidRPr="00D66D98" w:rsidRDefault="00D66D98" w:rsidP="00D66D98">
            <w:pPr>
              <w:widowControl w:val="0"/>
              <w:autoSpaceDE w:val="0"/>
              <w:autoSpaceDN w:val="0"/>
              <w:adjustRightInd w:val="0"/>
              <w:jc w:val="center"/>
              <w:rPr>
                <w:rFonts w:ascii="Times New Roman" w:hAnsi="Times New Roman" w:cs="Times New Roman"/>
                <w:color w:val="000000"/>
              </w:rPr>
            </w:pPr>
            <w:r w:rsidRPr="00D66D98">
              <w:rPr>
                <w:rFonts w:ascii="Times New Roman" w:hAnsi="Times New Roman" w:cs="Times New Roman"/>
              </w:rPr>
              <w:t>(</w:t>
            </w:r>
            <w:r w:rsidR="0001572F">
              <w:fldChar w:fldCharType="begin"/>
            </w:r>
            <w:r w:rsidR="0001572F">
              <w:instrText xml:space="preserve"> HYPERLINK \l "_ENREF_179" \o "</w:instrText>
            </w:r>
            <w:r w:rsidR="0001572F">
              <w:instrText xml:space="preserve">Thavarungkul, 1995 #260" </w:instrText>
            </w:r>
            <w:r w:rsidR="0001572F">
              <w:fldChar w:fldCharType="separate"/>
            </w:r>
            <w:r w:rsidRPr="00D66D98">
              <w:rPr>
                <w:rFonts w:ascii="Times New Roman" w:hAnsi="Times New Roman" w:cs="Times New Roman"/>
                <w:color w:val="000000"/>
              </w:rPr>
              <w:fldChar w:fldCharType="begin"/>
            </w:r>
            <w:r w:rsidRPr="00D66D98">
              <w:rPr>
                <w:rFonts w:ascii="Times New Roman" w:hAnsi="Times New Roman" w:cs="Times New Roman"/>
                <w:color w:val="000000"/>
              </w:rPr>
              <w:instrText xml:space="preserve"> ADDIN EN.CITE &lt;EndNote&gt;&lt;Cite&gt;&lt;Author&gt;Thavarungkul&lt;/Author&gt;&lt;Year&gt;1995&lt;/Year&gt;&lt;RecNum&gt;260&lt;/RecNum&gt;&lt;DisplayText&gt;&lt;style face="superscript"&gt;179&lt;/style&gt;&lt;/DisplayText&gt;&lt;record&gt;&lt;rec-number&gt;260&lt;/rec-number&gt;&lt;foreign-keys&gt;&lt;key app="EN" db-id="95zfp502y29psve52vqxpvfk9r2wvvt9assv" timestamp="0"&gt;260&lt;/key&gt;&lt;/foreign-keys&gt;&lt;ref-type name="Journal Article"&gt;17&lt;/ref-type&gt;&lt;contributors&gt;&lt;authors&gt;&lt;author&gt;Thavarungkul, P.&lt;/author&gt;&lt;author&gt;Hemsrichart, V.&lt;/author&gt;&lt;author&gt;Supradish, P.&lt;/author&gt;&lt;/authors&gt;&lt;/contributors&gt;&lt;titles&gt;&lt;title&gt;Cholesterol ester storage disease: a reported case&lt;/title&gt;&lt;secondary-title&gt;J Med Assoc Thai&lt;/secondary-title&gt;&lt;/titles&gt;&lt;pages&gt;164-8&lt;/pages&gt;&lt;volume&gt;78&lt;/volume&gt;&lt;number&gt;3&lt;/number&gt;&lt;keywords&gt;&lt;keyword&gt;Biopsy, Needle&lt;/keyword&gt;&lt;keyword&gt;Child, Preschool&lt;/keyword&gt;&lt;keyword&gt;Cholesterol Ester Storage Disease/diagnosis/*pathology/physiopathology&lt;/keyword&gt;&lt;keyword&gt;Female&lt;/keyword&gt;&lt;keyword&gt;Humans&lt;/keyword&gt;&lt;keyword&gt;Microscopy, Electron&lt;/keyword&gt;&lt;keyword&gt;Thailand&lt;/keyword&gt;&lt;keyword&gt;Cholesterol Ester Storage Disease&lt;/keyword&gt;&lt;keyword&gt;Cholesterol Esters&lt;/keyword&gt;&lt;/keywords&gt;&lt;dates&gt;&lt;year&gt;1995&lt;/year&gt;&lt;pub-dates&gt;&lt;date&gt;1995&lt;/date&gt;&lt;/pub-dates&gt;&lt;/dates&gt;&lt;isbn&gt;0125-2208 (Print) 0125-2208&lt;/isbn&gt;&lt;accession-num&gt;7643033&lt;/accession-num&gt;&lt;urls&gt;&lt;/urls&gt;&lt;custom1&gt;Thavarungkul, P Hemsrichart, V Supradish, P Case Reports Journal Article Review Thailand J Med Assoc Thai. 1995 Mar;78(3):164-8.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color w:val="000000"/>
              </w:rPr>
              <w:fldChar w:fldCharType="separate"/>
            </w:r>
            <w:r w:rsidRPr="00D66D98">
              <w:rPr>
                <w:rFonts w:ascii="Times New Roman" w:hAnsi="Times New Roman" w:cs="Times New Roman"/>
                <w:noProof/>
                <w:color w:val="000000"/>
              </w:rPr>
              <w:t>179</w:t>
            </w:r>
            <w:r w:rsidRPr="00D66D98">
              <w:rPr>
                <w:rFonts w:ascii="Times New Roman" w:hAnsi="Times New Roman" w:cs="Times New Roman"/>
                <w:color w:val="000000"/>
              </w:rPr>
              <w:fldChar w:fldCharType="end"/>
            </w:r>
            <w:r w:rsidR="0001572F">
              <w:rPr>
                <w:rFonts w:ascii="Times New Roman" w:hAnsi="Times New Roman" w:cs="Times New Roman"/>
                <w:color w:val="000000"/>
              </w:rPr>
              <w:fldChar w:fldCharType="end"/>
            </w:r>
            <w:r w:rsidRPr="00D66D98">
              <w:rPr>
                <w:rFonts w:ascii="Times New Roman" w:hAnsi="Times New Roman" w:cs="Times New Roman"/>
                <w:color w:val="000000"/>
              </w:rPr>
              <w:t>)</w:t>
            </w:r>
          </w:p>
        </w:tc>
        <w:tc>
          <w:tcPr>
            <w:tcW w:w="3562" w:type="pct"/>
          </w:tcPr>
          <w:p w14:paraId="1545BF78" w14:textId="77777777" w:rsidR="00D66D98" w:rsidRPr="00D66D98" w:rsidRDefault="00D66D98" w:rsidP="00D66D98">
            <w:pPr>
              <w:widowControl w:val="0"/>
              <w:autoSpaceDE w:val="0"/>
              <w:autoSpaceDN w:val="0"/>
              <w:adjustRightInd w:val="0"/>
              <w:jc w:val="center"/>
              <w:rPr>
                <w:rFonts w:ascii="Times New Roman" w:hAnsi="Times New Roman" w:cs="Times New Roman"/>
                <w:color w:val="000000"/>
              </w:rPr>
            </w:pPr>
            <w:r w:rsidRPr="00D66D98">
              <w:rPr>
                <w:rFonts w:ascii="Times New Roman" w:hAnsi="Times New Roman" w:cs="Times New Roman"/>
                <w:color w:val="000000"/>
              </w:rPr>
              <w:t>Thavarungkul et al 1985</w:t>
            </w:r>
          </w:p>
        </w:tc>
        <w:tc>
          <w:tcPr>
            <w:tcW w:w="837" w:type="pct"/>
          </w:tcPr>
          <w:p w14:paraId="2FCF1A2A" w14:textId="77777777" w:rsidR="00D66D98" w:rsidRPr="00D66D98" w:rsidRDefault="00D66D98" w:rsidP="00D66D98">
            <w:pPr>
              <w:widowControl w:val="0"/>
              <w:autoSpaceDE w:val="0"/>
              <w:autoSpaceDN w:val="0"/>
              <w:adjustRightInd w:val="0"/>
              <w:jc w:val="center"/>
              <w:rPr>
                <w:rFonts w:ascii="Times New Roman" w:hAnsi="Times New Roman" w:cs="Times New Roman"/>
                <w:color w:val="000000"/>
              </w:rPr>
            </w:pPr>
            <w:r w:rsidRPr="00D66D98">
              <w:rPr>
                <w:rFonts w:ascii="Times New Roman" w:hAnsi="Times New Roman" w:cs="Times New Roman"/>
                <w:color w:val="000000"/>
              </w:rPr>
              <w:t>6</w:t>
            </w:r>
          </w:p>
        </w:tc>
      </w:tr>
      <w:tr w:rsidR="00D66D98" w:rsidRPr="00D66D98" w14:paraId="16B52191" w14:textId="77777777" w:rsidTr="0076223D">
        <w:tc>
          <w:tcPr>
            <w:tcW w:w="601" w:type="pct"/>
          </w:tcPr>
          <w:p w14:paraId="1AE3B333" w14:textId="77777777" w:rsidR="00D66D98" w:rsidRPr="00D66D98" w:rsidRDefault="00D66D98" w:rsidP="00D66D98">
            <w:pPr>
              <w:widowControl w:val="0"/>
              <w:autoSpaceDE w:val="0"/>
              <w:autoSpaceDN w:val="0"/>
              <w:adjustRightInd w:val="0"/>
              <w:jc w:val="center"/>
              <w:rPr>
                <w:rFonts w:ascii="Times New Roman" w:hAnsi="Times New Roman" w:cs="Times New Roman"/>
                <w:color w:val="000000"/>
              </w:rPr>
            </w:pPr>
            <w:r w:rsidRPr="00D66D98">
              <w:rPr>
                <w:rFonts w:ascii="Times New Roman" w:hAnsi="Times New Roman" w:cs="Times New Roman"/>
              </w:rPr>
              <w:t>(</w:t>
            </w:r>
            <w:r w:rsidR="0001572F">
              <w:fldChar w:fldCharType="begin"/>
            </w:r>
            <w:r w:rsidR="0001572F">
              <w:instrText xml:space="preserve"> HYPERLINK \l "_ENREF_180" \o "Tonissen, 1983 #263" </w:instrText>
            </w:r>
            <w:r w:rsidR="0001572F">
              <w:fldChar w:fldCharType="separate"/>
            </w:r>
            <w:r w:rsidRPr="00D66D98">
              <w:rPr>
                <w:rFonts w:ascii="Times New Roman" w:hAnsi="Times New Roman" w:cs="Times New Roman"/>
                <w:color w:val="000000"/>
              </w:rPr>
              <w:fldChar w:fldCharType="begin"/>
            </w:r>
            <w:r w:rsidRPr="00D66D98">
              <w:rPr>
                <w:rFonts w:ascii="Times New Roman" w:hAnsi="Times New Roman" w:cs="Times New Roman"/>
                <w:color w:val="000000"/>
              </w:rPr>
              <w:instrText xml:space="preserve"> ADDIN EN.CITE &lt;EndNote&gt;&lt;Cite&gt;&lt;Author&gt;Tonissen&lt;/Author&gt;&lt;Year&gt;1983&lt;/Year&gt;&lt;RecNum&gt;263&lt;/RecNum&gt;&lt;DisplayText&gt;&lt;style face="superscript"&gt;180&lt;/style&gt;&lt;/DisplayText&gt;&lt;record&gt;&lt;rec-number&gt;263&lt;/rec-number&gt;&lt;foreign-keys&gt;&lt;key app="EN" db-id="95zfp502y29psve52vqxpvfk9r2wvvt9assv" timestamp="0"&gt;263&lt;/key&gt;&lt;/foreign-keys&gt;&lt;ref-type name="Journal Article"&gt;17&lt;/ref-type&gt;&lt;contributors&gt;&lt;authors&gt;&lt;author&gt;Tonissen, R.&lt;/author&gt;&lt;author&gt;Kuntz, H. D.&lt;/author&gt;&lt;author&gt;May, B.&lt;/author&gt;&lt;/authors&gt;&lt;/contributors&gt;&lt;titles&gt;&lt;title&gt;[Morphology and differential diagnosis of cholesterol ester storage disease]&lt;/title&gt;&lt;secondary-title&gt;Med Welt&lt;/secondary-title&gt;&lt;/titles&gt;&lt;pages&gt;704-6&lt;/pages&gt;&lt;volume&gt;34&lt;/volume&gt;&lt;number&gt;24&lt;/number&gt;&lt;keywords&gt;&lt;keyword&gt;Adolescent&lt;/keyword&gt;&lt;keyword&gt;Cholesterol Esters/*metabolism&lt;/keyword&gt;&lt;keyword&gt;Diagnosis, Differential&lt;/keyword&gt;&lt;keyword&gt;Female&lt;/keyword&gt;&lt;keyword&gt;Hepatomegaly/*etiology/pathology&lt;/keyword&gt;&lt;keyword&gt;Humans&lt;/keyword&gt;&lt;keyword&gt;Lipid Metabolism, Inborn Errors/*complications/diagnosis&lt;/keyword&gt;&lt;keyword&gt;Liver/pathology&lt;/keyword&gt;&lt;keyword&gt;Cholesterol Ester Storage Disease&lt;/keyword&gt;&lt;keyword&gt;Cholesterol Esters&lt;/keyword&gt;&lt;/keywords&gt;&lt;dates&gt;&lt;year&gt;1983&lt;/year&gt;&lt;pub-dates&gt;&lt;date&gt;1983&lt;/date&gt;&lt;/pub-dates&gt;&lt;/dates&gt;&lt;isbn&gt;0025-8512 (Print) 0025-8512&lt;/isbn&gt;&lt;accession-num&gt;6888238&lt;/accession-num&gt;&lt;urls&gt;&lt;/urls&gt;&lt;custom1&gt;Tonissen, R Kuntz, H D May, B Case Reports Journal Article Germany Med Welt. 1983 Jun 17;34(24):704-6. RAYYAN-INCLUSION: {&amp;quot;Camila&amp;quot;=&amp;gt;&amp;quot;Included&amp;quot;, &amp;quot;Anne&amp;quot;=&amp;gt;&amp;quot;Included&amp;quot;}&lt;/custom1&gt;&lt;language&gt;ger&lt;/language&gt;&lt;/record&gt;&lt;/Cite&gt;&lt;/EndNote&gt;</w:instrText>
            </w:r>
            <w:r w:rsidRPr="00D66D98">
              <w:rPr>
                <w:rFonts w:ascii="Times New Roman" w:hAnsi="Times New Roman" w:cs="Times New Roman"/>
                <w:color w:val="000000"/>
              </w:rPr>
              <w:fldChar w:fldCharType="separate"/>
            </w:r>
            <w:r w:rsidRPr="00D66D98">
              <w:rPr>
                <w:rFonts w:ascii="Times New Roman" w:hAnsi="Times New Roman" w:cs="Times New Roman"/>
                <w:noProof/>
                <w:color w:val="000000"/>
              </w:rPr>
              <w:t>180</w:t>
            </w:r>
            <w:r w:rsidRPr="00D66D98">
              <w:rPr>
                <w:rFonts w:ascii="Times New Roman" w:hAnsi="Times New Roman" w:cs="Times New Roman"/>
                <w:color w:val="000000"/>
              </w:rPr>
              <w:fldChar w:fldCharType="end"/>
            </w:r>
            <w:r w:rsidR="0001572F">
              <w:rPr>
                <w:rFonts w:ascii="Times New Roman" w:hAnsi="Times New Roman" w:cs="Times New Roman"/>
                <w:color w:val="000000"/>
              </w:rPr>
              <w:fldChar w:fldCharType="end"/>
            </w:r>
            <w:r w:rsidRPr="00D66D98">
              <w:rPr>
                <w:rFonts w:ascii="Times New Roman" w:hAnsi="Times New Roman" w:cs="Times New Roman"/>
                <w:color w:val="000000"/>
              </w:rPr>
              <w:t>)</w:t>
            </w:r>
          </w:p>
        </w:tc>
        <w:tc>
          <w:tcPr>
            <w:tcW w:w="3562" w:type="pct"/>
          </w:tcPr>
          <w:p w14:paraId="2C5E7BDA" w14:textId="77777777" w:rsidR="00D66D98" w:rsidRPr="00D66D98" w:rsidRDefault="00D66D98" w:rsidP="00D66D98">
            <w:pPr>
              <w:widowControl w:val="0"/>
              <w:autoSpaceDE w:val="0"/>
              <w:autoSpaceDN w:val="0"/>
              <w:adjustRightInd w:val="0"/>
              <w:jc w:val="center"/>
              <w:rPr>
                <w:rFonts w:ascii="Times New Roman" w:hAnsi="Times New Roman" w:cs="Times New Roman"/>
                <w:color w:val="000000"/>
              </w:rPr>
            </w:pPr>
            <w:r w:rsidRPr="00D66D98">
              <w:rPr>
                <w:rFonts w:ascii="Times New Roman" w:hAnsi="Times New Roman" w:cs="Times New Roman"/>
                <w:color w:val="000000"/>
              </w:rPr>
              <w:t>Tonissen et al 1983</w:t>
            </w:r>
          </w:p>
        </w:tc>
        <w:tc>
          <w:tcPr>
            <w:tcW w:w="837" w:type="pct"/>
          </w:tcPr>
          <w:p w14:paraId="3FC2293F" w14:textId="77777777" w:rsidR="00D66D98" w:rsidRPr="00D66D98" w:rsidRDefault="00D66D98" w:rsidP="00D66D98">
            <w:pPr>
              <w:widowControl w:val="0"/>
              <w:autoSpaceDE w:val="0"/>
              <w:autoSpaceDN w:val="0"/>
              <w:adjustRightInd w:val="0"/>
              <w:jc w:val="center"/>
              <w:rPr>
                <w:rFonts w:ascii="Times New Roman" w:hAnsi="Times New Roman" w:cs="Times New Roman"/>
                <w:color w:val="000000"/>
              </w:rPr>
            </w:pPr>
            <w:r w:rsidRPr="00D66D98">
              <w:rPr>
                <w:rFonts w:ascii="Times New Roman" w:hAnsi="Times New Roman" w:cs="Times New Roman"/>
                <w:color w:val="000000"/>
              </w:rPr>
              <w:t>6</w:t>
            </w:r>
          </w:p>
        </w:tc>
      </w:tr>
      <w:tr w:rsidR="00D66D98" w:rsidRPr="00D66D98" w14:paraId="6FF51ACE" w14:textId="77777777" w:rsidTr="0076223D">
        <w:tc>
          <w:tcPr>
            <w:tcW w:w="601" w:type="pct"/>
          </w:tcPr>
          <w:p w14:paraId="3DD57CAF" w14:textId="77777777" w:rsidR="00D66D98" w:rsidRPr="00D66D98" w:rsidRDefault="00D66D98" w:rsidP="00D66D98">
            <w:pPr>
              <w:widowControl w:val="0"/>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r w:rsidR="0001572F">
              <w:fldChar w:fldCharType="begin"/>
            </w:r>
            <w:r w:rsidR="0001572F">
              <w:instrText xml:space="preserve"> HYPERLINK \l "_ENREF_181" \o "Tylki-Szymanska, 1987 #266" </w:instrText>
            </w:r>
            <w:r w:rsidR="0001572F">
              <w:fldChar w:fldCharType="separate"/>
            </w:r>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Tylki-Szymanska&lt;/Author&gt;&lt;Year&gt;1987&lt;/Year&gt;&lt;RecNum&gt;266&lt;/RecNum&gt;&lt;DisplayText&gt;&lt;style face="superscript"&gt;181&lt;/style&gt;&lt;/DisplayText&gt;&lt;record&gt;&lt;rec-number&gt;266&lt;/rec-number&gt;&lt;foreign-keys&gt;&lt;key app="EN" db-id="95zfp502y29psve52vqxpvfk9r2wvvt9assv" timestamp="0"&gt;266&lt;/key&gt;&lt;/foreign-keys&gt;&lt;ref-type name="Journal Article"&gt;17&lt;/ref-type&gt;&lt;contributors&gt;&lt;authors&gt;&lt;author&gt;Tylki-Szymanska, A.&lt;/author&gt;&lt;author&gt;Maciejko, D.&lt;/author&gt;&lt;author&gt;Wozniewicz, B.&lt;/author&gt;&lt;author&gt;Muszynska, B.&lt;/author&gt;&lt;/authors&gt;&lt;/contributors&gt;&lt;titles&gt;&lt;title&gt;Two cases of cholesteryl ester storage disease (CESD) acid lipase deficiency&lt;/title&gt;&lt;secondary-title&gt;Hepatogastroenterology&lt;/secondary-title&gt;&lt;/titles&gt;&lt;pages&gt;98-9&lt;/pages&gt;&lt;volume&gt;34&lt;/volume&gt;&lt;number&gt;3&lt;/number&gt;&lt;keywords&gt;&lt;keyword&gt;Biopsy&lt;/keyword&gt;&lt;keyword&gt;Child&lt;/keyword&gt;&lt;keyword&gt;Child, Preschool&lt;/keyword&gt;&lt;keyword&gt;Cholesterol Esters/*metabolism&lt;/keyword&gt;&lt;keyword&gt;Conjunctiva/pathology&lt;/keyword&gt;&lt;keyword&gt;Female&lt;/keyword&gt;&lt;keyword&gt;Humans&lt;/keyword&gt;&lt;keyword&gt;Lipase/*deficiency&lt;/keyword&gt;&lt;keyword&gt;Lipid Metabolism, Inborn Errors/*pathology&lt;/keyword&gt;&lt;keyword&gt;Lysosomes/ultrastructure&lt;/keyword&gt;&lt;keyword&gt;Male&lt;/keyword&gt;&lt;keyword&gt;Microscopy, Electron&lt;/keyword&gt;&lt;keyword&gt;Cholesterol Ester Storage Disease&lt;/keyword&gt;&lt;keyword&gt;Wolman Disease&lt;/keyword&gt;&lt;keyword&gt;Lipase&lt;/keyword&gt;&lt;keyword&gt;Hyperlipoproteinemia Type I&lt;/keyword&gt;&lt;/keywords&gt;&lt;dates&gt;&lt;year&gt;1987&lt;/year&gt;&lt;pub-dates&gt;&lt;date&gt;1987&lt;/date&gt;&lt;/pub-dates&gt;&lt;/dates&gt;&lt;isbn&gt;0172-6390 (Print) 0172-6390&lt;/isbn&gt;&lt;accession-num&gt;3610021&lt;/accession-num&gt;&lt;urls&gt;&lt;/urls&gt;&lt;custom1&gt;Tylki-Szymanska, A Maciejko, D Wozniewicz, B Muszynska, B Case Reports Journal Article Greece Hepatogastroenterology. 1987 Jun;34(3):98-9.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81</w:t>
            </w:r>
            <w:r w:rsidRPr="00D66D98">
              <w:rPr>
                <w:rFonts w:ascii="Times New Roman" w:hAnsi="Times New Roman" w:cs="Times New Roman"/>
                <w:kern w:val="1"/>
              </w:rPr>
              <w:fldChar w:fldCharType="end"/>
            </w:r>
            <w:r w:rsidR="0001572F">
              <w:rPr>
                <w:rFonts w:ascii="Times New Roman" w:hAnsi="Times New Roman" w:cs="Times New Roman"/>
                <w:kern w:val="1"/>
              </w:rPr>
              <w:fldChar w:fldCharType="end"/>
            </w:r>
            <w:r w:rsidRPr="00D66D98">
              <w:rPr>
                <w:rFonts w:ascii="Times New Roman" w:hAnsi="Times New Roman" w:cs="Times New Roman"/>
                <w:kern w:val="1"/>
              </w:rPr>
              <w:t>)</w:t>
            </w:r>
          </w:p>
        </w:tc>
        <w:tc>
          <w:tcPr>
            <w:tcW w:w="3562" w:type="pct"/>
          </w:tcPr>
          <w:p w14:paraId="421D2A94" w14:textId="77777777" w:rsidR="00D66D98" w:rsidRPr="00D66D98" w:rsidRDefault="00D66D98" w:rsidP="00D66D98">
            <w:pPr>
              <w:widowControl w:val="0"/>
              <w:autoSpaceDE w:val="0"/>
              <w:autoSpaceDN w:val="0"/>
              <w:adjustRightInd w:val="0"/>
              <w:jc w:val="center"/>
              <w:rPr>
                <w:rFonts w:ascii="Times New Roman" w:hAnsi="Times New Roman" w:cs="Times New Roman"/>
                <w:kern w:val="1"/>
                <w:lang w:val="en-US"/>
              </w:rPr>
            </w:pPr>
            <w:proofErr w:type="spellStart"/>
            <w:r w:rsidRPr="00D66D98">
              <w:rPr>
                <w:rFonts w:ascii="Times New Roman" w:hAnsi="Times New Roman" w:cs="Times New Roman"/>
                <w:kern w:val="1"/>
                <w:lang w:val="en-US"/>
              </w:rPr>
              <w:t>Tylki-Szymanska</w:t>
            </w:r>
            <w:proofErr w:type="spellEnd"/>
            <w:r w:rsidRPr="00D66D98">
              <w:rPr>
                <w:rFonts w:ascii="Times New Roman" w:hAnsi="Times New Roman" w:cs="Times New Roman"/>
                <w:kern w:val="1"/>
                <w:lang w:val="en-US"/>
              </w:rPr>
              <w:t>, A et al 1987</w:t>
            </w:r>
          </w:p>
        </w:tc>
        <w:tc>
          <w:tcPr>
            <w:tcW w:w="837" w:type="pct"/>
          </w:tcPr>
          <w:p w14:paraId="73F743E8" w14:textId="77777777" w:rsidR="00D66D98" w:rsidRPr="00D66D98" w:rsidRDefault="00D66D98" w:rsidP="00D66D98">
            <w:pPr>
              <w:widowControl w:val="0"/>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2C361AE9" w14:textId="77777777" w:rsidTr="0076223D">
        <w:trPr>
          <w:trHeight w:val="310"/>
        </w:trPr>
        <w:tc>
          <w:tcPr>
            <w:tcW w:w="601" w:type="pct"/>
          </w:tcPr>
          <w:p w14:paraId="2912570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82" w:tooltip="Valerdiz-Casasola, 1997 #270"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Valerdiz-Casasola&lt;/Author&gt;&lt;Year&gt;1997&lt;/Year&gt;&lt;RecNum&gt;270&lt;/RecNum&gt;&lt;DisplayText&gt;&lt;style face="superscript"&gt;182&lt;/style&gt;&lt;/DisplayText&gt;&lt;record&gt;&lt;rec-number&gt;270&lt;/rec-number&gt;&lt;foreign-keys&gt;&lt;key app="EN" db-id="95zfp502y29psve52vqxpvfk9r2wvvt9assv" timestamp="0"&gt;270&lt;/key&gt;&lt;/foreign-keys&gt;&lt;ref-type name="Journal Article"&gt;17&lt;/ref-type&gt;&lt;contributors&gt;&lt;authors&gt;&lt;author&gt;Valerdiz-Casasola, S.&lt;/author&gt;&lt;author&gt;Velasco-Garcia, R.&lt;/author&gt;&lt;author&gt;Rodriguez-Rodriguez, R.&lt;/author&gt;&lt;/authors&gt;&lt;/contributors&gt;&lt;titles&gt;&lt;title&gt;[Wolman&amp;apos;s disease. Pulmonary storage of lipids]&lt;/title&gt;&lt;secondary-title&gt;An Esp Pediatr&lt;/secondary-title&gt;&lt;/titles&gt;&lt;pages&gt;427-8&lt;/pages&gt;&lt;volume&gt;47&lt;/volume&gt;&lt;number&gt;4&lt;/number&gt;&lt;keywords&gt;&lt;keyword&gt;Female&lt;/keyword&gt;&lt;keyword&gt;Humans&lt;/keyword&gt;&lt;keyword&gt;Infant, Newborn&lt;/keyword&gt;&lt;keyword&gt;*Lipid Metabolism&lt;/keyword&gt;&lt;keyword&gt;Lung/metabolism/pathology&lt;/keyword&gt;&lt;keyword&gt;Wolman Disease/*diagnosis/*metabolism&lt;/keyword&gt;&lt;keyword&gt;Wolman Disease&lt;/keyword&gt;&lt;/keywords&gt;&lt;dates&gt;&lt;year&gt;1997&lt;/year&gt;&lt;pub-dates&gt;&lt;date&gt;1997&lt;/date&gt;&lt;/pub-dates&gt;&lt;/dates&gt;&lt;isbn&gt;0302-4342 (Print) 0302-4342&lt;/isbn&gt;&lt;accession-num&gt;9499316&lt;/accession-num&gt;&lt;urls&gt;&lt;/urls&gt;&lt;custom1&gt;Valerdiz-Casasola, S Velasco-Garcia, R Rodriguez-Rodriguez, R Case Reports Journal Article Spain An Esp Pediatr. 1997 Oct;47(4):427-8. RAYYAN-INCLUSION: {&amp;quot;Camila&amp;quot;=&amp;gt;&amp;quot;Included&amp;quot;, &amp;quot;Anne&amp;quot;=&amp;gt;&amp;quot;Included&amp;quot;}&lt;/custom1&gt;&lt;language&gt;spa&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82</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3FA1B40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Valerdiz Casasola et al 1997</w:t>
            </w:r>
          </w:p>
        </w:tc>
        <w:tc>
          <w:tcPr>
            <w:tcW w:w="837" w:type="pct"/>
          </w:tcPr>
          <w:p w14:paraId="398486D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6E6DB33A" w14:textId="77777777" w:rsidTr="0076223D">
        <w:trPr>
          <w:trHeight w:val="306"/>
        </w:trPr>
        <w:tc>
          <w:tcPr>
            <w:tcW w:w="601" w:type="pct"/>
          </w:tcPr>
          <w:p w14:paraId="32B31B9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83" w:tooltip="Vargas Torcal, 1987 #273"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Vargas Torcal&lt;/Author&gt;&lt;Year&gt;1987&lt;/Year&gt;&lt;RecNum&gt;273&lt;/RecNum&gt;&lt;DisplayText&gt;&lt;style face="superscript"&gt;183&lt;/style&gt;&lt;/DisplayText&gt;&lt;record&gt;&lt;rec-number&gt;273&lt;/rec-number&gt;&lt;foreign-keys&gt;&lt;key app="EN" db-id="95zfp502y29psve52vqxpvfk9r2wvvt9assv" timestamp="0"&gt;273&lt;/key&gt;&lt;/foreign-keys&gt;&lt;ref-type name="Journal Article"&gt;17&lt;/ref-type&gt;&lt;contributors&gt;&lt;authors&gt;&lt;author&gt;Vargas Torcal, F.&lt;/author&gt;&lt;author&gt;Gomez Garcia, A.&lt;/author&gt;&lt;author&gt;Cuevas, J.&lt;/author&gt;&lt;author&gt;Young, E. P.&lt;/author&gt;&lt;/authors&gt;&lt;/contributors&gt;&lt;titles&gt;&lt;title&gt;[Wolman&amp;apos;s disease]&lt;/title&gt;&lt;secondary-title&gt;An Esp Pediatr&lt;/secondary-title&gt;&lt;/titles&gt;&lt;pages&gt;195-8&lt;/pages&gt;&lt;volume&gt;27&lt;/volume&gt;&lt;number&gt;3&lt;/number&gt;&lt;keywords&gt;&lt;keyword&gt;Acetylesterase/analysis&lt;/keyword&gt;&lt;keyword&gt;Amniocentesis&lt;/keyword&gt;&lt;keyword&gt;Cells, Cultured&lt;/keyword&gt;&lt;keyword&gt;Female&lt;/keyword&gt;&lt;keyword&gt;Fibroblasts&lt;/keyword&gt;&lt;keyword&gt;Humans&lt;/keyword&gt;&lt;keyword&gt;Infant&lt;/keyword&gt;&lt;keyword&gt;Infant, Newborn&lt;/keyword&gt;&lt;keyword&gt;Male&lt;/keyword&gt;&lt;keyword&gt;Pedigree&lt;/keyword&gt;&lt;keyword&gt;Pregnancy&lt;/keyword&gt;&lt;keyword&gt;Syndrome&lt;/keyword&gt;&lt;keyword&gt;Xanthomatosis/diagnosis/*genetics/pathology&lt;/keyword&gt;&lt;keyword&gt;Wolman Disease&lt;/keyword&gt;&lt;/keywords&gt;&lt;dates&gt;&lt;year&gt;1987&lt;/year&gt;&lt;pub-dates&gt;&lt;date&gt;1987&lt;/date&gt;&lt;/pub-dates&gt;&lt;/dates&gt;&lt;isbn&gt;0302-4342 (Print) 0302-4342&lt;/isbn&gt;&lt;accession-num&gt;3426008&lt;/accession-num&gt;&lt;urls&gt;&lt;/urls&gt;&lt;custom1&gt;Vargas Torcal, F Gomez Garcia, A Cuevas, J Young, E P Case Reports English Abstract Journal Article Spain An Esp Pediatr. 1987 Sep;27(3):195-8. RAYYAN-INCLUSION: {&amp;quot;Camila&amp;quot;=&amp;gt;&amp;quot;Included&amp;quot;, &amp;quot;Anne&amp;quot;=&amp;gt;&amp;quot;Included&amp;quot;}&lt;/custom1&gt;&lt;language&gt;spa&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83</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1C36132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Vargas Torcal et al</w:t>
            </w:r>
          </w:p>
        </w:tc>
        <w:tc>
          <w:tcPr>
            <w:tcW w:w="837" w:type="pct"/>
          </w:tcPr>
          <w:p w14:paraId="6189617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277875A6" w14:textId="77777777" w:rsidTr="0076223D">
        <w:tc>
          <w:tcPr>
            <w:tcW w:w="601" w:type="pct"/>
          </w:tcPr>
          <w:p w14:paraId="0181A87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84" w:tooltip="Vij, 2018 #274"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Vij&lt;/Author&gt;&lt;Year&gt;2018&lt;/Year&gt;&lt;RecNum&gt;274&lt;/RecNum&gt;&lt;DisplayText&gt;&lt;style face="superscript"&gt;184&lt;/style&gt;&lt;/DisplayText&gt;&lt;record&gt;&lt;rec-number&gt;274&lt;/rec-number&gt;&lt;foreign-keys&gt;&lt;key app="EN" db-id="95zfp502y29psve52vqxpvfk9r2wvvt9assv" timestamp="0"&gt;274&lt;/key&gt;&lt;/foreign-keys&gt;&lt;ref-type name="Journal Article"&gt;17&lt;/ref-type&gt;&lt;contributors&gt;&lt;authors&gt;&lt;author&gt;Vij, M.&lt;/author&gt;&lt;author&gt;Bachina, P.&lt;/author&gt;&lt;/authors&gt;&lt;/contributors&gt;&lt;titles&gt;&lt;title&gt;Liver histology in cholesteryl ester storage disease&lt;/title&gt;&lt;secondary-title&gt;Indian J Pathol Microbiol&lt;/secondary-title&gt;&lt;/titles&gt;&lt;pages&gt;302-304&lt;/pages&gt;&lt;volume&gt;61&lt;/volume&gt;&lt;number&gt;2&lt;/number&gt;&lt;keywords&gt;&lt;keyword&gt;Child&lt;/keyword&gt;&lt;keyword&gt;Cholesterol Ester Storage Disease/*diagnosis/*pathology&lt;/keyword&gt;&lt;keyword&gt;Female&lt;/keyword&gt;&lt;keyword&gt;Histocytochemistry&lt;/keyword&gt;&lt;keyword&gt;Humans&lt;/keyword&gt;&lt;keyword&gt;Liver/*pathology&lt;/keyword&gt;&lt;keyword&gt;Microscopy&lt;/keyword&gt;&lt;keyword&gt;Liver&lt;/keyword&gt;&lt;keyword&gt;Cholesterol Ester Storage Disease&lt;/keyword&gt;&lt;keyword&gt;Cholesterol Esters&lt;/keyword&gt;&lt;/keywords&gt;&lt;dates&gt;&lt;year&gt;2018&lt;/year&gt;&lt;pub-dates&gt;&lt;date&gt;2018&lt;/date&gt;&lt;/pub-dates&gt;&lt;/dates&gt;&lt;isbn&gt;0377-4929&lt;/isbn&gt;&lt;accession-num&gt;29676388&lt;/accession-num&gt;&lt;urls&gt;&lt;related-urls&gt;&lt;url&gt;http://www.ijpmonline.org/article.asp?issn=0377-4929;year=2018;volume=61;issue=2;spage=302;epage=304;aulast=Vij&lt;/url&gt;&lt;/related-urls&gt;&lt;/urls&gt;&lt;custom1&gt;0974-5130 Vij, Mukul Bachina, Prashant Case Reports Letter India Indian J Pathol Microbiol. 2018 Apr-Jun;61(2):302-304. doi: 10.4103/IJPM.IJPM_260_17.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84</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6628A26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Vij et al 2018</w:t>
            </w:r>
          </w:p>
        </w:tc>
        <w:tc>
          <w:tcPr>
            <w:tcW w:w="837" w:type="pct"/>
          </w:tcPr>
          <w:p w14:paraId="3FEAA2E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72A715D4" w14:textId="77777777" w:rsidTr="0076223D">
        <w:trPr>
          <w:trHeight w:val="250"/>
        </w:trPr>
        <w:tc>
          <w:tcPr>
            <w:tcW w:w="601" w:type="pct"/>
          </w:tcPr>
          <w:p w14:paraId="5346333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85" w:tooltip="Wallis, 1971 #275"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Wallis&lt;/Author&gt;&lt;Year&gt;1971&lt;/Year&gt;&lt;RecNum&gt;275&lt;/RecNum&gt;&lt;DisplayText&gt;&lt;style face="superscript"&gt;185&lt;/style&gt;&lt;/DisplayText&gt;&lt;record&gt;&lt;rec-number&gt;275&lt;/rec-number&gt;&lt;foreign-keys&gt;&lt;key app="EN" db-id="95zfp502y29psve52vqxpvfk9r2wvvt9assv" timestamp="0"&gt;275&lt;/key&gt;&lt;/foreign-keys&gt;&lt;ref-type name="Journal Article"&gt;17&lt;/ref-type&gt;&lt;contributors&gt;&lt;authors&gt;&lt;author&gt;Wallis, K.&lt;/author&gt;&lt;author&gt;Gross, M.&lt;/author&gt;&lt;author&gt;Kohn, R.&lt;/author&gt;&lt;author&gt;Zaidman, J.&lt;/author&gt;&lt;/authors&gt;&lt;/contributors&gt;&lt;titles&gt;&lt;title&gt;A case of Wolman&amp;apos;s disease&lt;/title&gt;&lt;secondary-title&gt;Helv Paediatr Acta&lt;/secondary-title&gt;&lt;/titles&gt;&lt;pages&gt;98-111&lt;/pages&gt;&lt;volume&gt;26&lt;/volume&gt;&lt;number&gt;1&lt;/number&gt;&lt;keywords&gt;&lt;keyword&gt;Autopsy&lt;/keyword&gt;&lt;keyword&gt;Consanguinity&lt;/keyword&gt;&lt;keyword&gt;Humans&lt;/keyword&gt;&lt;keyword&gt;Infant, Newborn&lt;/keyword&gt;&lt;keyword&gt;Infant, Newborn, Diseases/genetics&lt;/keyword&gt;&lt;keyword&gt;Lipase/blood&lt;/keyword&gt;&lt;keyword&gt;Lipidoses/diagnosis/*genetics/mortality&lt;/keyword&gt;&lt;keyword&gt;Lipoproteins/blood&lt;/keyword&gt;&lt;keyword&gt;Liver/enzymology&lt;/keyword&gt;&lt;keyword&gt;Male&lt;/keyword&gt;&lt;keyword&gt;Xanthomatosis/diagnosis/*genetics/mortality&lt;/keyword&gt;&lt;keyword&gt;Wolman Disease&lt;/keyword&gt;&lt;/keywords&gt;&lt;dates&gt;&lt;year&gt;1971&lt;/year&gt;&lt;pub-dates&gt;&lt;date&gt;1971&lt;/date&gt;&lt;/pub-dates&gt;&lt;/dates&gt;&lt;isbn&gt;0018-022X (Print) 0018-022x&lt;/isbn&gt;&lt;accession-num&gt;5577880&lt;/accession-num&gt;&lt;urls&gt;&lt;/urls&gt;&lt;custom1&gt;Wallis, K Gross, M Kohn, R Zaidman, J Journal Article Switzerland Helv Paediatr Acta. 1971 Apr;26(1):98-111.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85</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472719D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Wallis et al 1971</w:t>
            </w:r>
          </w:p>
        </w:tc>
        <w:tc>
          <w:tcPr>
            <w:tcW w:w="837" w:type="pct"/>
          </w:tcPr>
          <w:p w14:paraId="4216758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343C427C" w14:textId="77777777" w:rsidTr="0076223D">
        <w:trPr>
          <w:trHeight w:val="252"/>
        </w:trPr>
        <w:tc>
          <w:tcPr>
            <w:tcW w:w="601" w:type="pct"/>
          </w:tcPr>
          <w:p w14:paraId="0EFD4DC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86" w:tooltip="Weiler, 2009 #278"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Weiler&lt;/Author&gt;&lt;Year&gt;2009&lt;/Year&gt;&lt;RecNum&gt;278&lt;/RecNum&gt;&lt;DisplayText&gt;&lt;style face="superscript"&gt;186&lt;/style&gt;&lt;/DisplayText&gt;&lt;record&gt;&lt;rec-number&gt;278&lt;/rec-number&gt;&lt;foreign-keys&gt;&lt;key app="EN" db-id="95zfp502y29psve52vqxpvfk9r2wvvt9assv" timestamp="0"&gt;278&lt;/key&gt;&lt;/foreign-keys&gt;&lt;ref-type name="Journal Article"&gt;17&lt;/ref-type&gt;&lt;contributors&gt;&lt;authors&gt;&lt;author&gt;Weiler, C.&lt;/author&gt;&lt;author&gt;Freudenberg, F.&lt;/author&gt;&lt;author&gt;Müller-Höcker, J.&lt;/author&gt;&lt;/authors&gt;&lt;/contributors&gt;&lt;titles&gt;&lt;title&gt;Cholesterol ester storage disease : AA rare disease or a rare diagnosis?&lt;/title&gt;&lt;secondary-title&gt;Pathologe&lt;/secondary-title&gt;&lt;/titles&gt;&lt;pages&gt;65-69&lt;/pages&gt;&lt;volume&gt;30&lt;/volume&gt;&lt;number&gt;1&lt;/number&gt;&lt;keywords&gt;&lt;keyword&gt;Cholesterolester storage disease (CESD)&lt;/keyword&gt;&lt;keyword&gt;Hepatomegaly&lt;/keyword&gt;&lt;keyword&gt;Liver biopsy&lt;/keyword&gt;&lt;keyword&gt;Lysosomal acid lipase&lt;/keyword&gt;&lt;keyword&gt;Lysosomal storage disease&lt;/keyword&gt;&lt;keyword&gt;Cholesterol Ester Storage Disease&lt;/keyword&gt;&lt;keyword&gt;Cholesterol Esters&lt;/keyword&gt;&lt;/keywords&gt;&lt;dates&gt;&lt;year&gt;2009&lt;/year&gt;&lt;pub-dates&gt;&lt;date&gt;2009&lt;/date&gt;&lt;/pub-dates&gt;&lt;/dates&gt;&lt;accession-num&gt;rayyan-16164216&lt;/accession-num&gt;&lt;urls&gt;&lt;related-urls&gt;&lt;url&gt;https://www.scopus.com/inward/record.uri?eid=2-s2.0-61449231528&amp;amp;doi=10.1007%2fs00292-009-1124-5&amp;amp;partnerID=40&amp;amp;md5=029ab2fd096acf6cc05c9d24abd7560a&lt;/url&gt;&lt;url&gt;https://link.springer.com/article/10.1007%2Fs00292-009-1124-5&lt;/url&gt;&lt;/related-urls&gt;&lt;/urls&gt;&lt;custom1&gt;Cited By :2 Export Date: 1 June 2019 RAYYAN-INCLUSION: {&amp;quot;Camila&amp;quot;=&amp;gt;&amp;quot;Included&amp;quot;, &amp;quot;Anne&amp;quot;=&amp;gt;&amp;quot;Included&amp;quot;}&lt;/custom1&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86</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269E2E4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Weiler et al 2009</w:t>
            </w:r>
          </w:p>
        </w:tc>
        <w:tc>
          <w:tcPr>
            <w:tcW w:w="837" w:type="pct"/>
          </w:tcPr>
          <w:p w14:paraId="1D612E5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40636339" w14:textId="77777777" w:rsidTr="0076223D">
        <w:trPr>
          <w:trHeight w:val="252"/>
        </w:trPr>
        <w:tc>
          <w:tcPr>
            <w:tcW w:w="601" w:type="pct"/>
          </w:tcPr>
          <w:p w14:paraId="06CF585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87" w:tooltip="Wolf, 1974 #281"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Wolf&lt;/Author&gt;&lt;Year&gt;1974&lt;/Year&gt;&lt;RecNum&gt;281&lt;/RecNum&gt;&lt;DisplayText&gt;&lt;style face="superscript"&gt;187&lt;/style&gt;&lt;/DisplayText&gt;&lt;record&gt;&lt;rec-number&gt;281&lt;/rec-number&gt;&lt;foreign-keys&gt;&lt;key app="EN" db-id="95zfp502y29psve52vqxpvfk9r2wvvt9assv" timestamp="0"&gt;281&lt;/key&gt;&lt;/foreign-keys&gt;&lt;ref-type name="Journal Article"&gt;17&lt;/ref-type&gt;&lt;contributors&gt;&lt;authors&gt;&lt;author&gt;Wolf, H.&lt;/author&gt;&lt;author&gt;Hug, G.&lt;/author&gt;&lt;author&gt;Michaelis, R.&lt;/author&gt;&lt;author&gt;Nolte, K.&lt;/author&gt;&lt;/authors&gt;&lt;/contributors&gt;&lt;titles&gt;&lt;title&gt;[Unusual congenital cholesterol ester storage in the liver]&lt;/title&gt;&lt;secondary-title&gt;Helv Paediatr Acta&lt;/secondary-title&gt;&lt;/titles&gt;&lt;pages&gt;105-18&lt;/pages&gt;&lt;volume&gt;29&lt;/volume&gt;&lt;number&gt;2&lt;/number&gt;&lt;keywords&gt;&lt;keyword&gt;Adolescent&lt;/keyword&gt;&lt;keyword&gt;Cholesterol/*metabolism&lt;/keyword&gt;&lt;keyword&gt;Chromatography, Thin Layer&lt;/keyword&gt;&lt;keyword&gt;Esters&lt;/keyword&gt;&lt;keyword&gt;Female&lt;/keyword&gt;&lt;keyword&gt;Hepatomegaly/etiology/pathology&lt;/keyword&gt;&lt;keyword&gt;Humans&lt;/keyword&gt;&lt;keyword&gt;Hyperlipidemias/etiology&lt;/keyword&gt;&lt;keyword&gt;Intestinal Mucosa/pathology&lt;/keyword&gt;&lt;keyword&gt;Lipidoses/*congenital/genetics/pathology&lt;/keyword&gt;&lt;keyword&gt;Lipids/blood&lt;/keyword&gt;&lt;keyword&gt;Liver Diseases/*congenital/genetics/pathology&lt;/keyword&gt;&lt;keyword&gt;Microscopy, Electron&lt;/keyword&gt;&lt;keyword&gt;Pedigree&lt;/keyword&gt;&lt;keyword&gt;Xanthomatosis/*congenital/genetics/pathology&lt;/keyword&gt;&lt;keyword&gt;Liver&lt;/keyword&gt;&lt;keyword&gt;Cholesterol Esters&lt;/keyword&gt;&lt;/keywords&gt;&lt;dates&gt;&lt;year&gt;1974&lt;/year&gt;&lt;pub-dates&gt;&lt;date&gt;1974&lt;/date&gt;&lt;/pub-dates&gt;&lt;/dates&gt;&lt;isbn&gt;0018-022X (Print) 0018-022x&lt;/isbn&gt;&lt;accession-num&gt;4436115&lt;/accession-num&gt;&lt;urls&gt;&lt;/urls&gt;&lt;custom1&gt;Wolf, H Hug, G Michaelis, R Nolte, K English Abstract Journal Article Switzerland Helv Paediatr Acta. 1974 Jun;29(2):105-18. RAYYAN-INCLUSION: {&amp;quot;Camila&amp;quot;=&amp;gt;&amp;quot;Included&amp;quot;, &amp;quot;Anne&amp;quot;=&amp;gt;&amp;quot;Included&amp;quot;}&lt;/custom1&gt;&lt;language&gt;ger&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87</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5B7C5AB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Wolf et al 1974</w:t>
            </w:r>
          </w:p>
        </w:tc>
        <w:tc>
          <w:tcPr>
            <w:tcW w:w="837" w:type="pct"/>
          </w:tcPr>
          <w:p w14:paraId="4CB1144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6A498D05" w14:textId="77777777" w:rsidTr="0076223D">
        <w:trPr>
          <w:trHeight w:val="252"/>
        </w:trPr>
        <w:tc>
          <w:tcPr>
            <w:tcW w:w="601" w:type="pct"/>
          </w:tcPr>
          <w:p w14:paraId="3FE2587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88" w:tooltip="Wolman, 1992 #282"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Wolman&lt;/Author&gt;&lt;Year&gt;1992&lt;/Year&gt;&lt;RecNum&gt;282&lt;/RecNum&gt;&lt;DisplayText&gt;&lt;style face="superscript"&gt;188&lt;/style&gt;&lt;/DisplayText&gt;&lt;record&gt;&lt;rec-number&gt;282&lt;/rec-number&gt;&lt;foreign-keys&gt;&lt;key app="EN" db-id="95zfp502y29psve52vqxpvfk9r2wvvt9assv" timestamp="0"&gt;282&lt;/key&gt;&lt;/foreign-keys&gt;&lt;ref-type name="Journal Article"&gt;17&lt;/ref-type&gt;&lt;contributors&gt;&lt;authors&gt;&lt;author&gt;Wolman, E. M.&lt;/author&gt;&lt;/authors&gt;&lt;/contributors&gt;&lt;titles&gt;&lt;title&gt;Wolman disease: suggestions for effective treatment&lt;/title&gt;&lt;secondary-title&gt;Indian Pediatr&lt;/secondary-title&gt;&lt;/titles&gt;&lt;pages&gt;938&lt;/pages&gt;&lt;volume&gt;29&lt;/volume&gt;&lt;number&gt;7&lt;/number&gt;&lt;keywords&gt;&lt;keyword&gt;Administration, Cutaneous&lt;/keyword&gt;&lt;keyword&gt;Fatty Acids, Essential/*administration &amp;amp; dosage&lt;/keyword&gt;&lt;keyword&gt;Female&lt;/keyword&gt;&lt;keyword&gt;Helianthus&lt;/keyword&gt;&lt;keyword&gt;Humans&lt;/keyword&gt;&lt;keyword&gt;Infant&lt;/keyword&gt;&lt;keyword&gt;Plant Oils/*administration &amp;amp; dosage&lt;/keyword&gt;&lt;keyword&gt;Wolman Disease/*diet therapy&lt;/keyword&gt;&lt;keyword&gt;Wolman Disease&lt;/keyword&gt;&lt;/keywords&gt;&lt;dates&gt;&lt;year&gt;1992&lt;/year&gt;&lt;pub-dates&gt;&lt;date&gt;1992&lt;/date&gt;&lt;/pub-dates&gt;&lt;/dates&gt;&lt;isbn&gt;0019-6061 (Print) 0019-6061&lt;/isbn&gt;&lt;accession-num&gt;1428155&lt;/accession-num&gt;&lt;urls&gt;&lt;/urls&gt;&lt;custom1&gt;Wolman, E M Case Reports Letter India Indian Pediatr. 1992 Jul;29(7):938.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88</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696900D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Wolman 1992</w:t>
            </w:r>
          </w:p>
        </w:tc>
        <w:tc>
          <w:tcPr>
            <w:tcW w:w="837" w:type="pct"/>
          </w:tcPr>
          <w:p w14:paraId="7C51D44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218B823F" w14:textId="77777777" w:rsidTr="0076223D">
        <w:trPr>
          <w:trHeight w:val="252"/>
        </w:trPr>
        <w:tc>
          <w:tcPr>
            <w:tcW w:w="601" w:type="pct"/>
          </w:tcPr>
          <w:p w14:paraId="22B3E1F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89" w:tooltip="Wolman, 1993 #283"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Wolman&lt;/Author&gt;&lt;Year&gt;1993&lt;/Year&gt;&lt;RecNum&gt;283&lt;/RecNum&gt;&lt;DisplayText&gt;&lt;style face="superscript"&gt;189&lt;/style&gt;&lt;/DisplayText&gt;&lt;record&gt;&lt;rec-number&gt;283&lt;/rec-number&gt;&lt;foreign-keys&gt;&lt;key app="EN" db-id="95zfp502y29psve52vqxpvfk9r2wvvt9assv" timestamp="0"&gt;283&lt;/key&gt;&lt;/foreign-keys&gt;&lt;ref-type name="Journal Article"&gt;17&lt;/ref-type&gt;&lt;contributors&gt;&lt;authors&gt;&lt;author&gt;Wolman, M.&lt;/author&gt;&lt;/authors&gt;&lt;/contributors&gt;&lt;titles&gt;&lt;title&gt;[To pediatricians who care for infants with Wolman&amp;apos;s disease. Advice for an efficacious treatment]&lt;/title&gt;&lt;secondary-title&gt;Minerva Pediatr&lt;/secondary-title&gt;&lt;/titles&gt;&lt;pages&gt;131&lt;/pages&gt;&lt;volume&gt;45&lt;/volume&gt;&lt;number&gt;3&lt;/number&gt;&lt;keywords&gt;&lt;keyword&gt;Fatty Acids, Essential/deficiency&lt;/keyword&gt;&lt;keyword&gt;Female&lt;/keyword&gt;&lt;keyword&gt;Humans&lt;/keyword&gt;&lt;keyword&gt;Infant&lt;/keyword&gt;&lt;keyword&gt;Wolman Disease/*diet therapy&lt;/keyword&gt;&lt;keyword&gt;Wolman Disease&lt;/keyword&gt;&lt;/keywords&gt;&lt;dates&gt;&lt;year&gt;1993&lt;/year&gt;&lt;pub-dates&gt;&lt;date&gt;1993&lt;/date&gt;&lt;/pub-dates&gt;&lt;/dates&gt;&lt;isbn&gt;0026-4946 (Print) 0026-4946&lt;/isbn&gt;&lt;accession-num&gt;8341228&lt;/accession-num&gt;&lt;urls&gt;&lt;/urls&gt;&lt;custom1&gt;Wolman, M Case Reports Letter Italy Minerva Pediatr. 1993 Mar;45(3):131. RAYYAN-INCLUSION: {&amp;quot;Camila&amp;quot;=&amp;gt;&amp;quot;Included&amp;quot;, &amp;quot;Anne&amp;quot;=&amp;gt;&amp;quot;Included&amp;quot;}&lt;/custom1&gt;&lt;language&gt;ita&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89</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69EFAE5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Wolman 1993</w:t>
            </w:r>
          </w:p>
        </w:tc>
        <w:tc>
          <w:tcPr>
            <w:tcW w:w="837" w:type="pct"/>
          </w:tcPr>
          <w:p w14:paraId="2AFF5C7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3D302728" w14:textId="77777777" w:rsidTr="0076223D">
        <w:trPr>
          <w:trHeight w:val="252"/>
        </w:trPr>
        <w:tc>
          <w:tcPr>
            <w:tcW w:w="601" w:type="pct"/>
          </w:tcPr>
          <w:p w14:paraId="0010812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90" w:tooltip="Yadav, 1995 #285"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Yadav&lt;/Author&gt;&lt;Year&gt;1995&lt;/Year&gt;&lt;RecNum&gt;285&lt;/RecNum&gt;&lt;DisplayText&gt;&lt;style face="superscript"&gt;190&lt;/style&gt;&lt;/DisplayText&gt;&lt;record&gt;&lt;rec-number&gt;285&lt;/rec-number&gt;&lt;foreign-keys&gt;&lt;key app="EN" db-id="95zfp502y29psve52vqxpvfk9r2wvvt9assv" timestamp="0"&gt;285&lt;/key&gt;&lt;/foreign-keys&gt;&lt;ref-type name="Journal Article"&gt;17&lt;/ref-type&gt;&lt;contributors&gt;&lt;authors&gt;&lt;author&gt;Yadav, T. P.&lt;/author&gt;&lt;/authors&gt;&lt;/contributors&gt;&lt;titles&gt;&lt;title&gt;Wolman&amp;apos;s disease&lt;/title&gt;&lt;secondary-title&gt;Indian pediatrics&lt;/secondary-title&gt;&lt;/titles&gt;&lt;pages&gt;1324&lt;/pages&gt;&lt;volume&gt;32&lt;/volume&gt;&lt;number&gt;12&lt;/number&gt;&lt;keywords&gt;&lt;keyword&gt;hepatomegaly&lt;/keyword&gt;&lt;keyword&gt;human&lt;/keyword&gt;&lt;keyword&gt;note&lt;/keyword&gt;&lt;keyword&gt;pathology&lt;/keyword&gt;&lt;keyword&gt;situs inversus&lt;/keyword&gt;&lt;keyword&gt;splenomegaly&lt;/keyword&gt;&lt;keyword&gt;Wolman disease&lt;/keyword&gt;&lt;/keywords&gt;&lt;dates&gt;&lt;year&gt;1995&lt;/year&gt;&lt;pub-dates&gt;&lt;date&gt;1995&lt;/date&gt;&lt;/pub-dates&gt;&lt;/dates&gt;&lt;isbn&gt;0019-6061&lt;/isbn&gt;&lt;accession-num&gt;rayyan-16164243&lt;/accession-num&gt;&lt;urls&gt;&lt;related-urls&gt;&lt;url&gt;http://www.embase.com/search/results?subaction=viewrecord&amp;amp;from=export&amp;amp;id=L126273810&lt;/url&gt;&lt;/related-urls&gt;&lt;/urls&gt;&lt;custom1&gt;L126273810 1996-10-03 RAYYAN-INCLUSION: {&amp;quot;Camila&amp;quot;=&amp;gt;&amp;quot;Included&amp;quot;, &amp;quot;Anne&amp;quot;=&amp;gt;&amp;quot;Included&amp;quot;}&lt;/custom1&gt;&lt;language&gt;English&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90</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1436AB7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Yadav 1995</w:t>
            </w:r>
          </w:p>
        </w:tc>
        <w:tc>
          <w:tcPr>
            <w:tcW w:w="837" w:type="pct"/>
          </w:tcPr>
          <w:p w14:paraId="105C3A2A"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64C582B2" w14:textId="77777777" w:rsidTr="0076223D">
        <w:trPr>
          <w:trHeight w:val="252"/>
        </w:trPr>
        <w:tc>
          <w:tcPr>
            <w:tcW w:w="601" w:type="pct"/>
          </w:tcPr>
          <w:p w14:paraId="7B5AFF44"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91" w:tooltip="Zlatkovic, 2001 #289"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Zlatkovic&lt;/Author&gt;&lt;Year&gt;2001&lt;/Year&gt;&lt;RecNum&gt;289&lt;/RecNum&gt;&lt;DisplayText&gt;&lt;style face="superscript"&gt;191&lt;/style&gt;&lt;/DisplayText&gt;&lt;record&gt;&lt;rec-number&gt;289&lt;/rec-number&gt;&lt;foreign-keys&gt;&lt;key app="EN" db-id="95zfp502y29psve52vqxpvfk9r2wvvt9assv" timestamp="0"&gt;289&lt;/key&gt;&lt;/foreign-keys&gt;&lt;ref-type name="Journal Article"&gt;17&lt;/ref-type&gt;&lt;contributors&gt;&lt;authors&gt;&lt;author&gt;Zlatkovic, M.&lt;/author&gt;&lt;author&gt;Stankovic, I.&lt;/author&gt;&lt;author&gt;Prokic, D.&lt;/author&gt;&lt;author&gt;Plamenac, P.&lt;/author&gt;&lt;/authors&gt;&lt;/contributors&gt;&lt;titles&gt;&lt;title&gt;[Pathohistologic diagnosis of cholesterol ester storage disease]&lt;/title&gt;&lt;secondary-title&gt;Srp Arh Celok Lek&lt;/secondary-title&gt;&lt;/titles&gt;&lt;pages&gt;207-10&lt;/pages&gt;&lt;volume&gt;129&lt;/volume&gt;&lt;number&gt;7&lt;/number&gt;&lt;keywords&gt;&lt;keyword&gt;Child, Preschool&lt;/keyword&gt;&lt;keyword&gt;Cholesterol Ester Storage Disease/*diagnosis/pathology&lt;/keyword&gt;&lt;keyword&gt;Female&lt;/keyword&gt;&lt;keyword&gt;Humans&lt;/keyword&gt;&lt;keyword&gt;Liver/*pathology&lt;/keyword&gt;&lt;keyword&gt;Cholesterol Ester Storage Disease&lt;/keyword&gt;&lt;keyword&gt;Cholesterol Esters&lt;/keyword&gt;&lt;/keywords&gt;&lt;dates&gt;&lt;year&gt;2001&lt;/year&gt;&lt;pub-dates&gt;&lt;date&gt;2001&lt;/date&gt;&lt;/pub-dates&gt;&lt;/dates&gt;&lt;isbn&gt;0370-8179 (Print) 0370-8179&lt;/isbn&gt;&lt;accession-num&gt;11797452&lt;/accession-num&gt;&lt;urls&gt;&lt;/urls&gt;&lt;custom1&gt;Zlatkovic, M Stankovic, I Prokic, D Plamenac, P Case Reports English Abstract Journal Article Serbia Srp Arh Celok Lek. 2001 Jul-Aug;129(7-8):207-10. RAYYAN-INCLUSION: {&amp;quot;Camila&amp;quot;=&amp;gt;&amp;quot;Included&amp;quot;, &amp;quot;Anne&amp;quot;=&amp;gt;&amp;quot;Included&amp;quot;}&lt;/custom1&gt;&lt;language&gt;srp&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91</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6CFFC43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Zlatkovic et al 2001</w:t>
            </w:r>
          </w:p>
        </w:tc>
        <w:tc>
          <w:tcPr>
            <w:tcW w:w="837" w:type="pct"/>
          </w:tcPr>
          <w:p w14:paraId="2B18782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3FFFB6CD" w14:textId="77777777" w:rsidTr="0076223D">
        <w:trPr>
          <w:trHeight w:val="252"/>
        </w:trPr>
        <w:tc>
          <w:tcPr>
            <w:tcW w:w="601" w:type="pct"/>
          </w:tcPr>
          <w:p w14:paraId="0833D86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92" w:tooltip="Zubov, 1989 #290"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Zubov&lt;/Author&gt;&lt;Year&gt;1989&lt;/Year&gt;&lt;RecNum&gt;290&lt;/RecNum&gt;&lt;DisplayText&gt;&lt;style face="superscript"&gt;192&lt;/style&gt;&lt;/DisplayText&gt;&lt;record&gt;&lt;rec-number&gt;290&lt;/rec-number&gt;&lt;foreign-keys&gt;&lt;key app="EN" db-id="95zfp502y29psve52vqxpvfk9r2wvvt9assv" timestamp="0"&gt;290&lt;/key&gt;&lt;/foreign-keys&gt;&lt;ref-type name="Journal Article"&gt;17&lt;/ref-type&gt;&lt;contributors&gt;&lt;authors&gt;&lt;author&gt;Zubov, N. A.&lt;/author&gt;&lt;author&gt;Zakharova, SIu&lt;/author&gt;&lt;author&gt;Vibe, A. B.&lt;/author&gt;&lt;/authors&gt;&lt;/contributors&gt;&lt;titles&gt;&lt;title&gt;[Wolman disease in children in the same family]&lt;/title&gt;&lt;secondary-title&gt;Pediatriia&lt;/secondary-title&gt;&lt;/titles&gt;&lt;pages&gt;90-1&lt;/pages&gt;&lt;number&gt;5&lt;/number&gt;&lt;keywords&gt;&lt;keyword&gt;Female&lt;/keyword&gt;&lt;keyword&gt;Humans&lt;/keyword&gt;&lt;keyword&gt;Infant&lt;/keyword&gt;&lt;keyword&gt;Male&lt;/keyword&gt;&lt;keyword&gt;Wolman Disease/diagnosis/*genetics&lt;/keyword&gt;&lt;keyword&gt;Wolman Disease&lt;/keyword&gt;&lt;keyword&gt;Only Child&lt;/keyword&gt;&lt;keyword&gt;Child&lt;/keyword&gt;&lt;/keywords&gt;&lt;dates&gt;&lt;year&gt;1989&lt;/year&gt;&lt;pub-dates&gt;&lt;date&gt;1989&lt;/date&gt;&lt;/pub-dates&gt;&lt;/dates&gt;&lt;isbn&gt;0031-403X (Print) 0031-403x&lt;/isbn&gt;&lt;accession-num&gt;2771580&lt;/accession-num&gt;&lt;urls&gt;&lt;/urls&gt;&lt;custom1&gt;Zubov, N A Zakharova, S Iu Vibe, A B Case Reports Journal Article Russia (Federation) Pediatriia. 1989;(5):90-1. RAYYAN-INCLUSION: {&amp;quot;Camila&amp;quot;=&amp;gt;&amp;quot;Included&amp;quot;, &amp;quot;Anne&amp;quot;=&amp;gt;&amp;quot;Included&amp;quot;}&lt;/custom1&gt;&lt;language&gt;rus&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92</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4801DD4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Zubov et al 1989</w:t>
            </w:r>
          </w:p>
        </w:tc>
        <w:tc>
          <w:tcPr>
            <w:tcW w:w="837" w:type="pct"/>
          </w:tcPr>
          <w:p w14:paraId="0A92E24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6</w:t>
            </w:r>
          </w:p>
        </w:tc>
      </w:tr>
      <w:tr w:rsidR="00D66D98" w:rsidRPr="00D66D98" w14:paraId="709F4175" w14:textId="77777777" w:rsidTr="0076223D">
        <w:tc>
          <w:tcPr>
            <w:tcW w:w="601" w:type="pct"/>
          </w:tcPr>
          <w:p w14:paraId="5014BDB9"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lastRenderedPageBreak/>
              <w:t>(</w:t>
            </w:r>
            <w:hyperlink w:anchor="_ENREF_193" w:tooltip="Basu, 2002 #15"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Basu&lt;/Author&gt;&lt;Year&gt;2002&lt;/Year&gt;&lt;RecNum&gt;15&lt;/RecNum&gt;&lt;DisplayText&gt;&lt;style face="superscript"&gt;193&lt;/style&gt;&lt;/DisplayText&gt;&lt;record&gt;&lt;rec-number&gt;15&lt;/rec-number&gt;&lt;foreign-keys&gt;&lt;key app="EN" db-id="95zfp502y29psve52vqxpvfk9r2wvvt9assv" timestamp="0"&gt;15&lt;/key&gt;&lt;/foreign-keys&gt;&lt;ref-type name="Journal Article"&gt;17&lt;/ref-type&gt;&lt;contributors&gt;&lt;authors&gt;&lt;author&gt;Basu, D.&lt;/author&gt;&lt;author&gt;Ferns, S.&lt;/author&gt;&lt;author&gt;Prasad, M. A.&lt;/author&gt;&lt;author&gt;Nalini, P.&lt;/author&gt;&lt;/authors&gt;&lt;/contributors&gt;&lt;titles&gt;&lt;title&gt;Failure to thrive in a 3 month old boy&lt;/title&gt;&lt;secondary-title&gt;Postgrad Med J&lt;/secondary-title&gt;&lt;/titles&gt;&lt;pages&gt;567, 569&lt;/pages&gt;&lt;volume&gt;78&lt;/volume&gt;&lt;number&gt;923&lt;/number&gt;&lt;keywords&gt;&lt;keyword&gt;Bone Marrow Diseases/diagnosis&lt;/keyword&gt;&lt;keyword&gt;Failure to Thrive/diagnostic imaging/*etiology&lt;/keyword&gt;&lt;keyword&gt;Humans&lt;/keyword&gt;&lt;keyword&gt;Infant&lt;/keyword&gt;&lt;keyword&gt;Male&lt;/keyword&gt;&lt;keyword&gt;Radiography&lt;/keyword&gt;&lt;keyword&gt;Ultrasonography&lt;/keyword&gt;&lt;keyword&gt;Wolman Disease/*complications/diagnostic imaging&lt;/keyword&gt;&lt;/keywords&gt;&lt;dates&gt;&lt;year&gt;2002&lt;/year&gt;&lt;pub-dates&gt;&lt;date&gt;2002&lt;/date&gt;&lt;/pub-dates&gt;&lt;/dates&gt;&lt;isbn&gt;0032-5473 (Print) 0032-5473&lt;/isbn&gt;&lt;accession-num&gt;12357024&lt;/accession-num&gt;&lt;urls&gt;&lt;related-urls&gt;&lt;url&gt;https://www.ncbi.nlm.nih.gov/pmc/articles/PMC1742479/pdf/v078p00567.pdf&lt;/url&gt;&lt;/related-urls&gt;&lt;/urls&gt;&lt;custom1&gt;Basu, D Ferns, S Prasad, M Arun Nalini, P Case Reports Journal Article England Postgrad Med J. 2002 Sep;78(923):567, 569. doi: 10.1136/pmj.78.923.567.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93</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46BF4796"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Basu et al 2002</w:t>
            </w:r>
          </w:p>
        </w:tc>
        <w:tc>
          <w:tcPr>
            <w:tcW w:w="837" w:type="pct"/>
          </w:tcPr>
          <w:p w14:paraId="332A161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7</w:t>
            </w:r>
          </w:p>
        </w:tc>
      </w:tr>
      <w:tr w:rsidR="00D66D98" w:rsidRPr="00D66D98" w14:paraId="1E8E1123" w14:textId="77777777" w:rsidTr="0076223D">
        <w:tc>
          <w:tcPr>
            <w:tcW w:w="601" w:type="pct"/>
          </w:tcPr>
          <w:p w14:paraId="289F0710"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94" w:tooltip="Leavitt, 2007 #153" w:history="1">
              <w:r w:rsidRPr="00D66D98">
                <w:rPr>
                  <w:rFonts w:ascii="Times New Roman" w:hAnsi="Times New Roman" w:cs="Times New Roman"/>
                  <w:kern w:val="1"/>
                </w:rPr>
                <w:fldChar w:fldCharType="begin">
                  <w:fldData xml:space="preserve">PEVuZE5vdGU+PENpdGU+PEF1dGhvcj5MZWF2aXR0PC9BdXRob3I+PFllYXI+MjAwNzwvWWVhcj48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MZWF2aXR0PC9BdXRob3I+PFllYXI+MjAwNzwvWWVhcj48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94</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77DEB77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eavitt et al 2007</w:t>
            </w:r>
          </w:p>
        </w:tc>
        <w:tc>
          <w:tcPr>
            <w:tcW w:w="837" w:type="pct"/>
          </w:tcPr>
          <w:p w14:paraId="36315B7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7</w:t>
            </w:r>
          </w:p>
        </w:tc>
      </w:tr>
      <w:tr w:rsidR="00D66D98" w:rsidRPr="00D66D98" w14:paraId="3A8109C0" w14:textId="77777777" w:rsidTr="0076223D">
        <w:tc>
          <w:tcPr>
            <w:tcW w:w="601" w:type="pct"/>
          </w:tcPr>
          <w:p w14:paraId="4B3434B2"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95" w:tooltip="Philippart, 1982 #215" w:history="1">
              <w:r w:rsidRPr="00D66D98">
                <w:rPr>
                  <w:rFonts w:ascii="Times New Roman" w:hAnsi="Times New Roman" w:cs="Times New Roman"/>
                  <w:kern w:val="1"/>
                </w:rPr>
                <w:fldChar w:fldCharType="begin">
                  <w:fldData xml:space="preserve">PEVuZE5vdGU+PENpdGU+PEF1dGhvcj5QaGlsaXBwYXJ0PC9BdXRob3I+PFllYXI+MTk4MjwvWWVh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QaGlsaXBwYXJ0PC9BdXRob3I+PFllYXI+MTk4MjwvWWVh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95</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2CD6675C" w14:textId="5F11B77D"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Philippart et al 1982</w:t>
            </w:r>
          </w:p>
        </w:tc>
        <w:tc>
          <w:tcPr>
            <w:tcW w:w="837" w:type="pct"/>
          </w:tcPr>
          <w:p w14:paraId="3847EDF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7</w:t>
            </w:r>
          </w:p>
        </w:tc>
      </w:tr>
      <w:tr w:rsidR="00D66D98" w:rsidRPr="00D66D98" w14:paraId="32E9B85B" w14:textId="77777777" w:rsidTr="0076223D">
        <w:trPr>
          <w:trHeight w:val="320"/>
        </w:trPr>
        <w:tc>
          <w:tcPr>
            <w:tcW w:w="601" w:type="pct"/>
          </w:tcPr>
          <w:p w14:paraId="035FEF9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96" w:tooltip="Weiskirchen, 2017 #279"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Weiskirchen&lt;/Author&gt;&lt;Year&gt;2017&lt;/Year&gt;&lt;RecNum&gt;279&lt;/RecNum&gt;&lt;DisplayText&gt;&lt;style face="superscript"&gt;196&lt;/style&gt;&lt;/DisplayText&gt;&lt;record&gt;&lt;rec-number&gt;279&lt;/rec-number&gt;&lt;foreign-keys&gt;&lt;key app="EN" db-id="95zfp502y29psve52vqxpvfk9r2wvvt9assv" timestamp="0"&gt;279&lt;/key&gt;&lt;/foreign-keys&gt;&lt;ref-type name="Journal Article"&gt;17&lt;/ref-type&gt;&lt;contributors&gt;&lt;authors&gt;&lt;author&gt;Weiskirchen, R.&lt;/author&gt;&lt;/authors&gt;&lt;/contributors&gt;&lt;titles&gt;&lt;title&gt;Fast progression of liver damage in lysosomal acid lipase deficiency&lt;/title&gt;&lt;secondary-title&gt;Curr Med Res Opin&lt;/secondary-title&gt;&lt;/titles&gt;&lt;pages&gt;2081-2083&lt;/pages&gt;&lt;volume&gt;33&lt;/volume&gt;&lt;number&gt;11&lt;/number&gt;&lt;keywords&gt;&lt;keyword&gt;Adult&lt;/keyword&gt;&lt;keyword&gt;Child&lt;/keyword&gt;&lt;keyword&gt;Disease Progression&lt;/keyword&gt;&lt;keyword&gt;Humans&lt;/keyword&gt;&lt;keyword&gt;Liver&lt;/keyword&gt;&lt;keyword&gt;*Liver Diseases&lt;/keyword&gt;&lt;keyword&gt;*Wolman Disease&lt;/keyword&gt;&lt;keyword&gt;Wolman Disease&lt;/keyword&gt;&lt;keyword&gt;Lipase&lt;/keyword&gt;&lt;keyword&gt;Hyperlipoproteinemia Type I&lt;/keyword&gt;&lt;keyword&gt;Sterol Esterase&lt;/keyword&gt;&lt;/keywords&gt;&lt;dates&gt;&lt;year&gt;2017&lt;/year&gt;&lt;pub-dates&gt;&lt;date&gt;2017&lt;/date&gt;&lt;/pub-dates&gt;&lt;/dates&gt;&lt;isbn&gt;0300-7995&lt;/isbn&gt;&lt;accession-num&gt;28537522&lt;/accession-num&gt;&lt;urls&gt;&lt;related-urls&gt;&lt;url&gt;https://www.tandfonline.com/doi/pdf/10.1080/03007995.2017.1335193?needAccess=true&lt;/url&gt;&lt;/related-urls&gt;&lt;/urls&gt;&lt;custom1&gt;1473-4877 Weiskirchen, Ralf Editorial Comment England Curr Med Res Opin. 2017 Nov;33(11):2081-2083. doi: 10.1080/03007995.2017.1335193. Epub 2017 Jun 7.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96</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1277D38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Weiskirchen 2017</w:t>
            </w:r>
          </w:p>
        </w:tc>
        <w:tc>
          <w:tcPr>
            <w:tcW w:w="837" w:type="pct"/>
          </w:tcPr>
          <w:p w14:paraId="19FA505D"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7</w:t>
            </w:r>
          </w:p>
        </w:tc>
      </w:tr>
      <w:tr w:rsidR="00D66D98" w:rsidRPr="00D66D98" w14:paraId="4CD8D27D" w14:textId="77777777" w:rsidTr="0076223D">
        <w:trPr>
          <w:trHeight w:val="310"/>
        </w:trPr>
        <w:tc>
          <w:tcPr>
            <w:tcW w:w="601" w:type="pct"/>
          </w:tcPr>
          <w:p w14:paraId="4B525A38"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97" w:tooltip="al-Essa, 1999 #5"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al-Essa&lt;/Author&gt;&lt;Year&gt;1999&lt;/Year&gt;&lt;RecNum&gt;5&lt;/RecNum&gt;&lt;DisplayText&gt;&lt;style face="superscript"&gt;197&lt;/style&gt;&lt;/DisplayText&gt;&lt;record&gt;&lt;rec-number&gt;5&lt;/rec-number&gt;&lt;foreign-keys&gt;&lt;key app="EN" db-id="95zfp502y29psve52vqxpvfk9r2wvvt9assv" timestamp="0"&gt;5&lt;/key&gt;&lt;/foreign-keys&gt;&lt;ref-type name="Journal Article"&gt;17&lt;/ref-type&gt;&lt;contributors&gt;&lt;authors&gt;&lt;author&gt;al-Essa, M. A.&lt;/author&gt;&lt;author&gt;Bakheet, S. M.&lt;/author&gt;&lt;author&gt;Patay, Z. J.&lt;/author&gt;&lt;author&gt;Powe, J. E.&lt;/author&gt;&lt;author&gt;Ozand, P. T.&lt;/author&gt;&lt;/authors&gt;&lt;/contributors&gt;&lt;titles&gt;&lt;title&gt;Normal fluorine-18-labelled 2-fluoro-2-deoxyglucose positron emission tomography and magnetic resonance imaging of the brain in Wolman disease&lt;/title&gt;&lt;secondary-title&gt;J Inherit Metab Dis&lt;/secondary-title&gt;&lt;/titles&gt;&lt;pages&gt;846-8&lt;/pages&gt;&lt;volume&gt;22&lt;/volume&gt;&lt;number&gt;7&lt;/number&gt;&lt;keywords&gt;&lt;keyword&gt;Brain/diagnostic imaging/*pathology&lt;/keyword&gt;&lt;keyword&gt;Female&lt;/keyword&gt;&lt;keyword&gt;Fluorine Radioisotopes&lt;/keyword&gt;&lt;keyword&gt;Fluorodeoxyglucose F18&lt;/keyword&gt;&lt;keyword&gt;Humans&lt;/keyword&gt;&lt;keyword&gt;Infant&lt;/keyword&gt;&lt;keyword&gt;Isotope Labeling&lt;/keyword&gt;&lt;keyword&gt;Magnetic Resonance Imaging&lt;/keyword&gt;&lt;keyword&gt;Radiography&lt;/keyword&gt;&lt;keyword&gt;Tomography, Emission-Computed&lt;/keyword&gt;&lt;keyword&gt;Wolman Disease/*diagnosis/diagnostic imaging/pathology&lt;/keyword&gt;&lt;keyword&gt;Wolman Disease&lt;/keyword&gt;&lt;keyword&gt;Deoxyglucose&lt;/keyword&gt;&lt;keyword&gt;Brain&lt;/keyword&gt;&lt;keyword&gt;Fluorine&lt;/keyword&gt;&lt;/keywords&gt;&lt;dates&gt;&lt;year&gt;1999&lt;/year&gt;&lt;pub-dates&gt;&lt;date&gt;1999&lt;/date&gt;&lt;/pub-dates&gt;&lt;/dates&gt;&lt;isbn&gt;0141-8955 (Print) 0141-8955&lt;/isbn&gt;&lt;accession-num&gt;10518290&lt;/accession-num&gt;&lt;urls&gt;&lt;related-urls&gt;&lt;url&gt;https://onlinelibrary.wiley.com/doi/abs/10.1023/A%3A1005574511759?sid=nlm%3Apubmed&lt;/url&gt;&lt;/related-urls&gt;&lt;/urls&gt;&lt;custom1&gt;al-Essa, M A Bakheet, S M Patay, Z J Powe, J E Ozand, P T Case Reports Journal Article Research Support, Non-U.S. Gov&amp;apos;t United States J Inherit Metab Dis. 1999 Oct;22(7):846-8.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97</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315BE40C" w14:textId="45B9260E"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Al-Essa et al 1999</w:t>
            </w:r>
          </w:p>
        </w:tc>
        <w:tc>
          <w:tcPr>
            <w:tcW w:w="837" w:type="pct"/>
          </w:tcPr>
          <w:p w14:paraId="2D4861B3"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8</w:t>
            </w:r>
          </w:p>
        </w:tc>
      </w:tr>
      <w:tr w:rsidR="00D66D98" w:rsidRPr="00D66D98" w14:paraId="0A3D13D1" w14:textId="77777777" w:rsidTr="0076223D">
        <w:tc>
          <w:tcPr>
            <w:tcW w:w="601" w:type="pct"/>
          </w:tcPr>
          <w:p w14:paraId="350FE3A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98" w:tooltip="Arterburn, 1991 #11" w:history="1">
              <w:r w:rsidRPr="00D66D98">
                <w:rPr>
                  <w:rFonts w:ascii="Times New Roman" w:hAnsi="Times New Roman" w:cs="Times New Roman"/>
                  <w:kern w:val="1"/>
                </w:rPr>
                <w:fldChar w:fldCharType="begin"/>
              </w:r>
              <w:r w:rsidRPr="00D66D98">
                <w:rPr>
                  <w:rFonts w:ascii="Times New Roman" w:hAnsi="Times New Roman" w:cs="Times New Roman"/>
                  <w:kern w:val="1"/>
                </w:rPr>
                <w:instrText xml:space="preserve"> ADDIN EN.CITE &lt;EndNote&gt;&lt;Cite&gt;&lt;Author&gt;Arterburn&lt;/Author&gt;&lt;Year&gt;1991&lt;/Year&gt;&lt;RecNum&gt;11&lt;/RecNum&gt;&lt;DisplayText&gt;&lt;style face="superscript"&gt;198&lt;/style&gt;&lt;/DisplayText&gt;&lt;record&gt;&lt;rec-number&gt;11&lt;/rec-number&gt;&lt;foreign-keys&gt;&lt;key app="EN" db-id="95zfp502y29psve52vqxpvfk9r2wvvt9assv" timestamp="0"&gt;11&lt;/key&gt;&lt;/foreign-keys&gt;&lt;ref-type name="Journal Article"&gt;17&lt;/ref-type&gt;&lt;contributors&gt;&lt;authors&gt;&lt;author&gt;Arterburn, J. N.&lt;/author&gt;&lt;author&gt;Lee, W. M.&lt;/author&gt;&lt;author&gt;Wood, R. P.&lt;/author&gt;&lt;author&gt;Shaw, B. W.&lt;/author&gt;&lt;author&gt;Markin, R. S.&lt;/author&gt;&lt;/authors&gt;&lt;/contributors&gt;&lt;titles&gt;&lt;title&gt;Orthotopic liver transplantation for cholesteryl ester storage disease&lt;/title&gt;&lt;secondary-title&gt;J Clin Gastroenterol&lt;/secondary-title&gt;&lt;/titles&gt;&lt;pages&gt;482-5&lt;/pages&gt;&lt;volume&gt;13&lt;/volume&gt;&lt;number&gt;4&lt;/number&gt;&lt;keywords&gt;&lt;keyword&gt;Adolescent&lt;/keyword&gt;&lt;keyword&gt;Cholesterol Ester Storage Disease/*surgery&lt;/keyword&gt;&lt;keyword&gt;Female&lt;/keyword&gt;&lt;keyword&gt;Humans&lt;/keyword&gt;&lt;keyword&gt;Liver Cirrhosis/*surgery&lt;/keyword&gt;&lt;keyword&gt;*Liver Transplantation&lt;/keyword&gt;&lt;keyword&gt;Liver Transplantation&lt;/keyword&gt;&lt;keyword&gt;Cholesterol Ester Storage Disease&lt;/keyword&gt;&lt;keyword&gt;Liver&lt;/keyword&gt;&lt;/keywords&gt;&lt;dates&gt;&lt;year&gt;1991&lt;/year&gt;&lt;pub-dates&gt;&lt;date&gt;1991&lt;/date&gt;&lt;/pub-dates&gt;&lt;/dates&gt;&lt;isbn&gt;0192-0790 (Print) 0192-0790&lt;/isbn&gt;&lt;accession-num&gt;1918862&lt;/accession-num&gt;&lt;urls&gt;&lt;/urls&gt;&lt;custom1&gt;Arterburn, J N Lee, W M Wood, R P Shaw, B W Markin, R S Case Reports Letter United States J Clin Gastroenterol. 1991 Aug;13(4):482-5. RAYYAN-INCLUSION: {&amp;quot;Camila&amp;quot;=&amp;gt;&amp;quot;Included&amp;quot;, &amp;quot;Anne&amp;quot;=&amp;gt;&amp;quot;Included&amp;quot;}&lt;/custom1&gt;&lt;language&gt;eng&lt;/language&gt;&lt;/record&gt;&lt;/Cite&gt;&lt;/EndNote&gt;</w:instrText>
              </w:r>
              <w:r w:rsidRPr="00D66D98">
                <w:rPr>
                  <w:rFonts w:ascii="Times New Roman" w:hAnsi="Times New Roman" w:cs="Times New Roman"/>
                  <w:kern w:val="1"/>
                </w:rPr>
                <w:fldChar w:fldCharType="separate"/>
              </w:r>
              <w:r w:rsidRPr="00D66D98">
                <w:rPr>
                  <w:rFonts w:ascii="Times New Roman" w:hAnsi="Times New Roman" w:cs="Times New Roman"/>
                  <w:noProof/>
                  <w:kern w:val="1"/>
                </w:rPr>
                <w:t>198</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3D9E044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Arteburn et al 1991</w:t>
            </w:r>
          </w:p>
        </w:tc>
        <w:tc>
          <w:tcPr>
            <w:tcW w:w="837" w:type="pct"/>
          </w:tcPr>
          <w:p w14:paraId="72177DA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8</w:t>
            </w:r>
          </w:p>
        </w:tc>
      </w:tr>
      <w:tr w:rsidR="00D66D98" w:rsidRPr="00D66D98" w14:paraId="4A0B6852" w14:textId="77777777" w:rsidTr="0076223D">
        <w:tc>
          <w:tcPr>
            <w:tcW w:w="601" w:type="pct"/>
          </w:tcPr>
          <w:p w14:paraId="642DF4C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199" w:tooltip="Jones, 2016 #117" w:history="1">
              <w:r w:rsidRPr="00D66D98">
                <w:rPr>
                  <w:rFonts w:ascii="Times New Roman" w:hAnsi="Times New Roman" w:cs="Times New Roman"/>
                  <w:kern w:val="1"/>
                </w:rPr>
                <w:fldChar w:fldCharType="begin">
                  <w:fldData xml:space="preserve">PEVuZE5vdGU+PENpdGU+PEF1dGhvcj5Kb25lczwvQXV0aG9yPjxZZWFyPjIwMTY8L1llYXI+PFJl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Kb25lczwvQXV0aG9yPjxZZWFyPjIwMTY8L1llYXI+PFJl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199</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5214EE9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Jones et al 2016</w:t>
            </w:r>
          </w:p>
        </w:tc>
        <w:tc>
          <w:tcPr>
            <w:tcW w:w="837" w:type="pct"/>
          </w:tcPr>
          <w:p w14:paraId="0812888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8</w:t>
            </w:r>
          </w:p>
        </w:tc>
      </w:tr>
      <w:tr w:rsidR="00D66D98" w:rsidRPr="00D66D98" w14:paraId="4704023E" w14:textId="77777777" w:rsidTr="0076223D">
        <w:trPr>
          <w:trHeight w:val="306"/>
        </w:trPr>
        <w:tc>
          <w:tcPr>
            <w:tcW w:w="601" w:type="pct"/>
          </w:tcPr>
          <w:p w14:paraId="32ADF91E"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200" w:tooltip="Kucukcongar Yavas, 2015 #139" w:history="1">
              <w:r w:rsidRPr="00D66D98">
                <w:rPr>
                  <w:rFonts w:ascii="Times New Roman" w:hAnsi="Times New Roman" w:cs="Times New Roman"/>
                  <w:kern w:val="1"/>
                </w:rPr>
                <w:fldChar w:fldCharType="begin">
                  <w:fldData xml:space="preserve">PEVuZE5vdGU+PENpdGU+PEF1dGhvcj5LdWN1a2NvbmdhciBZYXZhczwvQXV0aG9yPjxZZWFyPjIw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LdWN1a2NvbmdhciBZYXZhczwvQXV0aG9yPjxZZWFyPjIw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200</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573AB9E1"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Kucukcongar Yava et al 2015</w:t>
            </w:r>
          </w:p>
        </w:tc>
        <w:tc>
          <w:tcPr>
            <w:tcW w:w="837" w:type="pct"/>
          </w:tcPr>
          <w:p w14:paraId="02F9DF9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8</w:t>
            </w:r>
          </w:p>
        </w:tc>
      </w:tr>
      <w:tr w:rsidR="00D66D98" w:rsidRPr="00D66D98" w14:paraId="4CE4A326" w14:textId="77777777" w:rsidTr="0076223D">
        <w:trPr>
          <w:trHeight w:val="306"/>
        </w:trPr>
        <w:tc>
          <w:tcPr>
            <w:tcW w:w="601" w:type="pct"/>
          </w:tcPr>
          <w:p w14:paraId="7FD6E28F"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history="1">
              <w:r w:rsidRPr="00D66D98">
                <w:rPr>
                  <w:rFonts w:ascii="Times New Roman" w:hAnsi="Times New Roman" w:cs="Times New Roman"/>
                  <w:kern w:val="1"/>
                </w:rPr>
                <w:fldChar w:fldCharType="begin">
                  <w:fldData xml:space="preserve">PEVuZE5vdGU+PENpdGU+PEF1dGhvcj5MaXBpxYRza2k8L0F1dGhvcj48WWVhcj4yMDE4PC9ZZWFy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MaXBpxYRza2k8L0F1dGhvcj48WWVhcj4yMDE4PC9ZZWFy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201</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71BE7737" w14:textId="6AF5B349"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inpinski et al 2018</w:t>
            </w:r>
          </w:p>
        </w:tc>
        <w:tc>
          <w:tcPr>
            <w:tcW w:w="837" w:type="pct"/>
          </w:tcPr>
          <w:p w14:paraId="32F06F25"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8</w:t>
            </w:r>
          </w:p>
        </w:tc>
      </w:tr>
      <w:tr w:rsidR="00D66D98" w:rsidRPr="00D66D98" w14:paraId="0D095B5F" w14:textId="77777777" w:rsidTr="0076223D">
        <w:tc>
          <w:tcPr>
            <w:tcW w:w="601" w:type="pct"/>
          </w:tcPr>
          <w:p w14:paraId="7A53D84B"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rPr>
              <w:t>(</w:t>
            </w:r>
            <w:hyperlink w:anchor="_ENREF_202" w:tooltip="Lyons, 2020 #657" w:history="1">
              <w:r w:rsidRPr="00D66D98">
                <w:rPr>
                  <w:rFonts w:ascii="Times New Roman" w:hAnsi="Times New Roman" w:cs="Times New Roman"/>
                  <w:kern w:val="1"/>
                </w:rPr>
                <w:fldChar w:fldCharType="begin">
                  <w:fldData xml:space="preserve">PEVuZE5vdGU+PENpdGU+PEF1dGhvcj5MeW9uczwvQXV0aG9yPjxZZWFyPjIwMjA8L1llYXI+PFJl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</w:fldData>
                </w:fldChar>
              </w:r>
              <w:r w:rsidRPr="00D66D98">
                <w:rPr>
                  <w:rFonts w:ascii="Times New Roman" w:hAnsi="Times New Roman" w:cs="Times New Roman"/>
                  <w:kern w:val="1"/>
                </w:rPr>
                <w:instrText xml:space="preserve"> ADDIN EN.CITE </w:instrText>
              </w:r>
              <w:r w:rsidRPr="00D66D98">
                <w:rPr>
                  <w:rFonts w:ascii="Times New Roman" w:hAnsi="Times New Roman" w:cs="Times New Roman"/>
                  <w:kern w:val="1"/>
                </w:rPr>
                <w:fldChar w:fldCharType="begin">
                  <w:fldData xml:space="preserve">PEVuZE5vdGU+PENpdGU+PEF1dGhvcj5MeW9uczwvQXV0aG9yPjxZZWFyPjIwMjA8L1llYXI+PFJl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</w:fldData>
                </w:fldChar>
              </w:r>
              <w:r w:rsidRPr="00D66D98">
                <w:rPr>
                  <w:rFonts w:ascii="Times New Roman" w:hAnsi="Times New Roman" w:cs="Times New Roman"/>
                  <w:kern w:val="1"/>
                </w:rPr>
                <w:instrText xml:space="preserve"> ADDIN EN.CITE.DATA </w:instrText>
              </w:r>
              <w:r w:rsidRPr="00D66D98">
                <w:rPr>
                  <w:rFonts w:ascii="Times New Roman" w:hAnsi="Times New Roman" w:cs="Times New Roman"/>
                  <w:kern w:val="1"/>
                </w:rPr>
              </w:r>
              <w:r w:rsidRPr="00D66D98">
                <w:rPr>
                  <w:rFonts w:ascii="Times New Roman" w:hAnsi="Times New Roman" w:cs="Times New Roman"/>
                  <w:kern w:val="1"/>
                </w:rPr>
                <w:fldChar w:fldCharType="end"/>
              </w:r>
              <w:r w:rsidRPr="00D66D98">
                <w:rPr>
                  <w:rFonts w:ascii="Times New Roman" w:hAnsi="Times New Roman" w:cs="Times New Roman"/>
                  <w:kern w:val="1"/>
                </w:rPr>
              </w:r>
              <w:r w:rsidRPr="00D66D98">
                <w:rPr>
                  <w:rFonts w:ascii="Times New Roman" w:hAnsi="Times New Roman" w:cs="Times New Roman"/>
                  <w:kern w:val="1"/>
                </w:rPr>
                <w:fldChar w:fldCharType="separate"/>
              </w:r>
              <w:r w:rsidRPr="00D66D98">
                <w:rPr>
                  <w:rFonts w:ascii="Times New Roman" w:hAnsi="Times New Roman" w:cs="Times New Roman"/>
                  <w:noProof/>
                  <w:kern w:val="1"/>
                </w:rPr>
                <w:t>202</w:t>
              </w:r>
              <w:r w:rsidRPr="00D66D98">
                <w:rPr>
                  <w:rFonts w:ascii="Times New Roman" w:hAnsi="Times New Roman" w:cs="Times New Roman"/>
                  <w:kern w:val="1"/>
                </w:rPr>
                <w:fldChar w:fldCharType="end"/>
              </w:r>
            </w:hyperlink>
            <w:r w:rsidRPr="00D66D98">
              <w:rPr>
                <w:rFonts w:ascii="Times New Roman" w:hAnsi="Times New Roman" w:cs="Times New Roman"/>
                <w:kern w:val="1"/>
              </w:rPr>
              <w:t>)</w:t>
            </w:r>
          </w:p>
        </w:tc>
        <w:tc>
          <w:tcPr>
            <w:tcW w:w="3562" w:type="pct"/>
          </w:tcPr>
          <w:p w14:paraId="7D9DC03C"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Lyons et al 2020</w:t>
            </w:r>
          </w:p>
        </w:tc>
        <w:tc>
          <w:tcPr>
            <w:tcW w:w="837" w:type="pct"/>
          </w:tcPr>
          <w:p w14:paraId="27E4BBE7" w14:textId="77777777" w:rsidR="00D66D98" w:rsidRPr="00D66D98" w:rsidRDefault="00D66D98" w:rsidP="00D66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kern w:val="1"/>
              </w:rPr>
            </w:pPr>
            <w:r w:rsidRPr="00D66D98">
              <w:rPr>
                <w:rFonts w:ascii="Times New Roman" w:hAnsi="Times New Roman" w:cs="Times New Roman"/>
                <w:kern w:val="1"/>
              </w:rPr>
              <w:t>8</w:t>
            </w:r>
          </w:p>
        </w:tc>
      </w:tr>
    </w:tbl>
    <w:p w14:paraId="3B0305CE" w14:textId="77777777" w:rsidR="00D66D98" w:rsidRPr="00D66D98" w:rsidRDefault="00D66D98" w:rsidP="0073695E">
      <w:pPr>
        <w:widowControl w:val="0"/>
        <w:autoSpaceDE w:val="0"/>
        <w:autoSpaceDN w:val="0"/>
        <w:adjustRightInd w:val="0"/>
        <w:jc w:val="both"/>
        <w:rPr>
          <w:rFonts w:ascii="Times New Roman" w:hAnsi="Times New Roman" w:cs="Times New Roman"/>
          <w:color w:val="262626"/>
          <w:lang w:val="en-US"/>
        </w:rPr>
      </w:pPr>
      <w:r w:rsidRPr="00D66D98">
        <w:rPr>
          <w:rFonts w:ascii="Times New Roman" w:hAnsi="Times New Roman" w:cs="Times New Roman"/>
          <w:color w:val="262626"/>
          <w:lang w:val="en-US"/>
        </w:rPr>
        <w:t>Legend: 1) Studies with adults (over 18 years old) ; 2) Studies not performing laboratorial exam to confirm the diagnosis; 3) Studies in which patients features were not evaluated; 4) Secondary studies (articles reviews, letter to the editor, books and book chapters); 5) Studies not published in Latin Roman Alphabet; 6) Full text not available 7) Studies without patient with lysosomal acid lipase deficiency 8) Studies with previously published case.</w:t>
      </w:r>
    </w:p>
    <w:p w14:paraId="7E0295CF" w14:textId="3510BB59" w:rsidR="00D66D98" w:rsidRDefault="00D66D98" w:rsidP="0073695E">
      <w:pPr>
        <w:jc w:val="both"/>
        <w:rPr>
          <w:rFonts w:ascii="Times New Roman" w:hAnsi="Times New Roman" w:cs="Times New Roman"/>
          <w:lang w:val="en-US"/>
        </w:rPr>
      </w:pPr>
    </w:p>
    <w:p w14:paraId="5DF026AA" w14:textId="2026C89E" w:rsidR="0073695E" w:rsidRPr="00D66D98" w:rsidRDefault="0073695E" w:rsidP="0073695E">
      <w:pPr>
        <w:jc w:val="both"/>
        <w:rPr>
          <w:rFonts w:ascii="Times New Roman" w:hAnsi="Times New Roman" w:cs="Times New Roman"/>
          <w:lang w:val="en-US"/>
        </w:rPr>
      </w:pPr>
      <w:r>
        <w:rPr>
          <w:rFonts w:ascii="Times New Roman" w:hAnsi="Times New Roman" w:cs="Times New Roman"/>
          <w:lang w:val="en-US"/>
        </w:rPr>
        <w:t>References</w:t>
      </w:r>
    </w:p>
    <w:p w14:paraId="443A2E92" w14:textId="77777777" w:rsidR="00D66D98" w:rsidRPr="00D66D98" w:rsidRDefault="00D66D98" w:rsidP="0073695E">
      <w:pPr>
        <w:jc w:val="both"/>
        <w:rPr>
          <w:rFonts w:ascii="Times New Roman" w:hAnsi="Times New Roman" w:cs="Times New Roman"/>
          <w:lang w:val="en-US"/>
        </w:rPr>
      </w:pPr>
    </w:p>
    <w:p w14:paraId="071960FF" w14:textId="77777777" w:rsidR="00D66D98" w:rsidRPr="00D66D98" w:rsidRDefault="00D66D98" w:rsidP="0073695E">
      <w:pPr>
        <w:pStyle w:val="EndNoteBibliography"/>
        <w:jc w:val="both"/>
        <w:rPr>
          <w:noProof/>
        </w:rPr>
      </w:pPr>
      <w:r w:rsidRPr="00D66D98">
        <w:fldChar w:fldCharType="begin"/>
      </w:r>
      <w:r w:rsidRPr="00D66D98">
        <w:instrText xml:space="preserve"> ADDIN EN.REFLIST </w:instrText>
      </w:r>
      <w:r w:rsidRPr="00D66D98">
        <w:fldChar w:fldCharType="separate"/>
      </w:r>
      <w:r w:rsidRPr="00D66D98">
        <w:rPr>
          <w:noProof/>
        </w:rPr>
        <w:t>1.</w:t>
      </w:r>
      <w:r w:rsidRPr="00D66D98">
        <w:rPr>
          <w:noProof/>
        </w:rPr>
        <w:tab/>
        <w:t>Ameis D, Brockmann G, Knoblich R, Merkel M, Ostlund Jr RE, Yang JW, et al. A 5' splice-region mutation and a dinucleotide deletion in the lysosomal acid lipase gene in two patients with cholesteryl ester storage disease. Journal of lipid research. 1995;36(2):241-50.</w:t>
      </w:r>
    </w:p>
    <w:p w14:paraId="73AAD4D3" w14:textId="77777777" w:rsidR="00D66D98" w:rsidRPr="00D66D98" w:rsidRDefault="00D66D98" w:rsidP="0073695E">
      <w:pPr>
        <w:pStyle w:val="EndNoteBibliography"/>
        <w:jc w:val="both"/>
        <w:rPr>
          <w:noProof/>
        </w:rPr>
      </w:pPr>
      <w:r w:rsidRPr="00D66D98">
        <w:rPr>
          <w:noProof/>
        </w:rPr>
        <w:t>2.</w:t>
      </w:r>
      <w:r w:rsidRPr="00D66D98">
        <w:rPr>
          <w:noProof/>
        </w:rPr>
        <w:tab/>
        <w:t>Burton BK, Deegan PB, Enns GM, Guardamagna O, Horslen S, Hovingh GK, et al. Clinical Features of Lysosomal Acid Lipase Deficiency. Journal of pediatric gastroenterology and nutrition. 2015;61(6):619-25.</w:t>
      </w:r>
    </w:p>
    <w:p w14:paraId="7BB399B6" w14:textId="77777777" w:rsidR="00D66D98" w:rsidRPr="00D66D98" w:rsidRDefault="00D66D98" w:rsidP="0073695E">
      <w:pPr>
        <w:pStyle w:val="EndNoteBibliography"/>
        <w:jc w:val="both"/>
        <w:rPr>
          <w:noProof/>
        </w:rPr>
      </w:pPr>
      <w:r w:rsidRPr="00D66D98">
        <w:rPr>
          <w:noProof/>
        </w:rPr>
        <w:t>3.</w:t>
      </w:r>
      <w:r w:rsidRPr="00D66D98">
        <w:rPr>
          <w:noProof/>
        </w:rPr>
        <w:tab/>
        <w:t>Burton BK, Silliman N, Marulkar S. Progression of liver disease in children and adults with lysosomal acid lipase deficiency. Current medical research and opinion. 2017;33(7):1211-4.</w:t>
      </w:r>
    </w:p>
    <w:p w14:paraId="341CCD16" w14:textId="77777777" w:rsidR="00D66D98" w:rsidRPr="00D66D98" w:rsidRDefault="00D66D98" w:rsidP="0073695E">
      <w:pPr>
        <w:pStyle w:val="EndNoteBibliography"/>
        <w:jc w:val="both"/>
        <w:rPr>
          <w:noProof/>
        </w:rPr>
      </w:pPr>
      <w:r w:rsidRPr="00D66D98">
        <w:rPr>
          <w:noProof/>
        </w:rPr>
        <w:t>4.</w:t>
      </w:r>
      <w:r w:rsidRPr="00D66D98">
        <w:rPr>
          <w:noProof/>
        </w:rPr>
        <w:tab/>
        <w:t>Canbay A, Muller MN, Philippou S, Gerken G, Tromm A. Cholesteryl Ester Storage Disease: Fatal Outcome without Causal Therapy in a Female Patient with the Preventable Sequelae of Progressive Liver Disease after Many Years of Mild Symptoms. The American journal of case reports. 2018;19:577-81.</w:t>
      </w:r>
    </w:p>
    <w:p w14:paraId="4FF4831B" w14:textId="77777777" w:rsidR="00D66D98" w:rsidRPr="00D66D98" w:rsidRDefault="00D66D98" w:rsidP="0073695E">
      <w:pPr>
        <w:pStyle w:val="EndNoteBibliography"/>
        <w:jc w:val="both"/>
        <w:rPr>
          <w:noProof/>
          <w:lang w:val="pt-BR"/>
        </w:rPr>
      </w:pPr>
      <w:r w:rsidRPr="00D66D98">
        <w:rPr>
          <w:noProof/>
        </w:rPr>
        <w:t>5.</w:t>
      </w:r>
      <w:r w:rsidRPr="00D66D98">
        <w:rPr>
          <w:noProof/>
        </w:rPr>
        <w:tab/>
        <w:t xml:space="preserve">Castro Narro GE, Gamboa Domínguez A, Consuelo Sánchez A, Salazar Martínez A, Agramonte Hevia J, Cebolla JJ, et al. Combined Hepatocellular–Cholangiocarcinoma in a Patient With Cirrhosis Due to Cholesteryl Ester Storage Disease. </w:t>
      </w:r>
      <w:r w:rsidRPr="00D66D98">
        <w:rPr>
          <w:noProof/>
          <w:lang w:val="pt-BR"/>
        </w:rPr>
        <w:t>Hepatology (Baltimore, Md). 2019;69(4):1838-41.</w:t>
      </w:r>
    </w:p>
    <w:p w14:paraId="725692E6" w14:textId="77777777" w:rsidR="00D66D98" w:rsidRPr="00D66D98" w:rsidRDefault="00D66D98" w:rsidP="0073695E">
      <w:pPr>
        <w:pStyle w:val="EndNoteBibliography"/>
        <w:jc w:val="both"/>
        <w:rPr>
          <w:noProof/>
        </w:rPr>
      </w:pPr>
      <w:r w:rsidRPr="00D66D98">
        <w:rPr>
          <w:noProof/>
          <w:lang w:val="pt-BR"/>
        </w:rPr>
        <w:t>6.</w:t>
      </w:r>
      <w:r w:rsidRPr="00D66D98">
        <w:rPr>
          <w:noProof/>
          <w:lang w:val="pt-BR"/>
        </w:rPr>
        <w:tab/>
        <w:t xml:space="preserve">Chora JR, Alves AC, Medeiros AM, Mariano C, Lobarinhas G, Guerra A, et al. </w:t>
      </w:r>
      <w:r w:rsidRPr="00D66D98">
        <w:rPr>
          <w:noProof/>
        </w:rPr>
        <w:t>Lysosomal acid lipase deficiency: A hidden disease among cohorts of familial hypercholesterolemia? Journal of clinical lipidology. 2017;11(2):477-84.e2.</w:t>
      </w:r>
    </w:p>
    <w:p w14:paraId="7E4E7790" w14:textId="77777777" w:rsidR="00D66D98" w:rsidRPr="00D66D98" w:rsidRDefault="00D66D98" w:rsidP="0073695E">
      <w:pPr>
        <w:pStyle w:val="EndNoteBibliography"/>
        <w:jc w:val="both"/>
        <w:rPr>
          <w:noProof/>
        </w:rPr>
      </w:pPr>
      <w:r w:rsidRPr="00D66D98">
        <w:rPr>
          <w:noProof/>
        </w:rPr>
        <w:t>7.</w:t>
      </w:r>
      <w:r w:rsidRPr="00D66D98">
        <w:rPr>
          <w:noProof/>
        </w:rPr>
        <w:tab/>
        <w:t>Ivashkin V, Zharkova M. Cholesteryl Ester Crystals in Lysosomal Acid Lipase Deficiency. The New England journal of medicine. 2017;376(9):e14.</w:t>
      </w:r>
    </w:p>
    <w:p w14:paraId="234DD2D0" w14:textId="77777777" w:rsidR="00D66D98" w:rsidRPr="00D66D98" w:rsidRDefault="00D66D98" w:rsidP="0073695E">
      <w:pPr>
        <w:pStyle w:val="EndNoteBibliography"/>
        <w:jc w:val="both"/>
        <w:rPr>
          <w:noProof/>
        </w:rPr>
      </w:pPr>
      <w:r w:rsidRPr="00D66D98">
        <w:rPr>
          <w:noProof/>
        </w:rPr>
        <w:t>8.</w:t>
      </w:r>
      <w:r w:rsidRPr="00D66D98">
        <w:rPr>
          <w:noProof/>
        </w:rPr>
        <w:tab/>
        <w:t>Kale AS, Ferry GD, Hawkins EP. End-stage renal disease in a patient with cholesteryl ester storage disease following successful liver transplantation and cyclosporine immunosuppression. Journal of pediatric gastroenterology and nutrition. 1995;20(1):95-7.</w:t>
      </w:r>
    </w:p>
    <w:p w14:paraId="7B9D4702" w14:textId="77777777" w:rsidR="00D66D98" w:rsidRPr="00D66D98" w:rsidRDefault="00D66D98" w:rsidP="0073695E">
      <w:pPr>
        <w:pStyle w:val="EndNoteBibliography"/>
        <w:jc w:val="both"/>
        <w:rPr>
          <w:noProof/>
        </w:rPr>
      </w:pPr>
      <w:r w:rsidRPr="00D66D98">
        <w:rPr>
          <w:noProof/>
        </w:rPr>
        <w:t>9.</w:t>
      </w:r>
      <w:r w:rsidRPr="00D66D98">
        <w:rPr>
          <w:noProof/>
        </w:rPr>
        <w:tab/>
        <w:t>Lohse P, Maas S, Lohse P, Elleder M, Kirk JM, Besley GT, et al. Compound heterozygosity for a Wolman mutation is frequent among patients with cholesteryl ester storage disease. Journal of lipid research. 2000;41(1):23-31.</w:t>
      </w:r>
    </w:p>
    <w:p w14:paraId="5BBA0293" w14:textId="77777777" w:rsidR="00D66D98" w:rsidRPr="00D66D98" w:rsidRDefault="00D66D98" w:rsidP="0073695E">
      <w:pPr>
        <w:pStyle w:val="EndNoteBibliography"/>
        <w:jc w:val="both"/>
        <w:rPr>
          <w:noProof/>
        </w:rPr>
      </w:pPr>
      <w:r w:rsidRPr="00D66D98">
        <w:rPr>
          <w:noProof/>
        </w:rPr>
        <w:t>10.</w:t>
      </w:r>
      <w:r w:rsidRPr="00D66D98">
        <w:rPr>
          <w:noProof/>
        </w:rPr>
        <w:tab/>
        <w:t>Muntoni S, Wiebusch H, Funke H, Ros E, Seedorf U, Assmann G. Homozygosity for a splice junction mutation in exon 8 of the gene encoding lysosomal acid lipase in a Spanish kindred with cholesterol ester storage disease (CESD). Human Genetics. 1995;95(5):491-4.</w:t>
      </w:r>
    </w:p>
    <w:p w14:paraId="0A019C25" w14:textId="77777777" w:rsidR="00D66D98" w:rsidRPr="00D66D98" w:rsidRDefault="00D66D98" w:rsidP="0073695E">
      <w:pPr>
        <w:pStyle w:val="EndNoteBibliography"/>
        <w:jc w:val="both"/>
        <w:rPr>
          <w:noProof/>
        </w:rPr>
      </w:pPr>
      <w:r w:rsidRPr="00D66D98">
        <w:rPr>
          <w:noProof/>
        </w:rPr>
        <w:t>11.</w:t>
      </w:r>
      <w:r w:rsidRPr="00D66D98">
        <w:rPr>
          <w:noProof/>
        </w:rPr>
        <w:tab/>
        <w:t>Rashu EB, Junker AE, Danielsen KV, Dahl E, Hamberg O, Borgwardt L, et al. Cholesteryl ester storage disease of clinical and genetic characterisation: A case report and review of literature. World J Clin Cases.8(9):1642-50.</w:t>
      </w:r>
    </w:p>
    <w:p w14:paraId="7ACFE9A4" w14:textId="77777777" w:rsidR="00D66D98" w:rsidRPr="00D66D98" w:rsidRDefault="00D66D98" w:rsidP="0073695E">
      <w:pPr>
        <w:pStyle w:val="EndNoteBibliography"/>
        <w:jc w:val="both"/>
        <w:rPr>
          <w:noProof/>
        </w:rPr>
      </w:pPr>
      <w:r w:rsidRPr="00D66D98">
        <w:rPr>
          <w:noProof/>
        </w:rPr>
        <w:t>12.</w:t>
      </w:r>
      <w:r w:rsidRPr="00D66D98">
        <w:rPr>
          <w:noProof/>
        </w:rPr>
        <w:tab/>
        <w:t>Sjouke B, van der Stappen JW, Groener JE, Pepping A, Wevers RA, Gouw A, et al. Hypercholesterolaemia and hepatosplenomegaly: two manifestations of cholesteryl ester storage disease. The Netherlands journal of medicine. 2015;73(3):129-32.</w:t>
      </w:r>
    </w:p>
    <w:p w14:paraId="15432D3F" w14:textId="77777777" w:rsidR="00D66D98" w:rsidRPr="00D66D98" w:rsidRDefault="00D66D98" w:rsidP="0073695E">
      <w:pPr>
        <w:pStyle w:val="EndNoteBibliography"/>
        <w:jc w:val="both"/>
        <w:rPr>
          <w:noProof/>
        </w:rPr>
      </w:pPr>
      <w:r w:rsidRPr="00D66D98">
        <w:rPr>
          <w:noProof/>
        </w:rPr>
        <w:t>13.</w:t>
      </w:r>
      <w:r w:rsidRPr="00D66D98">
        <w:rPr>
          <w:noProof/>
        </w:rPr>
        <w:tab/>
        <w:t>Lageron A, Polonovski J. Histochemical abnormalities in liver and jejunal biopsies from a case of cholesterol ester storage disease. Journal of inherited metabolic disease. 1988;11:139-42.</w:t>
      </w:r>
    </w:p>
    <w:p w14:paraId="4D2B7652" w14:textId="77777777" w:rsidR="00D66D98" w:rsidRPr="00D66D98" w:rsidRDefault="00D66D98" w:rsidP="0073695E">
      <w:pPr>
        <w:pStyle w:val="EndNoteBibliography"/>
        <w:jc w:val="both"/>
        <w:rPr>
          <w:noProof/>
        </w:rPr>
      </w:pPr>
      <w:r w:rsidRPr="00D66D98">
        <w:rPr>
          <w:noProof/>
        </w:rPr>
        <w:lastRenderedPageBreak/>
        <w:t>14.</w:t>
      </w:r>
      <w:r w:rsidRPr="00D66D98">
        <w:rPr>
          <w:noProof/>
        </w:rPr>
        <w:tab/>
        <w:t>Young LW, Sty JR, Babbitt DP. Wolman's disease. American journal of diseases of children (1960). 1979;133(9):959-60.</w:t>
      </w:r>
    </w:p>
    <w:p w14:paraId="1766F69E" w14:textId="77777777" w:rsidR="00D66D98" w:rsidRPr="00D66D98" w:rsidRDefault="00D66D98" w:rsidP="0073695E">
      <w:pPr>
        <w:pStyle w:val="EndNoteBibliography"/>
        <w:jc w:val="both"/>
        <w:rPr>
          <w:noProof/>
        </w:rPr>
      </w:pPr>
      <w:r w:rsidRPr="00D66D98">
        <w:rPr>
          <w:noProof/>
        </w:rPr>
        <w:t>15.</w:t>
      </w:r>
      <w:r w:rsidRPr="00D66D98">
        <w:rPr>
          <w:noProof/>
        </w:rPr>
        <w:tab/>
        <w:t>Browne M, Somers G, Savoia H, Kukuruzovic R. Wolman's disease in an infant. British journal of haematology. 2003;122(4):522.</w:t>
      </w:r>
    </w:p>
    <w:p w14:paraId="640FC22B" w14:textId="77777777" w:rsidR="00D66D98" w:rsidRPr="00D66D98" w:rsidRDefault="00D66D98" w:rsidP="0073695E">
      <w:pPr>
        <w:pStyle w:val="EndNoteBibliography"/>
        <w:jc w:val="both"/>
        <w:rPr>
          <w:noProof/>
          <w:lang w:val="pt-BR"/>
        </w:rPr>
      </w:pPr>
      <w:r w:rsidRPr="00D66D98">
        <w:rPr>
          <w:noProof/>
        </w:rPr>
        <w:t>16.</w:t>
      </w:r>
      <w:r w:rsidRPr="00D66D98">
        <w:rPr>
          <w:noProof/>
        </w:rPr>
        <w:tab/>
        <w:t xml:space="preserve">Buitrago Mata P, Giacomin Carmiol L, Vallejo Serrano A, Santamaría S. Enfermedad de Wolman: revisión y reporte de un caso. </w:t>
      </w:r>
      <w:r w:rsidRPr="00D66D98">
        <w:rPr>
          <w:noProof/>
          <w:lang w:val="pt-BR"/>
        </w:rPr>
        <w:t>Acta pediátr costarric. 2003;17(2):46-51.</w:t>
      </w:r>
    </w:p>
    <w:p w14:paraId="4B98E35B" w14:textId="77777777" w:rsidR="00D66D98" w:rsidRPr="00D66D98" w:rsidRDefault="00D66D98" w:rsidP="0073695E">
      <w:pPr>
        <w:pStyle w:val="EndNoteBibliography"/>
        <w:jc w:val="both"/>
        <w:rPr>
          <w:noProof/>
        </w:rPr>
      </w:pPr>
      <w:r w:rsidRPr="00D66D98">
        <w:rPr>
          <w:noProof/>
          <w:lang w:val="pt-BR"/>
        </w:rPr>
        <w:t>17.</w:t>
      </w:r>
      <w:r w:rsidRPr="00D66D98">
        <w:rPr>
          <w:noProof/>
          <w:lang w:val="pt-BR"/>
        </w:rPr>
        <w:tab/>
        <w:t xml:space="preserve">Carter AR, France NE, Lewis BW, Shaw DG. </w:t>
      </w:r>
      <w:r w:rsidRPr="00D66D98">
        <w:rPr>
          <w:noProof/>
        </w:rPr>
        <w:t>Cholesterol ester storage disease. Radiological features. Pediatric radiology. 1974;2(2):135-6.</w:t>
      </w:r>
    </w:p>
    <w:p w14:paraId="4356FDF0" w14:textId="77777777" w:rsidR="00D66D98" w:rsidRPr="00D66D98" w:rsidRDefault="00D66D98" w:rsidP="0073695E">
      <w:pPr>
        <w:pStyle w:val="EndNoteBibliography"/>
        <w:jc w:val="both"/>
        <w:rPr>
          <w:noProof/>
        </w:rPr>
      </w:pPr>
      <w:r w:rsidRPr="00D66D98">
        <w:rPr>
          <w:noProof/>
        </w:rPr>
        <w:t>18.</w:t>
      </w:r>
      <w:r w:rsidRPr="00D66D98">
        <w:rPr>
          <w:noProof/>
        </w:rPr>
        <w:tab/>
        <w:t>Chowdhury FI, Kabir A, Banik J, Paul P, Kamal M, Parveen HH, et al. A fourteen years old boy with cholesterol ester storage disease. Journal of Medicine. 2009;10(2):146-8.</w:t>
      </w:r>
    </w:p>
    <w:p w14:paraId="7B58BEE5" w14:textId="77777777" w:rsidR="00D66D98" w:rsidRPr="00D66D98" w:rsidRDefault="00D66D98" w:rsidP="0073695E">
      <w:pPr>
        <w:pStyle w:val="EndNoteBibliography"/>
        <w:jc w:val="both"/>
        <w:rPr>
          <w:noProof/>
        </w:rPr>
      </w:pPr>
      <w:r w:rsidRPr="00D66D98">
        <w:rPr>
          <w:noProof/>
        </w:rPr>
        <w:t>19.</w:t>
      </w:r>
      <w:r w:rsidRPr="00D66D98">
        <w:rPr>
          <w:noProof/>
        </w:rPr>
        <w:tab/>
        <w:t>Crocker AC, Vawter GF, Neuhauser EB, Rosowsky A. WOLMAN'S DISEASE: THREE NEW PATIENTS WITH A RECENTLY DESCRIBED LIPIDOSIS. Pediatrics. 1965;35:627-40.</w:t>
      </w:r>
    </w:p>
    <w:p w14:paraId="16A047D0" w14:textId="77777777" w:rsidR="00D66D98" w:rsidRPr="00D66D98" w:rsidRDefault="00D66D98" w:rsidP="0073695E">
      <w:pPr>
        <w:pStyle w:val="EndNoteBibliography"/>
        <w:jc w:val="both"/>
        <w:rPr>
          <w:noProof/>
        </w:rPr>
      </w:pPr>
      <w:r w:rsidRPr="00D66D98">
        <w:rPr>
          <w:noProof/>
        </w:rPr>
        <w:t>20.</w:t>
      </w:r>
      <w:r w:rsidRPr="00D66D98">
        <w:rPr>
          <w:noProof/>
        </w:rPr>
        <w:tab/>
        <w:t>Gerner P, Weinhold N, Scheurlen W, Steinbach D, Leichsenring M. Rapid diagnosis of Wolman disease is possible by consideration of characteristic primary symptoms. Journal of pediatric gastroenterology and nutrition. 2018;66:684-5.</w:t>
      </w:r>
    </w:p>
    <w:p w14:paraId="1DEFAA57" w14:textId="77777777" w:rsidR="00D66D98" w:rsidRPr="00D66D98" w:rsidRDefault="00D66D98" w:rsidP="0073695E">
      <w:pPr>
        <w:pStyle w:val="EndNoteBibliography"/>
        <w:jc w:val="both"/>
        <w:rPr>
          <w:noProof/>
        </w:rPr>
      </w:pPr>
      <w:r w:rsidRPr="00D66D98">
        <w:rPr>
          <w:noProof/>
        </w:rPr>
        <w:t>21.</w:t>
      </w:r>
      <w:r w:rsidRPr="00D66D98">
        <w:rPr>
          <w:noProof/>
        </w:rPr>
        <w:tab/>
        <w:t>Konno T, Fujii M, Watanuki T, Koizumi K. Wolman's disease: the first case in Japan. The Tohoku journal of experimental medicine. 1966;90(4):375-89.</w:t>
      </w:r>
    </w:p>
    <w:p w14:paraId="0E6692CA" w14:textId="77777777" w:rsidR="00D66D98" w:rsidRPr="00D66D98" w:rsidRDefault="00D66D98" w:rsidP="0073695E">
      <w:pPr>
        <w:pStyle w:val="EndNoteBibliography"/>
        <w:jc w:val="both"/>
        <w:rPr>
          <w:noProof/>
        </w:rPr>
      </w:pPr>
      <w:r w:rsidRPr="00D66D98">
        <w:rPr>
          <w:noProof/>
        </w:rPr>
        <w:t>22.</w:t>
      </w:r>
      <w:r w:rsidRPr="00D66D98">
        <w:rPr>
          <w:noProof/>
        </w:rPr>
        <w:tab/>
        <w:t>Lake BD, Patrick AD. Wolman's disease: deficiency of E600-resistant acid esterase activity with storage of lipids in lysosomes. The Journal of pediatrics. 1970;76(2):262-6.</w:t>
      </w:r>
    </w:p>
    <w:p w14:paraId="101A184B" w14:textId="77777777" w:rsidR="00D66D98" w:rsidRPr="00D66D98" w:rsidRDefault="00D66D98" w:rsidP="0073695E">
      <w:pPr>
        <w:pStyle w:val="EndNoteBibliography"/>
        <w:jc w:val="both"/>
        <w:rPr>
          <w:noProof/>
        </w:rPr>
      </w:pPr>
      <w:r w:rsidRPr="00D66D98">
        <w:rPr>
          <w:noProof/>
        </w:rPr>
        <w:t>23.</w:t>
      </w:r>
      <w:r w:rsidRPr="00D66D98">
        <w:rPr>
          <w:noProof/>
        </w:rPr>
        <w:tab/>
        <w:t>Lowden JA, Barson AJ, Wentworth P. Wolman's disease: a microscopic and biochemical study showing accumulation of ceroid and esterified cholesterol. Canadian Medical Association journal. 1970;102(4):402-5.</w:t>
      </w:r>
    </w:p>
    <w:p w14:paraId="54229E9B" w14:textId="77777777" w:rsidR="00D66D98" w:rsidRPr="00D66D98" w:rsidRDefault="00D66D98" w:rsidP="0073695E">
      <w:pPr>
        <w:pStyle w:val="EndNoteBibliography"/>
        <w:jc w:val="both"/>
        <w:rPr>
          <w:noProof/>
        </w:rPr>
      </w:pPr>
      <w:r w:rsidRPr="00D66D98">
        <w:rPr>
          <w:noProof/>
        </w:rPr>
        <w:t>24.</w:t>
      </w:r>
      <w:r w:rsidRPr="00D66D98">
        <w:rPr>
          <w:noProof/>
        </w:rPr>
        <w:tab/>
        <w:t>Mallikarjuna Swamy P, Mallikarjuna HB, Shantala CC, Prashanth S, Maiya PP, Dandekar C. Wolman's Disease. Indian journal of pediatrics. 1997;64(4):561-3.</w:t>
      </w:r>
    </w:p>
    <w:p w14:paraId="4F2B8456" w14:textId="77777777" w:rsidR="00D66D98" w:rsidRPr="00D66D98" w:rsidRDefault="00D66D98" w:rsidP="0073695E">
      <w:pPr>
        <w:pStyle w:val="EndNoteBibliography"/>
        <w:jc w:val="both"/>
        <w:rPr>
          <w:noProof/>
          <w:lang w:val="pt-BR"/>
        </w:rPr>
      </w:pPr>
      <w:r w:rsidRPr="00D66D98">
        <w:rPr>
          <w:noProof/>
        </w:rPr>
        <w:t>25.</w:t>
      </w:r>
      <w:r w:rsidRPr="00D66D98">
        <w:rPr>
          <w:noProof/>
        </w:rPr>
        <w:tab/>
        <w:t xml:space="preserve">Mello AM, Ellinger F, Lourenco LA, Castro LM, Zimmerman MA. </w:t>
      </w:r>
      <w:r w:rsidRPr="00D66D98">
        <w:rPr>
          <w:noProof/>
          <w:lang w:val="pt-BR"/>
        </w:rPr>
        <w:t>Doenca de Wolman (xantomatose familiar).Relato de um caso. Pediatria (Säo Paulo). 1982;4(2):159-62.</w:t>
      </w:r>
    </w:p>
    <w:p w14:paraId="5380C3E3" w14:textId="77777777" w:rsidR="00D66D98" w:rsidRPr="00D66D98" w:rsidRDefault="00D66D98" w:rsidP="0073695E">
      <w:pPr>
        <w:pStyle w:val="EndNoteBibliography"/>
        <w:jc w:val="both"/>
        <w:rPr>
          <w:noProof/>
        </w:rPr>
      </w:pPr>
      <w:r w:rsidRPr="00D66D98">
        <w:rPr>
          <w:noProof/>
          <w:lang w:val="pt-BR"/>
        </w:rPr>
        <w:t>26.</w:t>
      </w:r>
      <w:r w:rsidRPr="00D66D98">
        <w:rPr>
          <w:noProof/>
          <w:lang w:val="pt-BR"/>
        </w:rPr>
        <w:tab/>
        <w:t xml:space="preserve">Panchagnula R, Britto C, Vinod J, Sitalakshmi, Anuradha, Damodar P. Wolman's Disease - A Case Report. </w:t>
      </w:r>
      <w:r w:rsidRPr="00D66D98">
        <w:rPr>
          <w:noProof/>
        </w:rPr>
        <w:t>Indian Journal of Pathology and Microbiology. 2000;43(1):91-2.</w:t>
      </w:r>
    </w:p>
    <w:p w14:paraId="0DE7C3D8" w14:textId="77777777" w:rsidR="00D66D98" w:rsidRPr="00D66D98" w:rsidRDefault="00D66D98" w:rsidP="0073695E">
      <w:pPr>
        <w:pStyle w:val="EndNoteBibliography"/>
        <w:jc w:val="both"/>
        <w:rPr>
          <w:noProof/>
        </w:rPr>
      </w:pPr>
      <w:r w:rsidRPr="00D66D98">
        <w:rPr>
          <w:noProof/>
        </w:rPr>
        <w:t>27.</w:t>
      </w:r>
      <w:r w:rsidRPr="00D66D98">
        <w:rPr>
          <w:noProof/>
        </w:rPr>
        <w:tab/>
        <w:t>Peña Alonso YR, Ramón García G. Enfermedad de Wolman en una niña mexicana. Bol méd Hosp Infant Méx. 1994;51(10):660-4.</w:t>
      </w:r>
    </w:p>
    <w:p w14:paraId="0F50E9EC" w14:textId="77777777" w:rsidR="00D66D98" w:rsidRPr="00D66D98" w:rsidRDefault="00D66D98" w:rsidP="0073695E">
      <w:pPr>
        <w:pStyle w:val="EndNoteBibliography"/>
        <w:jc w:val="both"/>
        <w:rPr>
          <w:noProof/>
        </w:rPr>
      </w:pPr>
      <w:r w:rsidRPr="00D66D98">
        <w:rPr>
          <w:noProof/>
        </w:rPr>
        <w:t>28.</w:t>
      </w:r>
      <w:r w:rsidRPr="00D66D98">
        <w:rPr>
          <w:noProof/>
        </w:rPr>
        <w:tab/>
        <w:t>Petropoulou E, Jones R, Daly A, Ashmore C, Hoban R, Kitchen S, et al. Dietary management of early onset lysosomal acid lipase deficiency (LAL-D/wolman disease): A case report. Journal of Inborn Errors of Metabolism and Screening. 2017;5:75.</w:t>
      </w:r>
    </w:p>
    <w:p w14:paraId="2E2ABBE8" w14:textId="77777777" w:rsidR="00D66D98" w:rsidRPr="00D66D98" w:rsidRDefault="00D66D98" w:rsidP="0073695E">
      <w:pPr>
        <w:pStyle w:val="EndNoteBibliography"/>
        <w:jc w:val="both"/>
        <w:rPr>
          <w:noProof/>
        </w:rPr>
      </w:pPr>
      <w:r w:rsidRPr="00D66D98">
        <w:rPr>
          <w:noProof/>
        </w:rPr>
        <w:t>29.</w:t>
      </w:r>
      <w:r w:rsidRPr="00D66D98">
        <w:rPr>
          <w:noProof/>
        </w:rPr>
        <w:tab/>
        <w:t>Ramón GG, Díaz ponce H, Díaz Pérez C, Delgado González E. Niña de tres meses con fiebre, distensión abdominal, vómito e ictericia. Gac méd Méx. 2000;136(4):361-7.</w:t>
      </w:r>
    </w:p>
    <w:p w14:paraId="38777D76" w14:textId="77777777" w:rsidR="00D66D98" w:rsidRPr="00D66D98" w:rsidRDefault="00D66D98" w:rsidP="0073695E">
      <w:pPr>
        <w:pStyle w:val="EndNoteBibliography"/>
        <w:jc w:val="both"/>
        <w:rPr>
          <w:noProof/>
        </w:rPr>
      </w:pPr>
      <w:r w:rsidRPr="00D66D98">
        <w:rPr>
          <w:noProof/>
        </w:rPr>
        <w:t>30.</w:t>
      </w:r>
      <w:r w:rsidRPr="00D66D98">
        <w:rPr>
          <w:noProof/>
        </w:rPr>
        <w:tab/>
        <w:t>Sen D, Satija L, Saxena S, Rastogi V, Singh M. A rare constellation of imaging findings in Wolman disease. Medical journal, Armed Forces India. 2015;71:S448-51.</w:t>
      </w:r>
    </w:p>
    <w:p w14:paraId="5B14EAF6" w14:textId="77777777" w:rsidR="00D66D98" w:rsidRPr="00D66D98" w:rsidRDefault="00D66D98" w:rsidP="0073695E">
      <w:pPr>
        <w:pStyle w:val="EndNoteBibliography"/>
        <w:jc w:val="both"/>
        <w:rPr>
          <w:noProof/>
        </w:rPr>
      </w:pPr>
      <w:r w:rsidRPr="00D66D98">
        <w:rPr>
          <w:noProof/>
        </w:rPr>
        <w:t>31.</w:t>
      </w:r>
      <w:r w:rsidRPr="00D66D98">
        <w:rPr>
          <w:noProof/>
        </w:rPr>
        <w:tab/>
        <w:t>Shenoy P, Karegowda L, Sripathi S, Mohammed N. Wolman disease in an infant. BMJ case reports. 2014;2014.</w:t>
      </w:r>
    </w:p>
    <w:p w14:paraId="4C86CA11" w14:textId="77777777" w:rsidR="00D66D98" w:rsidRPr="00D66D98" w:rsidRDefault="00D66D98" w:rsidP="0073695E">
      <w:pPr>
        <w:pStyle w:val="EndNoteBibliography"/>
        <w:jc w:val="both"/>
        <w:rPr>
          <w:noProof/>
        </w:rPr>
      </w:pPr>
      <w:r w:rsidRPr="00D66D98">
        <w:rPr>
          <w:noProof/>
        </w:rPr>
        <w:t>32.</w:t>
      </w:r>
      <w:r w:rsidRPr="00D66D98">
        <w:rPr>
          <w:noProof/>
        </w:rPr>
        <w:tab/>
        <w:t>Sty JR, Starshak RJ. Scintigraphy in Wolman's disease. Clinical Nuclear Medicine. 1978;3(10):397.</w:t>
      </w:r>
    </w:p>
    <w:p w14:paraId="6A02BAD3" w14:textId="77777777" w:rsidR="00D66D98" w:rsidRPr="00D66D98" w:rsidRDefault="00D66D98" w:rsidP="0073695E">
      <w:pPr>
        <w:pStyle w:val="EndNoteBibliography"/>
        <w:jc w:val="both"/>
        <w:rPr>
          <w:noProof/>
        </w:rPr>
      </w:pPr>
      <w:r w:rsidRPr="00D66D98">
        <w:rPr>
          <w:noProof/>
        </w:rPr>
        <w:t>33.</w:t>
      </w:r>
      <w:r w:rsidRPr="00D66D98">
        <w:rPr>
          <w:noProof/>
        </w:rPr>
        <w:tab/>
        <w:t>Aquino MB, Borges MS, Lopes IF, Vagnini L, Fonseca JHR, Carneiro ZA, et al. Early enzyme replacement therapy in Wolman disease: Challenges and outcomes. Molecular genetics and metabolism. 2020;129(2):S22.</w:t>
      </w:r>
    </w:p>
    <w:p w14:paraId="05C629E4" w14:textId="77777777" w:rsidR="00D66D98" w:rsidRPr="00D66D98" w:rsidRDefault="00D66D98" w:rsidP="0073695E">
      <w:pPr>
        <w:pStyle w:val="EndNoteBibliography"/>
        <w:jc w:val="both"/>
        <w:rPr>
          <w:noProof/>
        </w:rPr>
      </w:pPr>
      <w:r w:rsidRPr="00D66D98">
        <w:rPr>
          <w:noProof/>
        </w:rPr>
        <w:t>34.</w:t>
      </w:r>
      <w:r w:rsidRPr="00D66D98">
        <w:rPr>
          <w:noProof/>
        </w:rPr>
        <w:tab/>
        <w:t>White FJ, Gallagher J, Boyle F, Breen C, Broomfield A, Cawtherley S, et al. Nutritional management of infants with Lysosomal Acid Lipase (LAL) deficiency (Wolman Disease). Journal of inherited metabolic disease. 2015;38(1):S40.</w:t>
      </w:r>
    </w:p>
    <w:p w14:paraId="1E41BF43" w14:textId="77777777" w:rsidR="00D66D98" w:rsidRPr="00D66D98" w:rsidRDefault="00D66D98" w:rsidP="0073695E">
      <w:pPr>
        <w:pStyle w:val="EndNoteBibliography"/>
        <w:jc w:val="both"/>
        <w:rPr>
          <w:noProof/>
        </w:rPr>
      </w:pPr>
      <w:r w:rsidRPr="00D66D98">
        <w:rPr>
          <w:noProof/>
        </w:rPr>
        <w:t>35.</w:t>
      </w:r>
      <w:r w:rsidRPr="00D66D98">
        <w:rPr>
          <w:noProof/>
        </w:rPr>
        <w:tab/>
        <w:t>Aslan M, Ucar AK, Habibi HA, Namdar Y, Kurugoglu S, Adaletli I. Imaging findings of wolman disease. Pediatric radiology. 2016;46:S205.</w:t>
      </w:r>
    </w:p>
    <w:p w14:paraId="5B531FFD" w14:textId="77777777" w:rsidR="00D66D98" w:rsidRPr="00D66D98" w:rsidRDefault="00D66D98" w:rsidP="0073695E">
      <w:pPr>
        <w:pStyle w:val="EndNoteBibliography"/>
        <w:jc w:val="both"/>
        <w:rPr>
          <w:noProof/>
        </w:rPr>
      </w:pPr>
      <w:r w:rsidRPr="00D66D98">
        <w:rPr>
          <w:noProof/>
        </w:rPr>
        <w:t>36.</w:t>
      </w:r>
      <w:r w:rsidRPr="00D66D98">
        <w:rPr>
          <w:noProof/>
        </w:rPr>
        <w:tab/>
        <w:t>Berdon WE, Baker DH. Radiographic findings in adrenal disease in infants and children. Adrenal hemorrhage, Wolman's familial xanthomatosis with adrenal calcifications, benign and malignant adrenal tumors. New York state journal of medicine. 1969;69(21):2773-8.</w:t>
      </w:r>
    </w:p>
    <w:p w14:paraId="1EFF2506" w14:textId="77777777" w:rsidR="00D66D98" w:rsidRPr="00D66D98" w:rsidRDefault="00D66D98" w:rsidP="0073695E">
      <w:pPr>
        <w:pStyle w:val="EndNoteBibliography"/>
        <w:jc w:val="both"/>
        <w:rPr>
          <w:noProof/>
        </w:rPr>
      </w:pPr>
      <w:r w:rsidRPr="00D66D98">
        <w:rPr>
          <w:noProof/>
        </w:rPr>
        <w:t>37.</w:t>
      </w:r>
      <w:r w:rsidRPr="00D66D98">
        <w:rPr>
          <w:noProof/>
        </w:rPr>
        <w:tab/>
        <w:t>Bernstein DL, Schiano T, Desnick RJ. Rapidly progressive hepatosteatosis and liver failure five years after liver transplantation in a patient with lysosomal acid lipase deficiency. Molecular genetics and metabolism. 2017;120(1):S27.</w:t>
      </w:r>
    </w:p>
    <w:p w14:paraId="3D3C112D" w14:textId="77777777" w:rsidR="00D66D98" w:rsidRPr="00D66D98" w:rsidRDefault="00D66D98" w:rsidP="0073695E">
      <w:pPr>
        <w:pStyle w:val="EndNoteBibliography"/>
        <w:jc w:val="both"/>
        <w:rPr>
          <w:noProof/>
        </w:rPr>
      </w:pPr>
      <w:r w:rsidRPr="00D66D98">
        <w:rPr>
          <w:noProof/>
        </w:rPr>
        <w:t>38.</w:t>
      </w:r>
      <w:r w:rsidRPr="00D66D98">
        <w:rPr>
          <w:noProof/>
        </w:rPr>
        <w:tab/>
        <w:t>Bernstein DL, Desnick RJ. Lysosomal acid lipase deficiency and hematologic cancer predisposition. Molecular genetics and metabolism. 2020;129(2):S31.</w:t>
      </w:r>
    </w:p>
    <w:p w14:paraId="446BB574" w14:textId="77777777" w:rsidR="00D66D98" w:rsidRPr="00D66D98" w:rsidRDefault="00D66D98" w:rsidP="0073695E">
      <w:pPr>
        <w:pStyle w:val="EndNoteBibliography"/>
        <w:jc w:val="both"/>
        <w:rPr>
          <w:noProof/>
          <w:lang w:val="pt-BR"/>
        </w:rPr>
      </w:pPr>
      <w:r w:rsidRPr="00D66D98">
        <w:rPr>
          <w:noProof/>
        </w:rPr>
        <w:t>39.</w:t>
      </w:r>
      <w:r w:rsidRPr="00D66D98">
        <w:rPr>
          <w:noProof/>
        </w:rPr>
        <w:tab/>
        <w:t xml:space="preserve">Boldrini R, Castro M, Marcellini M, Piemonte F, Bosman C. [Wolman's disease: a case with malabsorption and 2 cases with virus- negative fatty liver cirrhosis]. </w:t>
      </w:r>
      <w:r w:rsidRPr="00D66D98">
        <w:rPr>
          <w:noProof/>
          <w:lang w:val="pt-BR"/>
        </w:rPr>
        <w:t>Pathologica. 2000;92(2):130-1.</w:t>
      </w:r>
    </w:p>
    <w:p w14:paraId="731CEF44" w14:textId="77777777" w:rsidR="00D66D98" w:rsidRPr="00D66D98" w:rsidRDefault="00D66D98" w:rsidP="0073695E">
      <w:pPr>
        <w:pStyle w:val="EndNoteBibliography"/>
        <w:jc w:val="both"/>
        <w:rPr>
          <w:noProof/>
        </w:rPr>
      </w:pPr>
      <w:r w:rsidRPr="00D66D98">
        <w:rPr>
          <w:noProof/>
          <w:lang w:val="pt-BR"/>
        </w:rPr>
        <w:lastRenderedPageBreak/>
        <w:t>40.</w:t>
      </w:r>
      <w:r w:rsidRPr="00D66D98">
        <w:rPr>
          <w:noProof/>
          <w:lang w:val="pt-BR"/>
        </w:rPr>
        <w:tab/>
        <w:t xml:space="preserve">Borges MS, Aquino MB, Vagnini L, Carneiro ZA, Fonseca JHR, Lourenco CM. </w:t>
      </w:r>
      <w:r w:rsidRPr="00D66D98">
        <w:rPr>
          <w:noProof/>
        </w:rPr>
        <w:t>Lysosomal acid lipase deficiency across ages: Unraveling the clinical spectrum of an under-recognized genetic disorder. Molecular genetics and metabolism. 2020;129(2):S32-S3.</w:t>
      </w:r>
    </w:p>
    <w:p w14:paraId="3813F286" w14:textId="77777777" w:rsidR="00D66D98" w:rsidRPr="00D66D98" w:rsidRDefault="00D66D98" w:rsidP="0073695E">
      <w:pPr>
        <w:pStyle w:val="EndNoteBibliography"/>
        <w:jc w:val="both"/>
        <w:rPr>
          <w:noProof/>
        </w:rPr>
      </w:pPr>
      <w:r w:rsidRPr="00D66D98">
        <w:rPr>
          <w:noProof/>
        </w:rPr>
        <w:t>41.</w:t>
      </w:r>
      <w:r w:rsidRPr="00D66D98">
        <w:rPr>
          <w:noProof/>
        </w:rPr>
        <w:tab/>
        <w:t>Breen C, Jones SA, Douzgou S. A facial gestalt in early onset lysosmal acid lipase deficiency, an evolving phenotype. Molecular genetics and metabolism. 2016;117(2):S30.</w:t>
      </w:r>
    </w:p>
    <w:p w14:paraId="704BCB07" w14:textId="77777777" w:rsidR="00D66D98" w:rsidRPr="00D66D98" w:rsidRDefault="00D66D98" w:rsidP="0073695E">
      <w:pPr>
        <w:pStyle w:val="EndNoteBibliography"/>
        <w:jc w:val="both"/>
        <w:rPr>
          <w:noProof/>
        </w:rPr>
      </w:pPr>
      <w:r w:rsidRPr="00D66D98">
        <w:rPr>
          <w:noProof/>
        </w:rPr>
        <w:t>42.</w:t>
      </w:r>
      <w:r w:rsidRPr="00D66D98">
        <w:rPr>
          <w:noProof/>
        </w:rPr>
        <w:tab/>
        <w:t>Burton B, Feillet F, Furuya K, Marulkar S, Balwani M. BENEFITS OF SEBELIPASE ALFA IN CHILDREN AND ADULTS WITH LYSOSOMAL ACID LIPASE DEFICIENCY ARE SUSTAINED FOR UP TO 5 YEARS (ARISE STUDY). Hepatology (Baltimore, Md).70:103A-4A.</w:t>
      </w:r>
    </w:p>
    <w:p w14:paraId="26B8CF45" w14:textId="77777777" w:rsidR="00D66D98" w:rsidRPr="00D66D98" w:rsidRDefault="00D66D98" w:rsidP="0073695E">
      <w:pPr>
        <w:pStyle w:val="EndNoteBibliography"/>
        <w:jc w:val="both"/>
        <w:rPr>
          <w:noProof/>
        </w:rPr>
      </w:pPr>
      <w:r w:rsidRPr="00D66D98">
        <w:rPr>
          <w:noProof/>
        </w:rPr>
        <w:t>43.</w:t>
      </w:r>
      <w:r w:rsidRPr="00D66D98">
        <w:rPr>
          <w:noProof/>
        </w:rPr>
        <w:tab/>
        <w:t>Burton B, Sanchez AC, Kostyleva M, Martins AM, Marulkar S, Abel F, et al. Efficacy and safety of sebelipase alfa over 144 weeks in a diverse population of children and adults with lysosomal acid lipase deficiency. Journal of hepatology.70(1):E121-E2.</w:t>
      </w:r>
    </w:p>
    <w:p w14:paraId="1AF44A22" w14:textId="77777777" w:rsidR="00D66D98" w:rsidRPr="00D66D98" w:rsidRDefault="00D66D98" w:rsidP="0073695E">
      <w:pPr>
        <w:pStyle w:val="EndNoteBibliography"/>
        <w:jc w:val="both"/>
        <w:rPr>
          <w:noProof/>
        </w:rPr>
      </w:pPr>
      <w:r w:rsidRPr="00D66D98">
        <w:rPr>
          <w:noProof/>
        </w:rPr>
        <w:t>44.</w:t>
      </w:r>
      <w:r w:rsidRPr="00D66D98">
        <w:rPr>
          <w:noProof/>
        </w:rPr>
        <w:tab/>
        <w:t>Kulhas Celik I, Kucukcongar Yavas A, Unal Uzun O, Siyah Bilgin B, Dibek Misirlioglu E, Gunduz M. Successful sebelipase alfa desensitization in a pediatric patient. Journal of Allergy and Clinical Immunology: In Practice. 2019;7(2):732-3.</w:t>
      </w:r>
    </w:p>
    <w:p w14:paraId="28CCB971" w14:textId="77777777" w:rsidR="00D66D98" w:rsidRPr="00D66D98" w:rsidRDefault="00D66D98" w:rsidP="0073695E">
      <w:pPr>
        <w:pStyle w:val="EndNoteBibliography"/>
        <w:jc w:val="both"/>
        <w:rPr>
          <w:noProof/>
        </w:rPr>
      </w:pPr>
      <w:r w:rsidRPr="00D66D98">
        <w:rPr>
          <w:noProof/>
        </w:rPr>
        <w:t>45.</w:t>
      </w:r>
      <w:r w:rsidRPr="00D66D98">
        <w:rPr>
          <w:noProof/>
        </w:rPr>
        <w:tab/>
        <w:t>Coates PM, Cortner JA, Mennuti MT, Wheeler JE. Prenatal diagnosis of Wolman disease. American journal of medical genetics. 1978;2(4):397-407.</w:t>
      </w:r>
    </w:p>
    <w:p w14:paraId="50F2FBA4" w14:textId="77777777" w:rsidR="00D66D98" w:rsidRPr="00D66D98" w:rsidRDefault="00D66D98" w:rsidP="0073695E">
      <w:pPr>
        <w:pStyle w:val="EndNoteBibliography"/>
        <w:jc w:val="both"/>
        <w:rPr>
          <w:noProof/>
          <w:lang w:val="pt-BR"/>
        </w:rPr>
      </w:pPr>
      <w:r w:rsidRPr="00D66D98">
        <w:rPr>
          <w:noProof/>
        </w:rPr>
        <w:t>46.</w:t>
      </w:r>
      <w:r w:rsidRPr="00D66D98">
        <w:rPr>
          <w:noProof/>
        </w:rPr>
        <w:tab/>
        <w:t xml:space="preserve">Deegan P, Burton B, Di Rocco M, Enns G, Guardmagna O, Horslen S, et al. Dyslipidemia and sustained elevations in transaminases from early childhood are common in lysosomal acid lipase deficiency. </w:t>
      </w:r>
      <w:r w:rsidRPr="00D66D98">
        <w:rPr>
          <w:noProof/>
          <w:lang w:val="pt-BR"/>
        </w:rPr>
        <w:t>Atherosclerosis. 2014;235(2):e55-e6.</w:t>
      </w:r>
    </w:p>
    <w:p w14:paraId="14ACA962" w14:textId="77777777" w:rsidR="00D66D98" w:rsidRPr="00D66D98" w:rsidRDefault="00D66D98" w:rsidP="0073695E">
      <w:pPr>
        <w:pStyle w:val="EndNoteBibliography"/>
        <w:jc w:val="both"/>
        <w:rPr>
          <w:noProof/>
        </w:rPr>
      </w:pPr>
      <w:r w:rsidRPr="00D66D98">
        <w:rPr>
          <w:noProof/>
          <w:lang w:val="pt-BR"/>
        </w:rPr>
        <w:t>47.</w:t>
      </w:r>
      <w:r w:rsidRPr="00D66D98">
        <w:rPr>
          <w:noProof/>
          <w:lang w:val="pt-BR"/>
        </w:rPr>
        <w:tab/>
        <w:t xml:space="preserve">Drogari E, Mollaki V, Skouma A, Zellou A, Kyrkou E, Manolaki N, et al. </w:t>
      </w:r>
      <w:r w:rsidRPr="00D66D98">
        <w:rPr>
          <w:noProof/>
        </w:rPr>
        <w:t>Cholesteryl ester storage disease in Greece: Longterm follow-up of 24 patients. Journal of inherited metabolic disease. 2013;36(2):S291.</w:t>
      </w:r>
    </w:p>
    <w:p w14:paraId="3EEAD02C" w14:textId="77777777" w:rsidR="00D66D98" w:rsidRPr="00D66D98" w:rsidRDefault="00D66D98" w:rsidP="0073695E">
      <w:pPr>
        <w:pStyle w:val="EndNoteBibliography"/>
        <w:jc w:val="both"/>
        <w:rPr>
          <w:noProof/>
        </w:rPr>
      </w:pPr>
      <w:r w:rsidRPr="00D66D98">
        <w:rPr>
          <w:noProof/>
        </w:rPr>
        <w:t>48.</w:t>
      </w:r>
      <w:r w:rsidRPr="00D66D98">
        <w:rPr>
          <w:noProof/>
        </w:rPr>
        <w:tab/>
        <w:t>Drogari E, Progias P, Koniari E, Manolaki N, Christomanou H. Cholesteryl ester storage disease (acid lipase deficiency): Another factor for early atherosclerosis disease. Experience from the Greek population. Atherosclerosis Supplements. 2010;11(2):114-5.</w:t>
      </w:r>
    </w:p>
    <w:p w14:paraId="5140EAF8" w14:textId="77777777" w:rsidR="00D66D98" w:rsidRPr="00D66D98" w:rsidRDefault="00D66D98" w:rsidP="0073695E">
      <w:pPr>
        <w:pStyle w:val="EndNoteBibliography"/>
        <w:jc w:val="both"/>
        <w:rPr>
          <w:noProof/>
        </w:rPr>
      </w:pPr>
      <w:r w:rsidRPr="00D66D98">
        <w:rPr>
          <w:noProof/>
        </w:rPr>
        <w:t>49.</w:t>
      </w:r>
      <w:r w:rsidRPr="00D66D98">
        <w:rPr>
          <w:noProof/>
        </w:rPr>
        <w:tab/>
        <w:t>Ghosh A, Ashcroft P, Jones SA, Döffinger R, Schneider M, Wynn RF, et al. Haemophagocytic lymphohistiocytosis and other immunological anomalies in infantile onset lysosomal acid lipase deficiency. Molecular genetics and metabolism. 2016;117(2):S49.</w:t>
      </w:r>
    </w:p>
    <w:p w14:paraId="428314C5" w14:textId="77777777" w:rsidR="00D66D98" w:rsidRPr="00D66D98" w:rsidRDefault="00D66D98" w:rsidP="0073695E">
      <w:pPr>
        <w:pStyle w:val="EndNoteBibliography"/>
        <w:jc w:val="both"/>
        <w:rPr>
          <w:noProof/>
        </w:rPr>
      </w:pPr>
      <w:r w:rsidRPr="00D66D98">
        <w:rPr>
          <w:noProof/>
        </w:rPr>
        <w:t>50.</w:t>
      </w:r>
      <w:r w:rsidRPr="00D66D98">
        <w:rPr>
          <w:noProof/>
        </w:rPr>
        <w:tab/>
        <w:t>Ghosh A, Lum SH, Jones S, Wynn RF. Haematopoietic stem cell transplantation alongside enzyme replacement therapy in infantile onset lysosomal acid lipase deficiency (LALD, Wolman disease). Molecular genetics and metabolism. 2017;120(1):S53.</w:t>
      </w:r>
    </w:p>
    <w:p w14:paraId="39C099E4" w14:textId="77777777" w:rsidR="00D66D98" w:rsidRPr="00D66D98" w:rsidRDefault="00D66D98" w:rsidP="0073695E">
      <w:pPr>
        <w:pStyle w:val="EndNoteBibliography"/>
        <w:jc w:val="both"/>
        <w:rPr>
          <w:noProof/>
        </w:rPr>
      </w:pPr>
      <w:r w:rsidRPr="00D66D98">
        <w:rPr>
          <w:noProof/>
        </w:rPr>
        <w:t>51.</w:t>
      </w:r>
      <w:r w:rsidRPr="00D66D98">
        <w:rPr>
          <w:noProof/>
        </w:rPr>
        <w:tab/>
        <w:t>Glueck CJ, Lichtenstein P, Tracy T, Speirs J. Safety and efficacy of treatment of pediatric cholesteryl ester storage disease with lovastatin. Pediatric research. 1992;32(5):559-65.</w:t>
      </w:r>
    </w:p>
    <w:p w14:paraId="2CDC8EE1" w14:textId="77777777" w:rsidR="00D66D98" w:rsidRPr="00D66D98" w:rsidRDefault="00D66D98" w:rsidP="0073695E">
      <w:pPr>
        <w:pStyle w:val="EndNoteBibliography"/>
        <w:jc w:val="both"/>
        <w:rPr>
          <w:noProof/>
        </w:rPr>
      </w:pPr>
      <w:r w:rsidRPr="00D66D98">
        <w:rPr>
          <w:noProof/>
        </w:rPr>
        <w:t>52.</w:t>
      </w:r>
      <w:r w:rsidRPr="00D66D98">
        <w:rPr>
          <w:noProof/>
        </w:rPr>
        <w:tab/>
        <w:t>Goncalves AB, Marques CL, Cavalcanti TTSL, Marcolin AC, Goncalves-Ferri WA, Pereira-Celini FM, et al. Case report: LAL Deficiency (LA-D) lysosomal storage disease. European journal of pediatrics. 2016;175(11):1737-8.</w:t>
      </w:r>
    </w:p>
    <w:p w14:paraId="2462196B" w14:textId="77777777" w:rsidR="00D66D98" w:rsidRPr="00D66D98" w:rsidRDefault="00D66D98" w:rsidP="0073695E">
      <w:pPr>
        <w:pStyle w:val="EndNoteBibliography"/>
        <w:jc w:val="both"/>
        <w:rPr>
          <w:noProof/>
        </w:rPr>
      </w:pPr>
      <w:r w:rsidRPr="00D66D98">
        <w:rPr>
          <w:noProof/>
        </w:rPr>
        <w:t>53.</w:t>
      </w:r>
      <w:r w:rsidRPr="00D66D98">
        <w:rPr>
          <w:noProof/>
        </w:rPr>
        <w:tab/>
        <w:t>Gramatges MM, Dvorak CC, Regula DP, Enns GM, Weinberg K, Agarwal R. Pathological evidence of Wolman's disease following hematopoietic stem cell transplantation despite correction of lysosomal acid lipase activity. Bone marrow transplantation. 2009;44(7):449-50.</w:t>
      </w:r>
    </w:p>
    <w:p w14:paraId="6275E2E1" w14:textId="77777777" w:rsidR="00D66D98" w:rsidRPr="00D66D98" w:rsidRDefault="00D66D98" w:rsidP="0073695E">
      <w:pPr>
        <w:pStyle w:val="EndNoteBibliography"/>
        <w:jc w:val="both"/>
        <w:rPr>
          <w:noProof/>
        </w:rPr>
      </w:pPr>
      <w:r w:rsidRPr="00D66D98">
        <w:rPr>
          <w:noProof/>
        </w:rPr>
        <w:t>54.</w:t>
      </w:r>
      <w:r w:rsidRPr="00D66D98">
        <w:rPr>
          <w:noProof/>
        </w:rPr>
        <w:tab/>
        <w:t>Grant CL, Berger S, Lal TR, Crosby K, Hicks R, Julca D, et al. Persistent EBV viremia in siblings with lysosomal acid lipase deficiency (LAL-D). Molecular genetics and metabolism. 2020;129(2):S67.</w:t>
      </w:r>
    </w:p>
    <w:p w14:paraId="5F8DB6BD" w14:textId="77777777" w:rsidR="00D66D98" w:rsidRPr="00D66D98" w:rsidRDefault="00D66D98" w:rsidP="0073695E">
      <w:pPr>
        <w:pStyle w:val="EndNoteBibliography"/>
        <w:jc w:val="both"/>
        <w:rPr>
          <w:noProof/>
        </w:rPr>
      </w:pPr>
      <w:r w:rsidRPr="00D66D98">
        <w:rPr>
          <w:noProof/>
        </w:rPr>
        <w:t>55.</w:t>
      </w:r>
      <w:r w:rsidRPr="00D66D98">
        <w:rPr>
          <w:noProof/>
        </w:rPr>
        <w:tab/>
        <w:t>Kalkan Ucar S, Church H, Savage W, Habif S, Coker M. Fatty liver and dyslipidemia as important clues for diagnosis of cholesterol ester storage disease. Journal of inherited metabolic disease. 2010;33:S123.</w:t>
      </w:r>
    </w:p>
    <w:p w14:paraId="5AA86B2B" w14:textId="77777777" w:rsidR="00D66D98" w:rsidRPr="00D66D98" w:rsidRDefault="00D66D98" w:rsidP="0073695E">
      <w:pPr>
        <w:pStyle w:val="EndNoteBibliography"/>
        <w:jc w:val="both"/>
        <w:rPr>
          <w:noProof/>
        </w:rPr>
      </w:pPr>
      <w:r w:rsidRPr="00D66D98">
        <w:rPr>
          <w:noProof/>
        </w:rPr>
        <w:t>56.</w:t>
      </w:r>
      <w:r w:rsidRPr="00D66D98">
        <w:rPr>
          <w:noProof/>
        </w:rPr>
        <w:tab/>
        <w:t>Lin HJ, Lie Ken Jie MS, Ho FC. Accumulation of glyceryl ether lipids in Wolman's disease. Journal of lipid research. 1976;17(1):53-6.</w:t>
      </w:r>
    </w:p>
    <w:p w14:paraId="0A2429CA" w14:textId="77777777" w:rsidR="00D66D98" w:rsidRPr="00D66D98" w:rsidRDefault="00D66D98" w:rsidP="0073695E">
      <w:pPr>
        <w:pStyle w:val="EndNoteBibliography"/>
        <w:jc w:val="both"/>
        <w:rPr>
          <w:noProof/>
        </w:rPr>
      </w:pPr>
      <w:r w:rsidRPr="00D66D98">
        <w:rPr>
          <w:noProof/>
        </w:rPr>
        <w:t>57.</w:t>
      </w:r>
      <w:r w:rsidRPr="00D66D98">
        <w:rPr>
          <w:noProof/>
        </w:rPr>
        <w:tab/>
        <w:t>Long V, Li H. A case report of successful treatment of teenage patient with lysosomal acid lipase deficiency. Molecular genetics and metabolism. 2020;129(2):S100.</w:t>
      </w:r>
    </w:p>
    <w:p w14:paraId="2863E3B4" w14:textId="77777777" w:rsidR="00D66D98" w:rsidRPr="00D66D98" w:rsidRDefault="00D66D98" w:rsidP="0073695E">
      <w:pPr>
        <w:pStyle w:val="EndNoteBibliography"/>
        <w:jc w:val="both"/>
        <w:rPr>
          <w:noProof/>
        </w:rPr>
      </w:pPr>
      <w:r w:rsidRPr="00D66D98">
        <w:rPr>
          <w:noProof/>
        </w:rPr>
        <w:t>58.</w:t>
      </w:r>
      <w:r w:rsidRPr="00D66D98">
        <w:rPr>
          <w:noProof/>
        </w:rPr>
        <w:tab/>
        <w:t>Maslen CL, Babcock D, Illingworth DR. Occurrence of a mutation associated with Wolman disease in a family with cholesteryl ester storage disease. Journal of inherited metabolic disease. 1995;18(5):620-3.</w:t>
      </w:r>
    </w:p>
    <w:p w14:paraId="1B234882" w14:textId="77777777" w:rsidR="00D66D98" w:rsidRPr="00D66D98" w:rsidRDefault="00D66D98" w:rsidP="0073695E">
      <w:pPr>
        <w:pStyle w:val="EndNoteBibliography"/>
        <w:jc w:val="both"/>
        <w:rPr>
          <w:noProof/>
        </w:rPr>
      </w:pPr>
      <w:r w:rsidRPr="00D66D98">
        <w:rPr>
          <w:noProof/>
        </w:rPr>
        <w:t>59.</w:t>
      </w:r>
      <w:r w:rsidRPr="00D66D98">
        <w:rPr>
          <w:noProof/>
        </w:rPr>
        <w:tab/>
        <w:t>Pagani F, Garcia R, Pariyarath R, Stuani C, Gridelli B, Paone G, et al. Expression of lysosomal acid lipase mutants detected in three patients with cholesteryl ester storage disease. Human molecular genetics. 1996;5(10):1611-7.</w:t>
      </w:r>
    </w:p>
    <w:p w14:paraId="33A16E15" w14:textId="77777777" w:rsidR="00D66D98" w:rsidRPr="00D66D98" w:rsidRDefault="00D66D98" w:rsidP="0073695E">
      <w:pPr>
        <w:pStyle w:val="EndNoteBibliography"/>
        <w:jc w:val="both"/>
        <w:rPr>
          <w:noProof/>
          <w:lang w:val="pt-BR"/>
        </w:rPr>
      </w:pPr>
      <w:r w:rsidRPr="00D66D98">
        <w:rPr>
          <w:noProof/>
        </w:rPr>
        <w:t>60.</w:t>
      </w:r>
      <w:r w:rsidRPr="00D66D98">
        <w:rPr>
          <w:noProof/>
        </w:rPr>
        <w:tab/>
        <w:t xml:space="preserve">Ramadza DP, Cuk M, Zibar K, Baric M, Sarnavka V, Bilic K, et al. [Lysosomal acid lipase deficiency in children: our experience and a novel possibility of enzyme replacement therapy]. </w:t>
      </w:r>
      <w:r w:rsidRPr="00D66D98">
        <w:rPr>
          <w:noProof/>
          <w:lang w:val="pt-BR"/>
        </w:rPr>
        <w:t>Lijecnicki vjesnik. 2015;137(3):81-7.</w:t>
      </w:r>
    </w:p>
    <w:p w14:paraId="5308E0B6" w14:textId="77777777" w:rsidR="00D66D98" w:rsidRPr="00D66D98" w:rsidRDefault="00D66D98" w:rsidP="0073695E">
      <w:pPr>
        <w:pStyle w:val="EndNoteBibliography"/>
        <w:jc w:val="both"/>
        <w:rPr>
          <w:noProof/>
        </w:rPr>
      </w:pPr>
      <w:r w:rsidRPr="00D66D98">
        <w:rPr>
          <w:noProof/>
          <w:lang w:val="pt-BR"/>
        </w:rPr>
        <w:t>61.</w:t>
      </w:r>
      <w:r w:rsidRPr="00D66D98">
        <w:rPr>
          <w:noProof/>
          <w:lang w:val="pt-BR"/>
        </w:rPr>
        <w:tab/>
        <w:t xml:space="preserve">Tummolo A, Ortolani F, Masciopinto M, Melpignano L, DiMauro AM, Piccinno E, et al. </w:t>
      </w:r>
      <w:r w:rsidRPr="00D66D98">
        <w:rPr>
          <w:noProof/>
        </w:rPr>
        <w:t>Early treatment with Sebelipase-alfa of two young LAL-D siblings: First outcome data. Journal of inherited metabolic disease. 2016;39:S216.</w:t>
      </w:r>
    </w:p>
    <w:p w14:paraId="16A19217" w14:textId="77777777" w:rsidR="00D66D98" w:rsidRPr="00D66D98" w:rsidRDefault="00D66D98" w:rsidP="0073695E">
      <w:pPr>
        <w:pStyle w:val="EndNoteBibliography"/>
        <w:jc w:val="both"/>
        <w:rPr>
          <w:noProof/>
        </w:rPr>
      </w:pPr>
      <w:r w:rsidRPr="00D66D98">
        <w:rPr>
          <w:noProof/>
        </w:rPr>
        <w:lastRenderedPageBreak/>
        <w:t>62.</w:t>
      </w:r>
      <w:r w:rsidRPr="00D66D98">
        <w:rPr>
          <w:noProof/>
        </w:rPr>
        <w:tab/>
        <w:t>Abel F, Burton B, Deegan P, Di Rocco M, Enns G, Guardamagna O, et al. Dyslipidemia and sustained transaminase elevations from early childhood are common in lysosomal acid lipase deficiency. Journal of inherited metabolic disease. 2014;37(1):S160-S1.</w:t>
      </w:r>
    </w:p>
    <w:p w14:paraId="4F6E4C61" w14:textId="77777777" w:rsidR="00D66D98" w:rsidRPr="00D66D98" w:rsidRDefault="00D66D98" w:rsidP="0073695E">
      <w:pPr>
        <w:pStyle w:val="EndNoteBibliography"/>
        <w:jc w:val="both"/>
        <w:rPr>
          <w:noProof/>
        </w:rPr>
      </w:pPr>
      <w:r w:rsidRPr="00D66D98">
        <w:rPr>
          <w:noProof/>
        </w:rPr>
        <w:t>63.</w:t>
      </w:r>
      <w:r w:rsidRPr="00D66D98">
        <w:rPr>
          <w:noProof/>
        </w:rPr>
        <w:tab/>
        <w:t>Aldeen HAZ, Al-Hilli F, Mohammad AM, Jamsheer NS, Romani KHR. Wolman's disease. The first two cases from Bahrain. Bahrain Medical Bulletin. 1999;21(1):24-6.</w:t>
      </w:r>
    </w:p>
    <w:p w14:paraId="5574FEC7" w14:textId="77777777" w:rsidR="00D66D98" w:rsidRPr="00D66D98" w:rsidRDefault="00D66D98" w:rsidP="0073695E">
      <w:pPr>
        <w:pStyle w:val="EndNoteBibliography"/>
        <w:jc w:val="both"/>
        <w:rPr>
          <w:noProof/>
        </w:rPr>
      </w:pPr>
      <w:r w:rsidRPr="00D66D98">
        <w:rPr>
          <w:noProof/>
        </w:rPr>
        <w:t>64.</w:t>
      </w:r>
      <w:r w:rsidRPr="00D66D98">
        <w:rPr>
          <w:noProof/>
        </w:rPr>
        <w:tab/>
        <w:t>Anderson G, Burke D, Krywawych S, Leaky J. Dicarboxylic aciduria in Wolman's disease. Journal of inherited metabolic disease. 2010;33:S142.</w:t>
      </w:r>
    </w:p>
    <w:p w14:paraId="045EF475" w14:textId="77777777" w:rsidR="00D66D98" w:rsidRPr="00D66D98" w:rsidRDefault="00D66D98" w:rsidP="0073695E">
      <w:pPr>
        <w:pStyle w:val="EndNoteBibliography"/>
        <w:jc w:val="both"/>
        <w:rPr>
          <w:noProof/>
        </w:rPr>
      </w:pPr>
      <w:r w:rsidRPr="00D66D98">
        <w:rPr>
          <w:noProof/>
        </w:rPr>
        <w:t>65.</w:t>
      </w:r>
      <w:r w:rsidRPr="00D66D98">
        <w:rPr>
          <w:noProof/>
        </w:rPr>
        <w:tab/>
        <w:t>Benlian P, Lacaille F, Mary S, Feillet F, Noel E, Eyer D, et al. Cholesteryl ester storage disease: a predominant lipa genotype underlies disease manifestations and progression - a review of 12 french cases. Atherosclerosis. 2014;235(2):e178-e9.</w:t>
      </w:r>
    </w:p>
    <w:p w14:paraId="49D4F004" w14:textId="77777777" w:rsidR="00D66D98" w:rsidRPr="00D66D98" w:rsidRDefault="00D66D98" w:rsidP="0073695E">
      <w:pPr>
        <w:pStyle w:val="EndNoteBibliography"/>
        <w:jc w:val="both"/>
        <w:rPr>
          <w:noProof/>
        </w:rPr>
      </w:pPr>
      <w:r w:rsidRPr="00D66D98">
        <w:rPr>
          <w:noProof/>
        </w:rPr>
        <w:t>66.</w:t>
      </w:r>
      <w:r w:rsidRPr="00D66D98">
        <w:rPr>
          <w:noProof/>
        </w:rPr>
        <w:tab/>
        <w:t>Besley GTN, Broadhead DM, Lawlor E. Acid esterase deficiency: comparison of biochemical findings in infantile and adult forms. Journal of inherited metabolic disease. 1984;7:155-6.</w:t>
      </w:r>
    </w:p>
    <w:p w14:paraId="0908962F" w14:textId="77777777" w:rsidR="00D66D98" w:rsidRPr="00D66D98" w:rsidRDefault="00D66D98" w:rsidP="0073695E">
      <w:pPr>
        <w:pStyle w:val="EndNoteBibliography"/>
        <w:jc w:val="both"/>
        <w:rPr>
          <w:noProof/>
          <w:lang w:val="pt-BR"/>
        </w:rPr>
      </w:pPr>
      <w:r w:rsidRPr="00D66D98">
        <w:rPr>
          <w:noProof/>
        </w:rPr>
        <w:t>67.</w:t>
      </w:r>
      <w:r w:rsidRPr="00D66D98">
        <w:rPr>
          <w:noProof/>
        </w:rPr>
        <w:tab/>
        <w:t xml:space="preserve">Byrd Iii JC, Powers JM. Wolman's disease: Ultrastructural evidence of lipid accumulation in central and peripheral nervous systems. </w:t>
      </w:r>
      <w:r w:rsidRPr="00D66D98">
        <w:rPr>
          <w:noProof/>
          <w:lang w:val="pt-BR"/>
        </w:rPr>
        <w:t>Acta neuropathologica. 1979;45(1):37-42.</w:t>
      </w:r>
    </w:p>
    <w:p w14:paraId="29763C8D" w14:textId="77777777" w:rsidR="00D66D98" w:rsidRPr="00D66D98" w:rsidRDefault="00D66D98" w:rsidP="0073695E">
      <w:pPr>
        <w:pStyle w:val="EndNoteBibliography"/>
        <w:jc w:val="both"/>
        <w:rPr>
          <w:noProof/>
        </w:rPr>
      </w:pPr>
      <w:r w:rsidRPr="00D66D98">
        <w:rPr>
          <w:noProof/>
          <w:lang w:val="pt-BR"/>
        </w:rPr>
        <w:t>68.</w:t>
      </w:r>
      <w:r w:rsidRPr="00D66D98">
        <w:rPr>
          <w:noProof/>
          <w:lang w:val="pt-BR"/>
        </w:rPr>
        <w:tab/>
        <w:t xml:space="preserve">Cebolla JJ, Irun P, Gonzalez-Dieguez L, Del Valle Loarte P, Barba-Romero MA, Garcia-Jimenez I, et al. </w:t>
      </w:r>
      <w:r w:rsidRPr="00D66D98">
        <w:rPr>
          <w:noProof/>
        </w:rPr>
        <w:t>Dried blood spot screening of lysosomal acid lipase deficiency and confirmatory studies in Spanish suspected patients. Molecular genetics and metabolism. 2016;117(2):S33.</w:t>
      </w:r>
    </w:p>
    <w:p w14:paraId="37FDBEE5" w14:textId="77777777" w:rsidR="00D66D98" w:rsidRPr="00D66D98" w:rsidRDefault="00D66D98" w:rsidP="0073695E">
      <w:pPr>
        <w:pStyle w:val="EndNoteBibliography"/>
        <w:jc w:val="both"/>
        <w:rPr>
          <w:noProof/>
        </w:rPr>
      </w:pPr>
      <w:r w:rsidRPr="00D66D98">
        <w:rPr>
          <w:noProof/>
        </w:rPr>
        <w:t>69.</w:t>
      </w:r>
      <w:r w:rsidRPr="00D66D98">
        <w:rPr>
          <w:noProof/>
        </w:rPr>
        <w:tab/>
        <w:t>Erbe RW, Sims KB, Goss KA, Martin DR. An unremarkable clinical presentation of lysosomal acid lipase deficiency (LALD) in a 5 year old with advanced liver pathology. Molecular genetics and metabolism. 2014;111(2):S42.</w:t>
      </w:r>
    </w:p>
    <w:p w14:paraId="1C913095" w14:textId="77777777" w:rsidR="00D66D98" w:rsidRPr="00D66D98" w:rsidRDefault="00D66D98" w:rsidP="0073695E">
      <w:pPr>
        <w:pStyle w:val="EndNoteBibliography"/>
        <w:jc w:val="both"/>
        <w:rPr>
          <w:noProof/>
        </w:rPr>
      </w:pPr>
      <w:r w:rsidRPr="00D66D98">
        <w:rPr>
          <w:noProof/>
        </w:rPr>
        <w:t>70.</w:t>
      </w:r>
      <w:r w:rsidRPr="00D66D98">
        <w:rPr>
          <w:noProof/>
        </w:rPr>
        <w:tab/>
        <w:t>Eto Y, Kitagawa T. Wolman's disease with hypolipoproteinemia and acanthocytosis: clinical and biochemical observations. The Journal of pediatrics. 1970;77(5):862-7.</w:t>
      </w:r>
    </w:p>
    <w:p w14:paraId="0901925C" w14:textId="77777777" w:rsidR="00D66D98" w:rsidRPr="00D66D98" w:rsidRDefault="00D66D98" w:rsidP="0073695E">
      <w:pPr>
        <w:pStyle w:val="EndNoteBibliography"/>
        <w:jc w:val="both"/>
        <w:rPr>
          <w:noProof/>
        </w:rPr>
      </w:pPr>
      <w:r w:rsidRPr="00D66D98">
        <w:rPr>
          <w:noProof/>
        </w:rPr>
        <w:t>71.</w:t>
      </w:r>
      <w:r w:rsidRPr="00D66D98">
        <w:rPr>
          <w:noProof/>
        </w:rPr>
        <w:tab/>
        <w:t>Fang W, Lu Y. Clinical features of a novel LIPA gene mutation: A case report of Wolman disease. Hepatology International. 2017;11(1):S362.</w:t>
      </w:r>
    </w:p>
    <w:p w14:paraId="1C5878D0" w14:textId="77777777" w:rsidR="00D66D98" w:rsidRPr="00D66D98" w:rsidRDefault="00D66D98" w:rsidP="0073695E">
      <w:pPr>
        <w:pStyle w:val="EndNoteBibliography"/>
        <w:jc w:val="both"/>
        <w:rPr>
          <w:noProof/>
        </w:rPr>
      </w:pPr>
      <w:r w:rsidRPr="00D66D98">
        <w:rPr>
          <w:noProof/>
        </w:rPr>
        <w:t>72.</w:t>
      </w:r>
      <w:r w:rsidRPr="00D66D98">
        <w:rPr>
          <w:noProof/>
        </w:rPr>
        <w:tab/>
        <w:t>Fulcher AS, Das Narla L, Hingsbergen EA. Pediatric case of the day. Wolman disease (primary familial xanthomatosis with involvement and clacification of the adrenal glands). Radiographics : a review publication of the Radiological Society of North America, Inc. 1998;18(2):533-5.</w:t>
      </w:r>
    </w:p>
    <w:p w14:paraId="091F8F8B" w14:textId="77777777" w:rsidR="00D66D98" w:rsidRPr="00D66D98" w:rsidRDefault="00D66D98" w:rsidP="0073695E">
      <w:pPr>
        <w:pStyle w:val="EndNoteBibliography"/>
        <w:jc w:val="both"/>
        <w:rPr>
          <w:noProof/>
        </w:rPr>
      </w:pPr>
      <w:r w:rsidRPr="00D66D98">
        <w:rPr>
          <w:noProof/>
        </w:rPr>
        <w:t>73.</w:t>
      </w:r>
      <w:r w:rsidRPr="00D66D98">
        <w:rPr>
          <w:noProof/>
        </w:rPr>
        <w:tab/>
        <w:t>Fumić KF, Calandra SC, Verheijen FWV, Huljev Frković SHF, Vuković JV, Rajić LJR, et al. High plasma chitotriosidase activity in an infant with rapidly progressive wolman's disease and novel mutation in lipa gene. Journal of inherited metabolic disease. 2010;33:S130.</w:t>
      </w:r>
    </w:p>
    <w:p w14:paraId="1AD28205" w14:textId="77777777" w:rsidR="00D66D98" w:rsidRPr="00D66D98" w:rsidRDefault="00D66D98" w:rsidP="0073695E">
      <w:pPr>
        <w:pStyle w:val="EndNoteBibliography"/>
        <w:jc w:val="both"/>
        <w:rPr>
          <w:noProof/>
        </w:rPr>
      </w:pPr>
      <w:r w:rsidRPr="00D66D98">
        <w:rPr>
          <w:noProof/>
        </w:rPr>
        <w:t>74.</w:t>
      </w:r>
      <w:r w:rsidRPr="00D66D98">
        <w:rPr>
          <w:noProof/>
        </w:rPr>
        <w:tab/>
        <w:t>Gargus JJ, Verrell K, Wencel M, Bocian M, Kimonis V. Highly discordant phenotype in siblings with wolman syndrome and absent lal enzyme activity. Molecular genetics and metabolism. 2012;105(2):S29-S30.</w:t>
      </w:r>
    </w:p>
    <w:p w14:paraId="18D2A7FA" w14:textId="77777777" w:rsidR="00D66D98" w:rsidRPr="00D66D98" w:rsidRDefault="00D66D98" w:rsidP="0073695E">
      <w:pPr>
        <w:pStyle w:val="EndNoteBibliography"/>
        <w:jc w:val="both"/>
        <w:rPr>
          <w:noProof/>
        </w:rPr>
      </w:pPr>
      <w:r w:rsidRPr="00D66D98">
        <w:rPr>
          <w:noProof/>
        </w:rPr>
        <w:t>75.</w:t>
      </w:r>
      <w:r w:rsidRPr="00D66D98">
        <w:rPr>
          <w:noProof/>
        </w:rPr>
        <w:tab/>
        <w:t>Grabowski G. Therapy for lysosomal acid lipase deficiency: Replacing a missing link. Hepatology (Baltimore, Md). 2013;58(3):850-2.</w:t>
      </w:r>
    </w:p>
    <w:p w14:paraId="6482D119" w14:textId="77777777" w:rsidR="00D66D98" w:rsidRPr="00D66D98" w:rsidRDefault="00D66D98" w:rsidP="0073695E">
      <w:pPr>
        <w:pStyle w:val="EndNoteBibliography"/>
        <w:jc w:val="both"/>
        <w:rPr>
          <w:noProof/>
        </w:rPr>
      </w:pPr>
      <w:r w:rsidRPr="00D66D98">
        <w:rPr>
          <w:noProof/>
        </w:rPr>
        <w:t>76.</w:t>
      </w:r>
      <w:r w:rsidRPr="00D66D98">
        <w:rPr>
          <w:noProof/>
        </w:rPr>
        <w:tab/>
        <w:t>Harrison RB, Francke Jr P. Radiographic findings in Wolman's disease. Radiology. 1977;124(1):188.</w:t>
      </w:r>
    </w:p>
    <w:p w14:paraId="099C9D87" w14:textId="77777777" w:rsidR="00D66D98" w:rsidRPr="00D66D98" w:rsidRDefault="00D66D98" w:rsidP="0073695E">
      <w:pPr>
        <w:pStyle w:val="EndNoteBibliography"/>
        <w:jc w:val="both"/>
        <w:rPr>
          <w:noProof/>
        </w:rPr>
      </w:pPr>
      <w:r w:rsidRPr="00D66D98">
        <w:rPr>
          <w:noProof/>
        </w:rPr>
        <w:t>77.</w:t>
      </w:r>
      <w:r w:rsidRPr="00D66D98">
        <w:rPr>
          <w:noProof/>
        </w:rPr>
        <w:tab/>
        <w:t>Hart CE, Wu HY, Sharrard M, Tylee K, Church H, Jones SA. Persistent finding of suberic acid, azelaic acid and pimelic acid in organic acid profiles from a patient subsequently diagnosed with Wolman's disease. Journal of inherited metabolic disease. 2016;39:S135.</w:t>
      </w:r>
    </w:p>
    <w:p w14:paraId="5853F7AB" w14:textId="77777777" w:rsidR="00D66D98" w:rsidRPr="00D66D98" w:rsidRDefault="00D66D98" w:rsidP="0073695E">
      <w:pPr>
        <w:pStyle w:val="EndNoteBibliography"/>
        <w:jc w:val="both"/>
        <w:rPr>
          <w:noProof/>
        </w:rPr>
      </w:pPr>
      <w:r w:rsidRPr="00D66D98">
        <w:rPr>
          <w:noProof/>
        </w:rPr>
        <w:t>78.</w:t>
      </w:r>
      <w:r w:rsidRPr="00D66D98">
        <w:rPr>
          <w:noProof/>
        </w:rPr>
        <w:tab/>
        <w:t>Heiner-Fokkema MR, Niezen-Koning KE, Van Der Sluijs FJ, Bontekoe AB, Janssens-Puister J, De Koning TJ, et al. Urine dicarboxylic acids and other biomarkers for diagnosis and follow-up of Wolman disease. Journal of inherited metabolic disease. 2016;39:S207.</w:t>
      </w:r>
    </w:p>
    <w:p w14:paraId="28513ABB" w14:textId="77777777" w:rsidR="00D66D98" w:rsidRPr="00D66D98" w:rsidRDefault="00D66D98" w:rsidP="0073695E">
      <w:pPr>
        <w:pStyle w:val="EndNoteBibliography"/>
        <w:jc w:val="both"/>
        <w:rPr>
          <w:noProof/>
        </w:rPr>
      </w:pPr>
      <w:r w:rsidRPr="00D66D98">
        <w:rPr>
          <w:noProof/>
        </w:rPr>
        <w:t>79.</w:t>
      </w:r>
      <w:r w:rsidRPr="00D66D98">
        <w:rPr>
          <w:noProof/>
        </w:rPr>
        <w:tab/>
        <w:t>Hendriksz C, Wraith E, Dhawan A, Whitley C, Banikazemi M, Bialer M, et al. Natural history study of early onset lysosomal acid lipase (LAL) deficiency (wolman disease) confirms a severe and rapid disease course. Journal of inherited metabolic disease. 2012;35(1):S21.</w:t>
      </w:r>
    </w:p>
    <w:p w14:paraId="4F46E915" w14:textId="77777777" w:rsidR="00D66D98" w:rsidRPr="00D66D98" w:rsidRDefault="00D66D98" w:rsidP="0073695E">
      <w:pPr>
        <w:pStyle w:val="EndNoteBibliography"/>
        <w:jc w:val="both"/>
        <w:rPr>
          <w:noProof/>
        </w:rPr>
      </w:pPr>
      <w:r w:rsidRPr="00D66D98">
        <w:rPr>
          <w:noProof/>
        </w:rPr>
        <w:t>80.</w:t>
      </w:r>
      <w:r w:rsidRPr="00D66D98">
        <w:rPr>
          <w:noProof/>
        </w:rPr>
        <w:tab/>
        <w:t>Jones SA, Bernstein D, Bialer M, Dhawan A, Hendriksz C, Whitley CB, et al. Severe and rapid disease course in the natural history of infants with lysosomal acid lipase deficiency. Molecular genetics and metabolism. 2014;111(2):S57-S8.</w:t>
      </w:r>
    </w:p>
    <w:p w14:paraId="6E68999A" w14:textId="77777777" w:rsidR="00D66D98" w:rsidRPr="00D66D98" w:rsidRDefault="00D66D98" w:rsidP="0073695E">
      <w:pPr>
        <w:pStyle w:val="EndNoteBibliography"/>
        <w:jc w:val="both"/>
        <w:rPr>
          <w:noProof/>
        </w:rPr>
      </w:pPr>
      <w:r w:rsidRPr="00D66D98">
        <w:rPr>
          <w:noProof/>
        </w:rPr>
        <w:t>81.</w:t>
      </w:r>
      <w:r w:rsidRPr="00D66D98">
        <w:rPr>
          <w:noProof/>
        </w:rPr>
        <w:tab/>
        <w:t>Kamalian N, Dudley AW, Jr., Beroukhim F. Wolman disease with jaundice and subarachnoid hemorrhage. American journal of diseases of children (1960). 1973;126(5):671-5.</w:t>
      </w:r>
    </w:p>
    <w:p w14:paraId="3DD99405" w14:textId="77777777" w:rsidR="00D66D98" w:rsidRPr="00D66D98" w:rsidRDefault="00D66D98" w:rsidP="0073695E">
      <w:pPr>
        <w:pStyle w:val="EndNoteBibliography"/>
        <w:jc w:val="both"/>
        <w:rPr>
          <w:noProof/>
        </w:rPr>
      </w:pPr>
      <w:r w:rsidRPr="00D66D98">
        <w:rPr>
          <w:noProof/>
        </w:rPr>
        <w:t>82.</w:t>
      </w:r>
      <w:r w:rsidRPr="00D66D98">
        <w:rPr>
          <w:noProof/>
        </w:rPr>
        <w:tab/>
        <w:t>Klaudel-Dreszler M, Bakuła A, Orłowska E, Tylki-Szymańska A, Ługowska A, Zakharova EY, et al. Early onset LAL deficiency mimicking haemophagocytic lymphohistiocytosis. Journal of pediatric gastroenterology and nutrition. 2016;62:513.</w:t>
      </w:r>
    </w:p>
    <w:p w14:paraId="5F104D05" w14:textId="77777777" w:rsidR="00D66D98" w:rsidRPr="00D66D98" w:rsidRDefault="00D66D98" w:rsidP="0073695E">
      <w:pPr>
        <w:pStyle w:val="EndNoteBibliography"/>
        <w:jc w:val="both"/>
        <w:rPr>
          <w:noProof/>
        </w:rPr>
      </w:pPr>
      <w:r w:rsidRPr="00D66D98">
        <w:rPr>
          <w:noProof/>
        </w:rPr>
        <w:t>83.</w:t>
      </w:r>
      <w:r w:rsidRPr="00D66D98">
        <w:rPr>
          <w:noProof/>
        </w:rPr>
        <w:tab/>
        <w:t>Kodali S, Shoreibah MG, Young S, Singal AK. Lysosomal acid lipase deficiency (LAL-D). Gastroenterology. 2016;150(4):S342.</w:t>
      </w:r>
    </w:p>
    <w:p w14:paraId="0F67A46B" w14:textId="77777777" w:rsidR="00D66D98" w:rsidRPr="00D66D98" w:rsidRDefault="00D66D98" w:rsidP="0073695E">
      <w:pPr>
        <w:pStyle w:val="EndNoteBibliography"/>
        <w:jc w:val="both"/>
        <w:rPr>
          <w:noProof/>
        </w:rPr>
      </w:pPr>
      <w:r w:rsidRPr="00D66D98">
        <w:rPr>
          <w:noProof/>
        </w:rPr>
        <w:t>84.</w:t>
      </w:r>
      <w:r w:rsidRPr="00D66D98">
        <w:rPr>
          <w:noProof/>
        </w:rPr>
        <w:tab/>
        <w:t>Leone L, Ippoliti PF, Antonicelli R. Use of simvastatin plus cholestyramine in the treatment of lysosomal acid lipase deficiency. The Journal of pediatrics. 1991;119(6):1008-9.</w:t>
      </w:r>
    </w:p>
    <w:p w14:paraId="161B4A0E" w14:textId="77777777" w:rsidR="00D66D98" w:rsidRPr="00D66D98" w:rsidRDefault="00D66D98" w:rsidP="0073695E">
      <w:pPr>
        <w:pStyle w:val="EndNoteBibliography"/>
        <w:jc w:val="both"/>
        <w:rPr>
          <w:noProof/>
        </w:rPr>
      </w:pPr>
      <w:r w:rsidRPr="00D66D98">
        <w:rPr>
          <w:noProof/>
        </w:rPr>
        <w:t>85.</w:t>
      </w:r>
      <w:r w:rsidRPr="00D66D98">
        <w:rPr>
          <w:noProof/>
        </w:rPr>
        <w:tab/>
        <w:t>Leone L, Ippoliti PF, Antonicelli R, Balli F, Gridelli B. Treatment and liver transplantation for cholesterol ester storage disease. The Journal of pediatrics. 1995;127(3):509-10.</w:t>
      </w:r>
    </w:p>
    <w:p w14:paraId="2FF4C2DE" w14:textId="77777777" w:rsidR="00D66D98" w:rsidRPr="00D66D98" w:rsidRDefault="00D66D98" w:rsidP="0073695E">
      <w:pPr>
        <w:pStyle w:val="EndNoteBibliography"/>
        <w:jc w:val="both"/>
        <w:rPr>
          <w:noProof/>
        </w:rPr>
      </w:pPr>
      <w:r w:rsidRPr="00D66D98">
        <w:rPr>
          <w:noProof/>
        </w:rPr>
        <w:lastRenderedPageBreak/>
        <w:t>86.</w:t>
      </w:r>
      <w:r w:rsidRPr="00D66D98">
        <w:rPr>
          <w:noProof/>
        </w:rPr>
        <w:tab/>
        <w:t>Lourenco C, Timm F, Burin M, Giugliani R, Hamilton J, Burg J, et al. “You can't always get what you want”: Filipin staining unmasking lysosomal acid lipase (LAL) deficiency in a young child. Molecular genetics and metabolism. 2013;108(2):S62.</w:t>
      </w:r>
    </w:p>
    <w:p w14:paraId="5BE498F0" w14:textId="77777777" w:rsidR="00D66D98" w:rsidRPr="00D66D98" w:rsidRDefault="00D66D98" w:rsidP="0073695E">
      <w:pPr>
        <w:pStyle w:val="EndNoteBibliography"/>
        <w:jc w:val="both"/>
        <w:rPr>
          <w:noProof/>
        </w:rPr>
      </w:pPr>
      <w:r w:rsidRPr="00D66D98">
        <w:rPr>
          <w:noProof/>
        </w:rPr>
        <w:t>87.</w:t>
      </w:r>
      <w:r w:rsidRPr="00D66D98">
        <w:rPr>
          <w:noProof/>
        </w:rPr>
        <w:tab/>
        <w:t>Lourenco CM, Timm F, Burin M, Burg J, Quinn A, Hamilton J, et al. Abnormal filipin staining unmasking lysosomal acid lipase (LAL) deficiency: Not all that shines is Niemann-Pick type C. Journal of inherited metabolic disease. 2013;36(2):S299.</w:t>
      </w:r>
    </w:p>
    <w:p w14:paraId="6BCC044E" w14:textId="77777777" w:rsidR="00D66D98" w:rsidRPr="00D66D98" w:rsidRDefault="00D66D98" w:rsidP="0073695E">
      <w:pPr>
        <w:pStyle w:val="EndNoteBibliography"/>
        <w:jc w:val="both"/>
        <w:rPr>
          <w:noProof/>
        </w:rPr>
      </w:pPr>
      <w:r w:rsidRPr="00D66D98">
        <w:rPr>
          <w:noProof/>
        </w:rPr>
        <w:t>88.</w:t>
      </w:r>
      <w:r w:rsidRPr="00D66D98">
        <w:rPr>
          <w:noProof/>
        </w:rPr>
        <w:tab/>
        <w:t>Marshall WC, Ockenden BG, Fosbrooke AS, Cumings JN. Wolman's disease. A rare lipidosis with adrenal calcification. Archives of disease in childhood. 1969;44(235):331-41.</w:t>
      </w:r>
    </w:p>
    <w:p w14:paraId="0CCE0B5E" w14:textId="77777777" w:rsidR="00D66D98" w:rsidRPr="00D66D98" w:rsidRDefault="00D66D98" w:rsidP="0073695E">
      <w:pPr>
        <w:pStyle w:val="EndNoteBibliography"/>
        <w:jc w:val="both"/>
        <w:rPr>
          <w:noProof/>
        </w:rPr>
      </w:pPr>
      <w:r w:rsidRPr="00D66D98">
        <w:rPr>
          <w:noProof/>
        </w:rPr>
        <w:t>89.</w:t>
      </w:r>
      <w:r w:rsidRPr="00D66D98">
        <w:rPr>
          <w:noProof/>
        </w:rPr>
        <w:tab/>
        <w:t>Matthews RP, Haber BA, Mamula P, Piccoli DA. Cases in pediatric gastroenterology from The Children's Hospital of Philadelphia. A 5-year-old girl with massive hepatosplenomegaly, fever, and rash. MedGenMed : Medscape general medicine. 2004;6(2):14.</w:t>
      </w:r>
    </w:p>
    <w:p w14:paraId="5796BF55" w14:textId="77777777" w:rsidR="00D66D98" w:rsidRPr="00D66D98" w:rsidRDefault="00D66D98" w:rsidP="0073695E">
      <w:pPr>
        <w:pStyle w:val="EndNoteBibliography"/>
        <w:jc w:val="both"/>
        <w:rPr>
          <w:noProof/>
        </w:rPr>
      </w:pPr>
      <w:r w:rsidRPr="00D66D98">
        <w:rPr>
          <w:noProof/>
        </w:rPr>
        <w:t>90.</w:t>
      </w:r>
      <w:r w:rsidRPr="00D66D98">
        <w:rPr>
          <w:noProof/>
        </w:rPr>
        <w:tab/>
        <w:t>O'Leary OA, Hawkes CP, Cody D, Hughes JAF. Atypical wolman disease with evidence of immune dysfunction. Journal of inherited metabolic disease. 2013;36(2):S284.</w:t>
      </w:r>
    </w:p>
    <w:p w14:paraId="4D3703D5" w14:textId="77777777" w:rsidR="00D66D98" w:rsidRPr="00D66D98" w:rsidRDefault="00D66D98" w:rsidP="0073695E">
      <w:pPr>
        <w:pStyle w:val="EndNoteBibliography"/>
        <w:jc w:val="both"/>
        <w:rPr>
          <w:noProof/>
        </w:rPr>
      </w:pPr>
      <w:r w:rsidRPr="00D66D98">
        <w:rPr>
          <w:noProof/>
        </w:rPr>
        <w:t>91.</w:t>
      </w:r>
      <w:r w:rsidRPr="00D66D98">
        <w:rPr>
          <w:noProof/>
        </w:rPr>
        <w:tab/>
        <w:t>Ozmen MN, Aygun N, Kilic I, Kuran L, Yalcin B, Besim A. Wolman's disease: ultrasonographic and computed tomographic findings. Pediatric radiology. 1992;22(7):541-2.</w:t>
      </w:r>
    </w:p>
    <w:p w14:paraId="529AE80E" w14:textId="77777777" w:rsidR="00D66D98" w:rsidRPr="00D66D98" w:rsidRDefault="00D66D98" w:rsidP="0073695E">
      <w:pPr>
        <w:pStyle w:val="EndNoteBibliography"/>
        <w:jc w:val="both"/>
        <w:rPr>
          <w:noProof/>
        </w:rPr>
      </w:pPr>
      <w:r w:rsidRPr="00D66D98">
        <w:rPr>
          <w:noProof/>
        </w:rPr>
        <w:t>92.</w:t>
      </w:r>
      <w:r w:rsidRPr="00D66D98">
        <w:rPr>
          <w:noProof/>
        </w:rPr>
        <w:tab/>
        <w:t>Patel K, Hodock K. Wolman disease and HLH, a case of overlapping clinical features. Pediatric Blood and Cancer. 2018;65:S19-S20.</w:t>
      </w:r>
    </w:p>
    <w:p w14:paraId="1BC54D96" w14:textId="77777777" w:rsidR="00D66D98" w:rsidRPr="00D66D98" w:rsidRDefault="00D66D98" w:rsidP="0073695E">
      <w:pPr>
        <w:pStyle w:val="EndNoteBibliography"/>
        <w:jc w:val="both"/>
        <w:rPr>
          <w:noProof/>
        </w:rPr>
      </w:pPr>
      <w:r w:rsidRPr="00D66D98">
        <w:rPr>
          <w:noProof/>
        </w:rPr>
        <w:t>93.</w:t>
      </w:r>
      <w:r w:rsidRPr="00D66D98">
        <w:rPr>
          <w:noProof/>
        </w:rPr>
        <w:tab/>
        <w:t>Perezpeña Diazconti M, Serrano Bello C, Herrera Segura M, Consuelo Sanchez A, Valencia Mayoral P. Distinctive histopathological findings in liver biopsies from 10 children with lysosomal acid lipase deficiency. Virchows Archiv. 2016;469:S18.</w:t>
      </w:r>
    </w:p>
    <w:p w14:paraId="7B3E2790" w14:textId="77777777" w:rsidR="00D66D98" w:rsidRPr="00D66D98" w:rsidRDefault="00D66D98" w:rsidP="0073695E">
      <w:pPr>
        <w:pStyle w:val="EndNoteBibliography"/>
        <w:jc w:val="both"/>
        <w:rPr>
          <w:noProof/>
        </w:rPr>
      </w:pPr>
      <w:r w:rsidRPr="00D66D98">
        <w:rPr>
          <w:noProof/>
        </w:rPr>
        <w:t>94.</w:t>
      </w:r>
      <w:r w:rsidRPr="00D66D98">
        <w:rPr>
          <w:noProof/>
        </w:rPr>
        <w:tab/>
        <w:t>Queloz JM, Capitanio MA, Kirkpatrick JA. Wolman's disease. Roentgen observations in 3 siblings. Radiology. 1972;104(2):357-9.</w:t>
      </w:r>
    </w:p>
    <w:p w14:paraId="1A80C8BC" w14:textId="77777777" w:rsidR="00D66D98" w:rsidRPr="00D66D98" w:rsidRDefault="00D66D98" w:rsidP="0073695E">
      <w:pPr>
        <w:pStyle w:val="EndNoteBibliography"/>
        <w:jc w:val="both"/>
        <w:rPr>
          <w:noProof/>
        </w:rPr>
      </w:pPr>
      <w:r w:rsidRPr="00D66D98">
        <w:rPr>
          <w:noProof/>
        </w:rPr>
        <w:t>95.</w:t>
      </w:r>
      <w:r w:rsidRPr="00D66D98">
        <w:rPr>
          <w:noProof/>
        </w:rPr>
        <w:tab/>
        <w:t>Raafat F, Hashemian MP, Abrishami MA. Wolman's disease: report of two new cases, with a review of the literature. American journal of clinical pathology. 1973;59(4):490-7.</w:t>
      </w:r>
    </w:p>
    <w:p w14:paraId="59A18CDE" w14:textId="77777777" w:rsidR="00D66D98" w:rsidRPr="00D66D98" w:rsidRDefault="00D66D98" w:rsidP="0073695E">
      <w:pPr>
        <w:pStyle w:val="EndNoteBibliography"/>
        <w:jc w:val="both"/>
        <w:rPr>
          <w:noProof/>
        </w:rPr>
      </w:pPr>
      <w:r w:rsidRPr="00D66D98">
        <w:rPr>
          <w:noProof/>
        </w:rPr>
        <w:t>96.</w:t>
      </w:r>
      <w:r w:rsidRPr="00D66D98">
        <w:rPr>
          <w:noProof/>
        </w:rPr>
        <w:tab/>
        <w:t>Rennie C, Johnstone N, Cochrane B, McMahon S, Cozens A. Successful dietary management of infantile onset lysosomal acid li-pase deficiency (LAL-D). Journal of inherited metabolic disease. 2018;41:S87-S8.</w:t>
      </w:r>
    </w:p>
    <w:p w14:paraId="25A5FFCF" w14:textId="77777777" w:rsidR="00D66D98" w:rsidRPr="00D66D98" w:rsidRDefault="00D66D98" w:rsidP="0073695E">
      <w:pPr>
        <w:pStyle w:val="EndNoteBibliography"/>
        <w:jc w:val="both"/>
        <w:rPr>
          <w:noProof/>
        </w:rPr>
      </w:pPr>
      <w:r w:rsidRPr="00D66D98">
        <w:rPr>
          <w:noProof/>
        </w:rPr>
        <w:t>97.</w:t>
      </w:r>
      <w:r w:rsidRPr="00D66D98">
        <w:rPr>
          <w:noProof/>
        </w:rPr>
        <w:tab/>
        <w:t>Slae M, Ghosh A, Arvonen M, Fecarotta S, Gargus JJ, Gokcay G, et al. Experience of the nutritional management of infantile onset lysosomal acid lipase deficiency (LAL-D). Journal of pediatric gastroenterology and nutrition. 2018;66:928.</w:t>
      </w:r>
    </w:p>
    <w:p w14:paraId="6C5375E6" w14:textId="77777777" w:rsidR="00D66D98" w:rsidRPr="00D66D98" w:rsidRDefault="00D66D98" w:rsidP="0073695E">
      <w:pPr>
        <w:pStyle w:val="EndNoteBibliography"/>
        <w:jc w:val="both"/>
        <w:rPr>
          <w:noProof/>
        </w:rPr>
      </w:pPr>
      <w:r w:rsidRPr="00D66D98">
        <w:rPr>
          <w:noProof/>
        </w:rPr>
        <w:t>98.</w:t>
      </w:r>
      <w:r w:rsidRPr="00D66D98">
        <w:rPr>
          <w:noProof/>
        </w:rPr>
        <w:tab/>
        <w:t>Strokova T, Bagaeva M, Tumanova E, Grishina A, Kamenets E, Zakharova E. Lysosomal acid lipase deficiency (LAL D): Clinical and morphological progression in children and young patients. Journal of Inborn Errors of Metabolism and Screening. 2017;5:338-9.</w:t>
      </w:r>
    </w:p>
    <w:p w14:paraId="58DEE041" w14:textId="77777777" w:rsidR="00D66D98" w:rsidRPr="00D66D98" w:rsidRDefault="00D66D98" w:rsidP="0073695E">
      <w:pPr>
        <w:pStyle w:val="EndNoteBibliography"/>
        <w:jc w:val="both"/>
        <w:rPr>
          <w:noProof/>
        </w:rPr>
      </w:pPr>
      <w:r w:rsidRPr="00D66D98">
        <w:rPr>
          <w:noProof/>
        </w:rPr>
        <w:t>99.</w:t>
      </w:r>
      <w:r w:rsidRPr="00D66D98">
        <w:rPr>
          <w:noProof/>
        </w:rPr>
        <w:tab/>
        <w:t>Uno Y, Taniguchi A, Tanaka E. Histochemical studies in Wolman's disease--report of an autopsy case accompanied with a large amount of milky ascites. Acta pathologica japonica. 1973;23(4):779-90.</w:t>
      </w:r>
    </w:p>
    <w:p w14:paraId="794E066F" w14:textId="77777777" w:rsidR="00D66D98" w:rsidRPr="00D66D98" w:rsidRDefault="00D66D98" w:rsidP="0073695E">
      <w:pPr>
        <w:pStyle w:val="EndNoteBibliography"/>
        <w:jc w:val="both"/>
        <w:rPr>
          <w:noProof/>
        </w:rPr>
      </w:pPr>
      <w:r w:rsidRPr="00D66D98">
        <w:rPr>
          <w:noProof/>
        </w:rPr>
        <w:t>100.</w:t>
      </w:r>
      <w:r w:rsidRPr="00D66D98">
        <w:rPr>
          <w:noProof/>
        </w:rPr>
        <w:tab/>
        <w:t>Van Spronsen FJ, Derks TGJ, De Koning TJ, Van Rijn M, Niezen-Koning KE, Heiner-Fokkema MR, et al. Lysosomal acid lipase deficiency (LAL-D;Wolman disease): Diagnosed at 2 months needing 3 months to really improve on Sebelipase alpha. Journal of inherited metabolic disease. 2016;39:S219.</w:t>
      </w:r>
    </w:p>
    <w:p w14:paraId="4159D4F3" w14:textId="77777777" w:rsidR="00D66D98" w:rsidRPr="00D66D98" w:rsidRDefault="00D66D98" w:rsidP="0073695E">
      <w:pPr>
        <w:pStyle w:val="EndNoteBibliography"/>
        <w:jc w:val="both"/>
        <w:rPr>
          <w:noProof/>
        </w:rPr>
      </w:pPr>
      <w:r w:rsidRPr="00D66D98">
        <w:rPr>
          <w:noProof/>
        </w:rPr>
        <w:t>101.</w:t>
      </w:r>
      <w:r w:rsidRPr="00D66D98">
        <w:rPr>
          <w:noProof/>
        </w:rPr>
        <w:tab/>
        <w:t>Watanuki T, Nakamura K, Koizumi K, Konno T, Fujii M. [Wolman's disease]. Saishin igaku Modern medicine. 1967;22(2):302-14.</w:t>
      </w:r>
    </w:p>
    <w:p w14:paraId="2E4B353C" w14:textId="77777777" w:rsidR="00D66D98" w:rsidRPr="00D66D98" w:rsidRDefault="00D66D98" w:rsidP="0073695E">
      <w:pPr>
        <w:pStyle w:val="EndNoteBibliography"/>
        <w:jc w:val="both"/>
        <w:rPr>
          <w:noProof/>
          <w:lang w:val="pt-BR"/>
        </w:rPr>
      </w:pPr>
      <w:r w:rsidRPr="00D66D98">
        <w:rPr>
          <w:noProof/>
        </w:rPr>
        <w:t>102.</w:t>
      </w:r>
      <w:r w:rsidRPr="00D66D98">
        <w:rPr>
          <w:noProof/>
        </w:rPr>
        <w:tab/>
        <w:t xml:space="preserve">Wong D, Cederbaum S, Enns G, Wraith E, Whitley C, C.J H, et al. The natural history of wolman disease, the early onset form of lysosomal acid lipase (LAL) deficiency, confirms a severe and rapid disease course. </w:t>
      </w:r>
      <w:r w:rsidRPr="00D66D98">
        <w:rPr>
          <w:noProof/>
          <w:lang w:val="pt-BR"/>
        </w:rPr>
        <w:t>Pediatric Critical Care Medicine. 2012;13(6):716.</w:t>
      </w:r>
    </w:p>
    <w:p w14:paraId="1646192A" w14:textId="77777777" w:rsidR="00D66D98" w:rsidRPr="00D66D98" w:rsidRDefault="00D66D98" w:rsidP="0073695E">
      <w:pPr>
        <w:pStyle w:val="EndNoteBibliography"/>
        <w:jc w:val="both"/>
        <w:rPr>
          <w:noProof/>
        </w:rPr>
      </w:pPr>
      <w:r w:rsidRPr="00D66D98">
        <w:rPr>
          <w:noProof/>
          <w:lang w:val="pt-BR"/>
        </w:rPr>
        <w:t>103.</w:t>
      </w:r>
      <w:r w:rsidRPr="00D66D98">
        <w:rPr>
          <w:noProof/>
          <w:lang w:val="pt-BR"/>
        </w:rPr>
        <w:tab/>
        <w:t xml:space="preserve">Yahyaoui R, Rodríguez-García E, Gil-Serret M, García-Jiménez MC, González-Diéguez ML, Del Valle Loarte P, et al. </w:t>
      </w:r>
      <w:r w:rsidRPr="00D66D98">
        <w:rPr>
          <w:noProof/>
        </w:rPr>
        <w:t>Characterization of plasma lipoprotein particles in Spanish patients with lysosomal acid lipase deficiency. Journal of Inborn Errors of Metabolism and Screening. 2017;5:340-1.</w:t>
      </w:r>
    </w:p>
    <w:p w14:paraId="1A4015FC" w14:textId="77777777" w:rsidR="00D66D98" w:rsidRPr="00D66D98" w:rsidRDefault="00D66D98" w:rsidP="0073695E">
      <w:pPr>
        <w:pStyle w:val="EndNoteBibliography"/>
        <w:jc w:val="both"/>
        <w:rPr>
          <w:noProof/>
        </w:rPr>
      </w:pPr>
      <w:r w:rsidRPr="00D66D98">
        <w:rPr>
          <w:noProof/>
        </w:rPr>
        <w:t>104.</w:t>
      </w:r>
      <w:r w:rsidRPr="00D66D98">
        <w:rPr>
          <w:noProof/>
        </w:rPr>
        <w:tab/>
        <w:t>Bernstein DL, Lobritto S, Iuga A, Remotti H, Schiano T, Fiel MI, et al. Lysosomal acid lipase deficiency allograft recurrence and liver failure- clinical outcomes of 18 liver transplantation patients. Molecular genetics and metabolism. 2018;124(1):11-9.</w:t>
      </w:r>
    </w:p>
    <w:p w14:paraId="27982117" w14:textId="77777777" w:rsidR="00D66D98" w:rsidRPr="00D66D98" w:rsidRDefault="00D66D98" w:rsidP="0073695E">
      <w:pPr>
        <w:pStyle w:val="EndNoteBibliography"/>
        <w:jc w:val="both"/>
        <w:rPr>
          <w:noProof/>
        </w:rPr>
      </w:pPr>
      <w:r w:rsidRPr="00D66D98">
        <w:rPr>
          <w:noProof/>
        </w:rPr>
        <w:t>105.</w:t>
      </w:r>
      <w:r w:rsidRPr="00D66D98">
        <w:rPr>
          <w:noProof/>
        </w:rPr>
        <w:tab/>
        <w:t>Eminoglu FT, Bolkent MG, Kuloglu Z, Kansu A. Case presentation: A girl with cholesterol ester storage disease. Molecular genetics and metabolism. 2016;117(2):S45.</w:t>
      </w:r>
    </w:p>
    <w:p w14:paraId="123A4035" w14:textId="77777777" w:rsidR="00D66D98" w:rsidRPr="00D66D98" w:rsidRDefault="00D66D98" w:rsidP="0073695E">
      <w:pPr>
        <w:pStyle w:val="EndNoteBibliography"/>
        <w:jc w:val="both"/>
        <w:rPr>
          <w:noProof/>
        </w:rPr>
      </w:pPr>
      <w:r w:rsidRPr="00D66D98">
        <w:rPr>
          <w:noProof/>
        </w:rPr>
        <w:t>106.</w:t>
      </w:r>
      <w:r w:rsidRPr="00D66D98">
        <w:rPr>
          <w:noProof/>
        </w:rPr>
        <w:tab/>
        <w:t>Eto Y, Sekiguchi S. [Wolman's disease]. Nihon rinsho Japanese journal of clinical medicine. 1978:1386-7.</w:t>
      </w:r>
    </w:p>
    <w:p w14:paraId="5FBDE45A" w14:textId="77777777" w:rsidR="00D66D98" w:rsidRPr="00D66D98" w:rsidRDefault="00D66D98" w:rsidP="0073695E">
      <w:pPr>
        <w:pStyle w:val="EndNoteBibliography"/>
        <w:jc w:val="both"/>
        <w:rPr>
          <w:noProof/>
        </w:rPr>
      </w:pPr>
      <w:r w:rsidRPr="00D66D98">
        <w:rPr>
          <w:noProof/>
        </w:rPr>
        <w:t>107.</w:t>
      </w:r>
      <w:r w:rsidRPr="00D66D98">
        <w:rPr>
          <w:noProof/>
        </w:rPr>
        <w:tab/>
        <w:t>Guardamagna O, Cagliero P, Zimetti F, Brunatti P, Favari E. Lysosomal acid lipase deficiency in children: Clinical and biochemical presentation. Atherosclerosis. 2014;235(2):e71.</w:t>
      </w:r>
    </w:p>
    <w:p w14:paraId="12EE4C41" w14:textId="77777777" w:rsidR="00D66D98" w:rsidRPr="00D66D98" w:rsidRDefault="00D66D98" w:rsidP="0073695E">
      <w:pPr>
        <w:pStyle w:val="EndNoteBibliography"/>
        <w:jc w:val="both"/>
        <w:rPr>
          <w:noProof/>
        </w:rPr>
      </w:pPr>
      <w:r w:rsidRPr="00D66D98">
        <w:rPr>
          <w:noProof/>
        </w:rPr>
        <w:t>108.</w:t>
      </w:r>
      <w:r w:rsidRPr="00D66D98">
        <w:rPr>
          <w:noProof/>
        </w:rPr>
        <w:tab/>
        <w:t>Huang YL, Sheng HY, Zhao XY, Yu JK, Li L, Liu HS, et al. [Wolman disease with novel mutation of LIPA gene in a Chinese infant]. Zhonghua er ke za zhi = Chinese journal of pediatrics. 2012;50(8):601-5.</w:t>
      </w:r>
    </w:p>
    <w:p w14:paraId="5AF0213E" w14:textId="77777777" w:rsidR="00D66D98" w:rsidRPr="00D66D98" w:rsidRDefault="00D66D98" w:rsidP="0073695E">
      <w:pPr>
        <w:pStyle w:val="EndNoteBibliography"/>
        <w:jc w:val="both"/>
        <w:rPr>
          <w:noProof/>
        </w:rPr>
      </w:pPr>
      <w:r w:rsidRPr="00D66D98">
        <w:rPr>
          <w:noProof/>
        </w:rPr>
        <w:t>109.</w:t>
      </w:r>
      <w:r w:rsidRPr="00D66D98">
        <w:rPr>
          <w:noProof/>
        </w:rPr>
        <w:tab/>
        <w:t>Konno T. [Wolman disease]. Ryoikibetsu shokogun shirizu. 1993(1):397-9.</w:t>
      </w:r>
    </w:p>
    <w:p w14:paraId="49383A3D" w14:textId="77777777" w:rsidR="00D66D98" w:rsidRPr="00D66D98" w:rsidRDefault="00D66D98" w:rsidP="0073695E">
      <w:pPr>
        <w:pStyle w:val="EndNoteBibliography"/>
        <w:jc w:val="both"/>
        <w:rPr>
          <w:noProof/>
        </w:rPr>
      </w:pPr>
      <w:r w:rsidRPr="00D66D98">
        <w:rPr>
          <w:noProof/>
        </w:rPr>
        <w:lastRenderedPageBreak/>
        <w:t>110.</w:t>
      </w:r>
      <w:r w:rsidRPr="00D66D98">
        <w:rPr>
          <w:noProof/>
        </w:rPr>
        <w:tab/>
        <w:t>Lavrova AE, Konovalova EY, Davydova DA, Shelyakhin VE, Lobanova EV. Deficiency of lysosomal acid lipase in a 5 years old child. Pediatriya - Zhurnal im GN Speranskogo. 2017;96(6):183-6.</w:t>
      </w:r>
    </w:p>
    <w:p w14:paraId="0D1F1386" w14:textId="77777777" w:rsidR="00D66D98" w:rsidRPr="00D66D98" w:rsidRDefault="00D66D98" w:rsidP="0073695E">
      <w:pPr>
        <w:pStyle w:val="EndNoteBibliography"/>
        <w:jc w:val="both"/>
        <w:rPr>
          <w:noProof/>
        </w:rPr>
      </w:pPr>
      <w:r w:rsidRPr="00D66D98">
        <w:rPr>
          <w:noProof/>
        </w:rPr>
        <w:t>111.</w:t>
      </w:r>
      <w:r w:rsidRPr="00D66D98">
        <w:rPr>
          <w:noProof/>
        </w:rPr>
        <w:tab/>
        <w:t>Ma YY, Chen L. [Wolman disease: report of a case]. Zhonghua bing li xue za zhi = Chinese journal of pathology. 2013;42(4):276-7.</w:t>
      </w:r>
    </w:p>
    <w:p w14:paraId="7C3CBB97" w14:textId="77777777" w:rsidR="00D66D98" w:rsidRPr="00D66D98" w:rsidRDefault="00D66D98" w:rsidP="0073695E">
      <w:pPr>
        <w:pStyle w:val="EndNoteBibliography"/>
        <w:jc w:val="both"/>
        <w:rPr>
          <w:noProof/>
        </w:rPr>
      </w:pPr>
      <w:r w:rsidRPr="00D66D98">
        <w:rPr>
          <w:noProof/>
        </w:rPr>
        <w:t>112.</w:t>
      </w:r>
      <w:r w:rsidRPr="00D66D98">
        <w:rPr>
          <w:noProof/>
        </w:rPr>
        <w:tab/>
        <w:t>Quinn AG, Burton B, Deegan P, Di Rocco M, Enns G, Guardamagna O, et al. Sustained elevations in LDL cholesterol and serum transaminases from early childhood are common in lysosomal acid lipase deficiency. Molecular genetics and metabolism. 2014;111(2):S89.</w:t>
      </w:r>
    </w:p>
    <w:p w14:paraId="40F58DBC" w14:textId="77777777" w:rsidR="00D66D98" w:rsidRPr="00D66D98" w:rsidRDefault="00D66D98" w:rsidP="0073695E">
      <w:pPr>
        <w:pStyle w:val="EndNoteBibliography"/>
        <w:jc w:val="both"/>
        <w:rPr>
          <w:noProof/>
        </w:rPr>
      </w:pPr>
      <w:r w:rsidRPr="00D66D98">
        <w:rPr>
          <w:noProof/>
        </w:rPr>
        <w:t>113.</w:t>
      </w:r>
      <w:r w:rsidRPr="00D66D98">
        <w:rPr>
          <w:noProof/>
        </w:rPr>
        <w:tab/>
        <w:t>Surkov AN, Anushenko AO, Movsisyan GB, Potapov AS, Kulebina EA, Bessonov EE, et al. The first Russia experience with the use of enzyme replacement therapy with sebelipase alpha in a child with an infantile form of lysosomal acid lipase deficiency. Pediatriya - Zhurnal im GN Speranskogo. 2020;99(1):226-32.</w:t>
      </w:r>
    </w:p>
    <w:p w14:paraId="274B4522" w14:textId="77777777" w:rsidR="00D66D98" w:rsidRPr="00D66D98" w:rsidRDefault="00D66D98" w:rsidP="0073695E">
      <w:pPr>
        <w:pStyle w:val="EndNoteBibliography"/>
        <w:jc w:val="both"/>
        <w:rPr>
          <w:noProof/>
        </w:rPr>
      </w:pPr>
      <w:r w:rsidRPr="00D66D98">
        <w:rPr>
          <w:noProof/>
        </w:rPr>
        <w:t>114.</w:t>
      </w:r>
      <w:r w:rsidRPr="00D66D98">
        <w:rPr>
          <w:noProof/>
        </w:rPr>
        <w:tab/>
        <w:t>Tanaka A. Acid lipase deficiency (Wolman disease and cholesteryl ester storage disease: CESD). Ryoikibetsu shokogun shirizu. 1998(19):427-30.</w:t>
      </w:r>
    </w:p>
    <w:p w14:paraId="0DA7E90B" w14:textId="77777777" w:rsidR="00D66D98" w:rsidRPr="00D66D98" w:rsidRDefault="00D66D98" w:rsidP="0073695E">
      <w:pPr>
        <w:pStyle w:val="EndNoteBibliography"/>
        <w:jc w:val="both"/>
        <w:rPr>
          <w:noProof/>
        </w:rPr>
      </w:pPr>
      <w:r w:rsidRPr="00D66D98">
        <w:rPr>
          <w:noProof/>
        </w:rPr>
        <w:t>115.</w:t>
      </w:r>
      <w:r w:rsidRPr="00D66D98">
        <w:rPr>
          <w:noProof/>
        </w:rPr>
        <w:tab/>
        <w:t>Tanaka A. Wolman disease. Nippon rinsho Japanese journal of clinical medicine. 2006:750-2.</w:t>
      </w:r>
    </w:p>
    <w:p w14:paraId="7DA40D9B" w14:textId="77777777" w:rsidR="00D66D98" w:rsidRPr="00D66D98" w:rsidRDefault="00D66D98" w:rsidP="0073695E">
      <w:pPr>
        <w:pStyle w:val="EndNoteBibliography"/>
        <w:jc w:val="both"/>
        <w:rPr>
          <w:noProof/>
        </w:rPr>
      </w:pPr>
      <w:r w:rsidRPr="00D66D98">
        <w:rPr>
          <w:noProof/>
        </w:rPr>
        <w:t>116.</w:t>
      </w:r>
      <w:r w:rsidRPr="00D66D98">
        <w:rPr>
          <w:noProof/>
        </w:rPr>
        <w:tab/>
        <w:t>Lageron A. Histoenzymology of cholesterol ester storage disease. A propos of 5 cases. Medecine et Chirurgie Digestives. 1978;7(2):155-9.</w:t>
      </w:r>
    </w:p>
    <w:p w14:paraId="19AADF82" w14:textId="77777777" w:rsidR="00D66D98" w:rsidRPr="00D66D98" w:rsidRDefault="00D66D98" w:rsidP="0073695E">
      <w:pPr>
        <w:pStyle w:val="EndNoteBibliography"/>
        <w:jc w:val="both"/>
        <w:rPr>
          <w:noProof/>
        </w:rPr>
      </w:pPr>
      <w:r w:rsidRPr="00D66D98">
        <w:rPr>
          <w:noProof/>
        </w:rPr>
        <w:t>117.</w:t>
      </w:r>
      <w:r w:rsidRPr="00D66D98">
        <w:rPr>
          <w:noProof/>
        </w:rPr>
        <w:tab/>
        <w:t>Amraoui Y, Mengel E, Gerner P, Baba HA, Beck M. Cholesteryl ester storage disease. Rare disease or frequently underdiagnosed? Tagliche Praxis. 2015;56(1):55-61.</w:t>
      </w:r>
    </w:p>
    <w:p w14:paraId="4B4D3CCB" w14:textId="77777777" w:rsidR="00D66D98" w:rsidRPr="00D66D98" w:rsidRDefault="00D66D98" w:rsidP="0073695E">
      <w:pPr>
        <w:pStyle w:val="EndNoteBibliography"/>
        <w:jc w:val="both"/>
        <w:rPr>
          <w:noProof/>
          <w:lang w:val="pt-BR"/>
        </w:rPr>
      </w:pPr>
      <w:r w:rsidRPr="00D66D98">
        <w:rPr>
          <w:noProof/>
        </w:rPr>
        <w:t>118.</w:t>
      </w:r>
      <w:r w:rsidRPr="00D66D98">
        <w:rPr>
          <w:noProof/>
        </w:rPr>
        <w:tab/>
        <w:t xml:space="preserve">Aubert-Tulkens G, Van Hoof F. Acid lipase deficiency: Clinical and biochemical heterogeneity. </w:t>
      </w:r>
      <w:r w:rsidRPr="00D66D98">
        <w:rPr>
          <w:noProof/>
          <w:lang w:val="pt-BR"/>
        </w:rPr>
        <w:t>Acta paediatrica Belgica. 1980;32(4):239-45.</w:t>
      </w:r>
    </w:p>
    <w:p w14:paraId="6D2204EB" w14:textId="77777777" w:rsidR="00D66D98" w:rsidRPr="00D66D98" w:rsidRDefault="00D66D98" w:rsidP="0073695E">
      <w:pPr>
        <w:pStyle w:val="EndNoteBibliography"/>
        <w:jc w:val="both"/>
        <w:rPr>
          <w:noProof/>
        </w:rPr>
      </w:pPr>
      <w:r w:rsidRPr="00D66D98">
        <w:rPr>
          <w:noProof/>
          <w:lang w:val="pt-BR"/>
        </w:rPr>
        <w:t>119.</w:t>
      </w:r>
      <w:r w:rsidRPr="00D66D98">
        <w:rPr>
          <w:noProof/>
          <w:lang w:val="pt-BR"/>
        </w:rPr>
        <w:tab/>
        <w:t xml:space="preserve">Bambirra EA, Tafuri WL, Borges HH, Carvalho C, Naves IL, Bogliolo L, et al. </w:t>
      </w:r>
      <w:r w:rsidRPr="00D66D98">
        <w:rPr>
          <w:noProof/>
        </w:rPr>
        <w:t>Wolman's disease: a clinicopathologic, electron microscopic, and histochemical study. Southern medical journal. 1982;75(5):595-6.</w:t>
      </w:r>
    </w:p>
    <w:p w14:paraId="4D23AF05" w14:textId="77777777" w:rsidR="00D66D98" w:rsidRPr="00D66D98" w:rsidRDefault="00D66D98" w:rsidP="0073695E">
      <w:pPr>
        <w:pStyle w:val="EndNoteBibliography"/>
        <w:jc w:val="both"/>
        <w:rPr>
          <w:noProof/>
        </w:rPr>
      </w:pPr>
      <w:r w:rsidRPr="00D66D98">
        <w:rPr>
          <w:noProof/>
        </w:rPr>
        <w:t>120.</w:t>
      </w:r>
      <w:r w:rsidRPr="00D66D98">
        <w:rPr>
          <w:noProof/>
        </w:rPr>
        <w:tab/>
        <w:t>Bernstein D, Desnick R. Cholesteryl ester storage disease (CESD): An under-recognized and treatable LSD with liver dysfunction/failure and dyslipidemia. Molecular genetics and metabolism. 2013;108(2):S24.</w:t>
      </w:r>
    </w:p>
    <w:p w14:paraId="6CFE3233" w14:textId="77777777" w:rsidR="00D66D98" w:rsidRPr="00D66D98" w:rsidRDefault="00D66D98" w:rsidP="0073695E">
      <w:pPr>
        <w:pStyle w:val="EndNoteBibliography"/>
        <w:jc w:val="both"/>
        <w:rPr>
          <w:noProof/>
        </w:rPr>
      </w:pPr>
      <w:r w:rsidRPr="00D66D98">
        <w:rPr>
          <w:noProof/>
        </w:rPr>
        <w:t>121.</w:t>
      </w:r>
      <w:r w:rsidRPr="00D66D98">
        <w:rPr>
          <w:noProof/>
        </w:rPr>
        <w:tab/>
        <w:t>Bona G, Bracco G, Gallina MR, Iavarone A, Artesani L, Perona A, et al. A case of acid lipase deficiency: Wolman's disease. Panminerva medica. 1989;31(1):49-53.</w:t>
      </w:r>
    </w:p>
    <w:p w14:paraId="6ED8B121" w14:textId="77777777" w:rsidR="00D66D98" w:rsidRPr="00D66D98" w:rsidRDefault="00D66D98" w:rsidP="0073695E">
      <w:pPr>
        <w:pStyle w:val="EndNoteBibliography"/>
        <w:jc w:val="both"/>
        <w:rPr>
          <w:noProof/>
          <w:lang w:val="pt-BR"/>
        </w:rPr>
      </w:pPr>
      <w:r w:rsidRPr="00D66D98">
        <w:rPr>
          <w:noProof/>
        </w:rPr>
        <w:t>122.</w:t>
      </w:r>
      <w:r w:rsidRPr="00D66D98">
        <w:rPr>
          <w:noProof/>
        </w:rPr>
        <w:tab/>
        <w:t xml:space="preserve">Bretagne MC, Rivoal-Jeanjean E, Beley G, Vidailhet M, Treheux A. [Wolman's disease. A rare cause of adrenal calcification in infants: a case report (author's transl)]. </w:t>
      </w:r>
      <w:r w:rsidRPr="00D66D98">
        <w:rPr>
          <w:noProof/>
          <w:lang w:val="pt-BR"/>
        </w:rPr>
        <w:t>Journal de radiologie. 1981;62(3):197-9.</w:t>
      </w:r>
    </w:p>
    <w:p w14:paraId="0A1040B1" w14:textId="77777777" w:rsidR="00D66D98" w:rsidRPr="00D66D98" w:rsidRDefault="00D66D98" w:rsidP="0073695E">
      <w:pPr>
        <w:pStyle w:val="EndNoteBibliography"/>
        <w:jc w:val="both"/>
        <w:rPr>
          <w:noProof/>
        </w:rPr>
      </w:pPr>
      <w:r w:rsidRPr="00D66D98">
        <w:rPr>
          <w:noProof/>
          <w:lang w:val="pt-BR"/>
        </w:rPr>
        <w:t>123.</w:t>
      </w:r>
      <w:r w:rsidRPr="00D66D98">
        <w:rPr>
          <w:noProof/>
          <w:lang w:val="pt-BR"/>
        </w:rPr>
        <w:tab/>
        <w:t xml:space="preserve">Caseiro C, Silva E, Ribeiro I, Laranjeira F, Pinto E, Oliva T, et al. </w:t>
      </w:r>
      <w:r w:rsidRPr="00D66D98">
        <w:rPr>
          <w:noProof/>
        </w:rPr>
        <w:t>Wolman disease-a misdiagnosis case with hemophagocytic lymphohistiocytosis. Journal of inherited metabolic disease. 2016;39:S204-S5.</w:t>
      </w:r>
    </w:p>
    <w:p w14:paraId="2C8E89F6" w14:textId="77777777" w:rsidR="00D66D98" w:rsidRPr="00D66D98" w:rsidRDefault="00D66D98" w:rsidP="0073695E">
      <w:pPr>
        <w:pStyle w:val="EndNoteBibliography"/>
        <w:jc w:val="both"/>
        <w:rPr>
          <w:noProof/>
        </w:rPr>
      </w:pPr>
      <w:r w:rsidRPr="00D66D98">
        <w:rPr>
          <w:noProof/>
        </w:rPr>
        <w:t>124.</w:t>
      </w:r>
      <w:r w:rsidRPr="00D66D98">
        <w:rPr>
          <w:noProof/>
        </w:rPr>
        <w:tab/>
        <w:t>Castro M, Rosati P, Boldrini R, Lucidi V, Gambarara M, Bosman C. Wolman's disease diagnosed by intestinal biopsy. Italian journal of gastroenterology and hepatology. 1999;31(7):610-2.</w:t>
      </w:r>
    </w:p>
    <w:p w14:paraId="734F7D07" w14:textId="77777777" w:rsidR="00D66D98" w:rsidRPr="00D66D98" w:rsidRDefault="00D66D98" w:rsidP="0073695E">
      <w:pPr>
        <w:pStyle w:val="EndNoteBibliography"/>
        <w:jc w:val="both"/>
        <w:rPr>
          <w:noProof/>
          <w:lang w:val="pt-BR"/>
        </w:rPr>
      </w:pPr>
      <w:r w:rsidRPr="00D66D98">
        <w:rPr>
          <w:noProof/>
        </w:rPr>
        <w:t>125.</w:t>
      </w:r>
      <w:r w:rsidRPr="00D66D98">
        <w:rPr>
          <w:noProof/>
        </w:rPr>
        <w:tab/>
        <w:t xml:space="preserve">Coelho CAR, Balarin MAS, Coelho KIR. Cholesterylester storage disease: report of a case. </w:t>
      </w:r>
      <w:r w:rsidRPr="00D66D98">
        <w:rPr>
          <w:noProof/>
          <w:lang w:val="pt-BR"/>
        </w:rPr>
        <w:t>Arq gastroenterol. 1987;24(3):184-7.</w:t>
      </w:r>
    </w:p>
    <w:p w14:paraId="4B7C6D81" w14:textId="77777777" w:rsidR="00D66D98" w:rsidRPr="00D66D98" w:rsidRDefault="00D66D98" w:rsidP="0073695E">
      <w:pPr>
        <w:pStyle w:val="EndNoteBibliography"/>
        <w:jc w:val="both"/>
        <w:rPr>
          <w:noProof/>
          <w:lang w:val="pt-BR"/>
        </w:rPr>
      </w:pPr>
      <w:r w:rsidRPr="00D66D98">
        <w:rPr>
          <w:noProof/>
          <w:lang w:val="pt-BR"/>
        </w:rPr>
        <w:t>126.</w:t>
      </w:r>
      <w:r w:rsidRPr="00D66D98">
        <w:rPr>
          <w:noProof/>
          <w:lang w:val="pt-BR"/>
        </w:rPr>
        <w:tab/>
        <w:t>Contreras F, Alvarez I, Nistal M, Claver M. Wolman's disease. PATOLOGIA. 1974;7(2):189-200.</w:t>
      </w:r>
    </w:p>
    <w:p w14:paraId="7F81C05B" w14:textId="77777777" w:rsidR="00D66D98" w:rsidRPr="00D66D98" w:rsidRDefault="00D66D98" w:rsidP="0073695E">
      <w:pPr>
        <w:pStyle w:val="EndNoteBibliography"/>
        <w:jc w:val="both"/>
        <w:rPr>
          <w:noProof/>
        </w:rPr>
      </w:pPr>
      <w:r w:rsidRPr="00D66D98">
        <w:rPr>
          <w:noProof/>
          <w:lang w:val="pt-BR"/>
        </w:rPr>
        <w:t>127.</w:t>
      </w:r>
      <w:r w:rsidRPr="00D66D98">
        <w:rPr>
          <w:noProof/>
          <w:lang w:val="pt-BR"/>
        </w:rPr>
        <w:tab/>
        <w:t xml:space="preserve">Elleder M, Poupetova H, Ledvinova J, Hyanek J, Zeman J, Sykora J, et al. </w:t>
      </w:r>
      <w:r w:rsidRPr="00D66D98">
        <w:rPr>
          <w:noProof/>
        </w:rPr>
        <w:t>[Lysosomal acid lipase deficiency. Overview of Czech patients]. Casopis lekaru ceskych. 1999;138(23):719-24.</w:t>
      </w:r>
    </w:p>
    <w:p w14:paraId="2FBD62BD" w14:textId="77777777" w:rsidR="00D66D98" w:rsidRPr="00D66D98" w:rsidRDefault="00D66D98" w:rsidP="0073695E">
      <w:pPr>
        <w:pStyle w:val="EndNoteBibliography"/>
        <w:jc w:val="both"/>
        <w:rPr>
          <w:noProof/>
        </w:rPr>
      </w:pPr>
      <w:r w:rsidRPr="00D66D98">
        <w:rPr>
          <w:noProof/>
        </w:rPr>
        <w:t>128.</w:t>
      </w:r>
      <w:r w:rsidRPr="00D66D98">
        <w:rPr>
          <w:noProof/>
        </w:rPr>
        <w:tab/>
        <w:t>Elsayed S, Elsobky E, Tantawy A, Ragab I, Grandin V, Gil M, et al. Wolman disease presenting as familial hemophagocytic lymophohistocytosis. Haematologica. 2014;99:627.</w:t>
      </w:r>
    </w:p>
    <w:p w14:paraId="0F81B3EC" w14:textId="77777777" w:rsidR="00D66D98" w:rsidRPr="00D66D98" w:rsidRDefault="00D66D98" w:rsidP="0073695E">
      <w:pPr>
        <w:pStyle w:val="EndNoteBibliography"/>
        <w:jc w:val="both"/>
        <w:rPr>
          <w:noProof/>
          <w:lang w:val="pt-BR"/>
        </w:rPr>
      </w:pPr>
      <w:r w:rsidRPr="00D66D98">
        <w:rPr>
          <w:noProof/>
        </w:rPr>
        <w:t>129.</w:t>
      </w:r>
      <w:r w:rsidRPr="00D66D98">
        <w:rPr>
          <w:noProof/>
        </w:rPr>
        <w:tab/>
        <w:t xml:space="preserve">Feillet F, Salmon A, Clement L, Levade T, Digeon B, Bednarek N, et al. Successful cord blood transplant in a child with wolman's disease (WD). </w:t>
      </w:r>
      <w:r w:rsidRPr="00D66D98">
        <w:rPr>
          <w:noProof/>
          <w:lang w:val="pt-BR"/>
        </w:rPr>
        <w:t>Molecular genetics and metabolism. 2009;98(1):72.</w:t>
      </w:r>
    </w:p>
    <w:p w14:paraId="7DE00E3E" w14:textId="77777777" w:rsidR="00D66D98" w:rsidRPr="00D66D98" w:rsidRDefault="00D66D98" w:rsidP="0073695E">
      <w:pPr>
        <w:pStyle w:val="EndNoteBibliography"/>
        <w:jc w:val="both"/>
        <w:rPr>
          <w:noProof/>
          <w:lang w:val="pt-BR"/>
        </w:rPr>
      </w:pPr>
      <w:r w:rsidRPr="00D66D98">
        <w:rPr>
          <w:noProof/>
          <w:lang w:val="pt-BR"/>
        </w:rPr>
        <w:t>130.</w:t>
      </w:r>
      <w:r w:rsidRPr="00D66D98">
        <w:rPr>
          <w:noProof/>
          <w:lang w:val="pt-BR"/>
        </w:rPr>
        <w:tab/>
        <w:t>Fernandez-Aragon M, Cervantes-Bustamante R, De Leon-Bojorge B, Zarate-Mondragon F, Mata-Rivera N, Barrios EM, et al. [Cholesterol ester storage disease]. Revista de gastroenterologia de Mexico. 2004;69(3):171-5.</w:t>
      </w:r>
    </w:p>
    <w:p w14:paraId="178F527E" w14:textId="77777777" w:rsidR="00D66D98" w:rsidRPr="00D66D98" w:rsidRDefault="00D66D98" w:rsidP="0073695E">
      <w:pPr>
        <w:pStyle w:val="EndNoteBibliography"/>
        <w:jc w:val="both"/>
        <w:rPr>
          <w:noProof/>
        </w:rPr>
      </w:pPr>
      <w:r w:rsidRPr="00D66D98">
        <w:rPr>
          <w:noProof/>
          <w:lang w:val="pt-BR"/>
        </w:rPr>
        <w:t>131.</w:t>
      </w:r>
      <w:r w:rsidRPr="00D66D98">
        <w:rPr>
          <w:noProof/>
          <w:lang w:val="pt-BR"/>
        </w:rPr>
        <w:tab/>
        <w:t xml:space="preserve">Foster D, Goutet JM, Sirinelli D. [Iconographic rubric. </w:t>
      </w:r>
      <w:r w:rsidRPr="00D66D98">
        <w:rPr>
          <w:noProof/>
        </w:rPr>
        <w:t>Wolman's disease]. Archives francaises de pediatrie. 1987;44(7):521-2.</w:t>
      </w:r>
    </w:p>
    <w:p w14:paraId="705C69E3" w14:textId="77777777" w:rsidR="00D66D98" w:rsidRPr="00D66D98" w:rsidRDefault="00D66D98" w:rsidP="0073695E">
      <w:pPr>
        <w:pStyle w:val="EndNoteBibliography"/>
        <w:jc w:val="both"/>
        <w:rPr>
          <w:noProof/>
        </w:rPr>
      </w:pPr>
      <w:r w:rsidRPr="00D66D98">
        <w:rPr>
          <w:noProof/>
        </w:rPr>
        <w:t>132.</w:t>
      </w:r>
      <w:r w:rsidRPr="00D66D98">
        <w:rPr>
          <w:noProof/>
        </w:rPr>
        <w:tab/>
        <w:t>Gautier M, Lapous D, Raulin J. [Cholesterol ester storage disease in children. Comparative biochemistry of hepatocyte and fibroblast cultures]. Archives francaises de pediatrie. 1978;35(10):38-49.</w:t>
      </w:r>
    </w:p>
    <w:p w14:paraId="2457198F" w14:textId="77777777" w:rsidR="00D66D98" w:rsidRPr="00D66D98" w:rsidRDefault="00D66D98" w:rsidP="0073695E">
      <w:pPr>
        <w:pStyle w:val="EndNoteBibliography"/>
        <w:jc w:val="both"/>
        <w:rPr>
          <w:noProof/>
        </w:rPr>
      </w:pPr>
      <w:r w:rsidRPr="00D66D98">
        <w:rPr>
          <w:noProof/>
        </w:rPr>
        <w:t>133.</w:t>
      </w:r>
      <w:r w:rsidRPr="00D66D98">
        <w:rPr>
          <w:noProof/>
        </w:rPr>
        <w:tab/>
        <w:t>Guazzi GC, Martin JJ, Philippart M, Roels H, Hooft C, Van der Eecken H, et al. Wolman's disease. Distribution and significance of the central nervous system lesions. Pathologia Europaea. 1968;3(2):266-77.</w:t>
      </w:r>
    </w:p>
    <w:p w14:paraId="3C7C5299" w14:textId="77777777" w:rsidR="00D66D98" w:rsidRPr="00D66D98" w:rsidRDefault="00D66D98" w:rsidP="0073695E">
      <w:pPr>
        <w:pStyle w:val="EndNoteBibliography"/>
        <w:jc w:val="both"/>
        <w:rPr>
          <w:noProof/>
        </w:rPr>
      </w:pPr>
      <w:r w:rsidRPr="00D66D98">
        <w:rPr>
          <w:noProof/>
        </w:rPr>
        <w:t>134.</w:t>
      </w:r>
      <w:r w:rsidRPr="00D66D98">
        <w:rPr>
          <w:noProof/>
        </w:rPr>
        <w:tab/>
        <w:t>Guazzi GC, Martin JJ, Philippart M, Roels H, van der Eecken H, Vrints L, et al. Wolman's disease. European neurology. 1968;1(6):334-62.</w:t>
      </w:r>
    </w:p>
    <w:p w14:paraId="087994A6" w14:textId="77777777" w:rsidR="00D66D98" w:rsidRPr="00D66D98" w:rsidRDefault="00D66D98" w:rsidP="0073695E">
      <w:pPr>
        <w:pStyle w:val="EndNoteBibliography"/>
        <w:jc w:val="both"/>
        <w:rPr>
          <w:noProof/>
          <w:lang w:val="pt-BR"/>
        </w:rPr>
      </w:pPr>
      <w:r w:rsidRPr="00D66D98">
        <w:rPr>
          <w:noProof/>
        </w:rPr>
        <w:t>135.</w:t>
      </w:r>
      <w:r w:rsidRPr="00D66D98">
        <w:rPr>
          <w:noProof/>
        </w:rPr>
        <w:tab/>
        <w:t xml:space="preserve">Hanak J, Elleder M. [Cholesterol ester storage disease (CESD)]. </w:t>
      </w:r>
      <w:r w:rsidRPr="00D66D98">
        <w:rPr>
          <w:noProof/>
          <w:lang w:val="pt-BR"/>
        </w:rPr>
        <w:t>Ceskoslovenska pediatrie. 1984;39(12):721-5.</w:t>
      </w:r>
    </w:p>
    <w:p w14:paraId="3B484859" w14:textId="77777777" w:rsidR="00D66D98" w:rsidRPr="00D66D98" w:rsidRDefault="00D66D98" w:rsidP="0073695E">
      <w:pPr>
        <w:pStyle w:val="EndNoteBibliography"/>
        <w:jc w:val="both"/>
        <w:rPr>
          <w:noProof/>
        </w:rPr>
      </w:pPr>
      <w:r w:rsidRPr="00D66D98">
        <w:rPr>
          <w:noProof/>
          <w:lang w:val="pt-BR"/>
        </w:rPr>
        <w:lastRenderedPageBreak/>
        <w:t>136.</w:t>
      </w:r>
      <w:r w:rsidRPr="00D66D98">
        <w:rPr>
          <w:noProof/>
          <w:lang w:val="pt-BR"/>
        </w:rPr>
        <w:tab/>
        <w:t xml:space="preserve">Haznedar P, Kuloglu Z, Kansu A, Eminoglu FT. </w:t>
      </w:r>
      <w:r w:rsidRPr="00D66D98">
        <w:rPr>
          <w:noProof/>
        </w:rPr>
        <w:t>A rare cause of hepatomegaly in the childhood: Lysosomal acid lipase deficiency. The Turkish journal of gastroenterology : the official journal of Turkish Society of Gastroenterology. 2018;29(4):518-9.</w:t>
      </w:r>
    </w:p>
    <w:p w14:paraId="5F0C3FF8" w14:textId="77777777" w:rsidR="00D66D98" w:rsidRPr="00D66D98" w:rsidRDefault="00D66D98" w:rsidP="0073695E">
      <w:pPr>
        <w:pStyle w:val="EndNoteBibliography"/>
        <w:jc w:val="both"/>
        <w:rPr>
          <w:noProof/>
        </w:rPr>
      </w:pPr>
      <w:r w:rsidRPr="00D66D98">
        <w:rPr>
          <w:noProof/>
        </w:rPr>
        <w:t>137.</w:t>
      </w:r>
      <w:r w:rsidRPr="00D66D98">
        <w:rPr>
          <w:noProof/>
        </w:rPr>
        <w:tab/>
        <w:t>Hicks J, Wartchow E, Mierau G. Cholesterol ester storage disease: Role of electron microscopy in diagnosis and guiding molecular confirmation. Laboratory Investigation. 2014;94:534A.</w:t>
      </w:r>
    </w:p>
    <w:p w14:paraId="73FEEB6D" w14:textId="77777777" w:rsidR="00D66D98" w:rsidRPr="00D66D98" w:rsidRDefault="00D66D98" w:rsidP="0073695E">
      <w:pPr>
        <w:pStyle w:val="EndNoteBibliography"/>
        <w:jc w:val="both"/>
        <w:rPr>
          <w:noProof/>
        </w:rPr>
      </w:pPr>
      <w:r w:rsidRPr="00D66D98">
        <w:rPr>
          <w:noProof/>
        </w:rPr>
        <w:t>138.</w:t>
      </w:r>
      <w:r w:rsidRPr="00D66D98">
        <w:rPr>
          <w:noProof/>
        </w:rPr>
        <w:tab/>
        <w:t>Higuchi Y, Mori R, Kamitamari A, Kioshita E, Baba T, Matsumoto T, et al. A case of mild type wolman disease. Japanese Journal of Human Genetics. 1997;42(1):105.</w:t>
      </w:r>
    </w:p>
    <w:p w14:paraId="159AA8BD" w14:textId="77777777" w:rsidR="00D66D98" w:rsidRPr="00D66D98" w:rsidRDefault="00D66D98" w:rsidP="0073695E">
      <w:pPr>
        <w:pStyle w:val="EndNoteBibliography"/>
        <w:jc w:val="both"/>
        <w:rPr>
          <w:noProof/>
        </w:rPr>
      </w:pPr>
      <w:r w:rsidRPr="00D66D98">
        <w:rPr>
          <w:noProof/>
        </w:rPr>
        <w:t>139.</w:t>
      </w:r>
      <w:r w:rsidRPr="00D66D98">
        <w:rPr>
          <w:noProof/>
        </w:rPr>
        <w:tab/>
        <w:t>Hill SC, Hoeg JM, Dwyer AJ, Vucich JJ, Doppman JL. CT findings in acid lipase deficiency: wolman disease and cholesteryl ester storage disease. Journal of computer assisted tomography. 1983;7(5):815-8.</w:t>
      </w:r>
    </w:p>
    <w:p w14:paraId="6948231D" w14:textId="77777777" w:rsidR="00D66D98" w:rsidRPr="00D66D98" w:rsidRDefault="00D66D98" w:rsidP="0073695E">
      <w:pPr>
        <w:pStyle w:val="EndNoteBibliography"/>
        <w:jc w:val="both"/>
        <w:rPr>
          <w:noProof/>
        </w:rPr>
      </w:pPr>
      <w:r w:rsidRPr="00D66D98">
        <w:rPr>
          <w:noProof/>
        </w:rPr>
        <w:t>140.</w:t>
      </w:r>
      <w:r w:rsidRPr="00D66D98">
        <w:rPr>
          <w:noProof/>
        </w:rPr>
        <w:tab/>
        <w:t>Ho FC, Lin HJ, Chan WC. Wolman's disease: the first reported Chinese patient. Modern medicine of Asia. 1978;14(11):23-6.</w:t>
      </w:r>
    </w:p>
    <w:p w14:paraId="0F78022E" w14:textId="77777777" w:rsidR="00D66D98" w:rsidRPr="00D66D98" w:rsidRDefault="00D66D98" w:rsidP="0073695E">
      <w:pPr>
        <w:pStyle w:val="EndNoteBibliography"/>
        <w:jc w:val="both"/>
        <w:rPr>
          <w:noProof/>
        </w:rPr>
      </w:pPr>
      <w:r w:rsidRPr="00D66D98">
        <w:rPr>
          <w:noProof/>
        </w:rPr>
        <w:t>141.</w:t>
      </w:r>
      <w:r w:rsidRPr="00D66D98">
        <w:rPr>
          <w:noProof/>
        </w:rPr>
        <w:tab/>
        <w:t>Justus J, Schulze J, Kemmer C, Riedel H. [Liver morphology and clinical aspects of a case of cholesterol ester storage disease]. Deutsche Zeitschrift fur Verdauungs- und Stoffwechselkrankheiten. 1988;48(3):198-207.</w:t>
      </w:r>
    </w:p>
    <w:p w14:paraId="09F84EBE" w14:textId="77777777" w:rsidR="00D66D98" w:rsidRPr="00D66D98" w:rsidRDefault="00D66D98" w:rsidP="0073695E">
      <w:pPr>
        <w:pStyle w:val="EndNoteBibliography"/>
        <w:jc w:val="both"/>
        <w:rPr>
          <w:noProof/>
        </w:rPr>
      </w:pPr>
      <w:r w:rsidRPr="00D66D98">
        <w:rPr>
          <w:noProof/>
        </w:rPr>
        <w:t>142.</w:t>
      </w:r>
      <w:r w:rsidRPr="00D66D98">
        <w:rPr>
          <w:noProof/>
        </w:rPr>
        <w:tab/>
        <w:t>Kahana D, Berant M, Wolman M. Primary familial xanthomatosis with adrenal involvement (Wolman's disease). Report of a further case with nervous system involvement and pathogenetic considerations. Pediatrics. 1968;42(1):70-6.</w:t>
      </w:r>
    </w:p>
    <w:p w14:paraId="15F19310" w14:textId="77777777" w:rsidR="00D66D98" w:rsidRPr="00D66D98" w:rsidRDefault="00D66D98" w:rsidP="0073695E">
      <w:pPr>
        <w:pStyle w:val="EndNoteBibliography"/>
        <w:jc w:val="both"/>
        <w:rPr>
          <w:noProof/>
        </w:rPr>
      </w:pPr>
      <w:r w:rsidRPr="00D66D98">
        <w:rPr>
          <w:noProof/>
        </w:rPr>
        <w:t>143.</w:t>
      </w:r>
      <w:r w:rsidRPr="00D66D98">
        <w:rPr>
          <w:noProof/>
        </w:rPr>
        <w:tab/>
        <w:t>Keller E, Kunnert B, Braun W. [Cholesterol-ester storage disease of the liver in childhood]. Deutsche Zeitschrift fur Verdauungs- und Stoffwechselkrankheiten. 1977;37(5):231-6.</w:t>
      </w:r>
    </w:p>
    <w:p w14:paraId="6FA37D97" w14:textId="77777777" w:rsidR="00D66D98" w:rsidRPr="00D66D98" w:rsidRDefault="00D66D98" w:rsidP="0073695E">
      <w:pPr>
        <w:pStyle w:val="EndNoteBibliography"/>
        <w:jc w:val="both"/>
        <w:rPr>
          <w:noProof/>
        </w:rPr>
      </w:pPr>
      <w:r w:rsidRPr="00D66D98">
        <w:rPr>
          <w:noProof/>
        </w:rPr>
        <w:t>144.</w:t>
      </w:r>
      <w:r w:rsidRPr="00D66D98">
        <w:rPr>
          <w:noProof/>
        </w:rPr>
        <w:tab/>
        <w:t>Krebs A, Aslanidis C, März W, Krebs K, Doerfer J, Greiner P, et al. Hepato(spleno)megaly and hypercholesterolemia. Cardinal symptoms of cholesterol ester storage disease. Padiatrische Praxis. 2010;75(4):601-11.</w:t>
      </w:r>
    </w:p>
    <w:p w14:paraId="6E15ED35" w14:textId="77777777" w:rsidR="00D66D98" w:rsidRPr="00D66D98" w:rsidRDefault="00D66D98" w:rsidP="0073695E">
      <w:pPr>
        <w:pStyle w:val="EndNoteBibliography"/>
        <w:jc w:val="both"/>
        <w:rPr>
          <w:noProof/>
        </w:rPr>
      </w:pPr>
      <w:r w:rsidRPr="00D66D98">
        <w:rPr>
          <w:noProof/>
        </w:rPr>
        <w:t>145.</w:t>
      </w:r>
      <w:r w:rsidRPr="00D66D98">
        <w:rPr>
          <w:noProof/>
        </w:rPr>
        <w:tab/>
        <w:t>Kunnert B. Liver biopsy for diagnosis of cholesterol ester storage disease with histochemical and histochromatographic methods. Acta Histochemica. 1977;59:277-80.</w:t>
      </w:r>
    </w:p>
    <w:p w14:paraId="5A3A050F" w14:textId="77777777" w:rsidR="00D66D98" w:rsidRPr="00D66D98" w:rsidRDefault="00D66D98" w:rsidP="0073695E">
      <w:pPr>
        <w:pStyle w:val="EndNoteBibliography"/>
        <w:jc w:val="both"/>
        <w:rPr>
          <w:noProof/>
        </w:rPr>
      </w:pPr>
      <w:r w:rsidRPr="00D66D98">
        <w:rPr>
          <w:noProof/>
        </w:rPr>
        <w:t>146.</w:t>
      </w:r>
      <w:r w:rsidRPr="00D66D98">
        <w:rPr>
          <w:noProof/>
        </w:rPr>
        <w:tab/>
        <w:t>Kunnert B, Pohlandt K, Ruschke I, Keller E. [Cholesterol ester storage disease and sea-blue histiocytes]. Zentralblatt fur allgemeine Pathologie u pathologische Anatomie. 1987;133(6):517-25.</w:t>
      </w:r>
    </w:p>
    <w:p w14:paraId="7EE1058F" w14:textId="77777777" w:rsidR="00D66D98" w:rsidRPr="00D66D98" w:rsidRDefault="00D66D98" w:rsidP="0073695E">
      <w:pPr>
        <w:pStyle w:val="EndNoteBibliography"/>
        <w:jc w:val="both"/>
        <w:rPr>
          <w:noProof/>
        </w:rPr>
      </w:pPr>
      <w:r w:rsidRPr="00D66D98">
        <w:rPr>
          <w:noProof/>
        </w:rPr>
        <w:t>147.</w:t>
      </w:r>
      <w:r w:rsidRPr="00D66D98">
        <w:rPr>
          <w:noProof/>
        </w:rPr>
        <w:tab/>
        <w:t>Kuntz HD, May B, Schejbal V, Assmann G. [Cholesteryl ester storage disease in the liver (author's transl)]. Leber, Magen, Darm. 1981;11(6):258-63.</w:t>
      </w:r>
    </w:p>
    <w:p w14:paraId="199F3B7C" w14:textId="77777777" w:rsidR="00D66D98" w:rsidRPr="00D66D98" w:rsidRDefault="00D66D98" w:rsidP="0073695E">
      <w:pPr>
        <w:pStyle w:val="EndNoteBibliography"/>
        <w:jc w:val="both"/>
        <w:rPr>
          <w:noProof/>
          <w:lang w:val="pt-BR"/>
        </w:rPr>
      </w:pPr>
      <w:r w:rsidRPr="00D66D98">
        <w:rPr>
          <w:noProof/>
        </w:rPr>
        <w:t>148.</w:t>
      </w:r>
      <w:r w:rsidRPr="00D66D98">
        <w:rPr>
          <w:noProof/>
        </w:rPr>
        <w:tab/>
        <w:t xml:space="preserve">Lageron A, Gautier M, Scotto J. [Clinical and histoenzymological peculiarities of cholesterol storage in 2 children of the same family]. </w:t>
      </w:r>
      <w:r w:rsidRPr="00D66D98">
        <w:rPr>
          <w:noProof/>
          <w:lang w:val="pt-BR"/>
        </w:rPr>
        <w:t>Archives francaises de pediatrie. 1985;42:605-11.</w:t>
      </w:r>
    </w:p>
    <w:p w14:paraId="0CB9B355" w14:textId="77777777" w:rsidR="00D66D98" w:rsidRPr="00D66D98" w:rsidRDefault="00D66D98" w:rsidP="0073695E">
      <w:pPr>
        <w:pStyle w:val="EndNoteBibliography"/>
        <w:jc w:val="both"/>
        <w:rPr>
          <w:noProof/>
        </w:rPr>
      </w:pPr>
      <w:r w:rsidRPr="00D66D98">
        <w:rPr>
          <w:noProof/>
          <w:lang w:val="pt-BR"/>
        </w:rPr>
        <w:t>149.</w:t>
      </w:r>
      <w:r w:rsidRPr="00D66D98">
        <w:rPr>
          <w:noProof/>
          <w:lang w:val="pt-BR"/>
        </w:rPr>
        <w:tab/>
        <w:t xml:space="preserve">Lajo A, Gracia R, Navarro M. Wolman's disease. Acute infantile form. Anales espanoles de pediatria. </w:t>
      </w:r>
      <w:r w:rsidRPr="00D66D98">
        <w:rPr>
          <w:noProof/>
        </w:rPr>
        <w:t>1974;7(5):438-46.</w:t>
      </w:r>
    </w:p>
    <w:p w14:paraId="4B216898" w14:textId="77777777" w:rsidR="00D66D98" w:rsidRPr="00D66D98" w:rsidRDefault="00D66D98" w:rsidP="0073695E">
      <w:pPr>
        <w:pStyle w:val="EndNoteBibliography"/>
        <w:jc w:val="both"/>
        <w:rPr>
          <w:noProof/>
        </w:rPr>
      </w:pPr>
      <w:r w:rsidRPr="00D66D98">
        <w:rPr>
          <w:noProof/>
        </w:rPr>
        <w:t>150.</w:t>
      </w:r>
      <w:r w:rsidRPr="00D66D98">
        <w:rPr>
          <w:noProof/>
        </w:rPr>
        <w:tab/>
        <w:t>Leclerc JL, Hould F, Lelievre M, Gagne F. [Wolman's disease: anatomo-clinical study of a recent case with absence of radiologic and macroscopic adrenal calcifications]. Laval medical. 1971;42(5):461-7.</w:t>
      </w:r>
    </w:p>
    <w:p w14:paraId="5BB66935" w14:textId="77777777" w:rsidR="00D66D98" w:rsidRPr="00D66D98" w:rsidRDefault="00D66D98" w:rsidP="0073695E">
      <w:pPr>
        <w:pStyle w:val="EndNoteBibliography"/>
        <w:jc w:val="both"/>
        <w:rPr>
          <w:noProof/>
        </w:rPr>
      </w:pPr>
      <w:r w:rsidRPr="00D66D98">
        <w:rPr>
          <w:noProof/>
        </w:rPr>
        <w:t>151.</w:t>
      </w:r>
      <w:r w:rsidRPr="00D66D98">
        <w:rPr>
          <w:noProof/>
        </w:rPr>
        <w:tab/>
        <w:t>Loffredo L, De Filippo P, Magri B. [A case of Wolman's disease]. La Pediatria. 1975;83(1):155-64.</w:t>
      </w:r>
    </w:p>
    <w:p w14:paraId="7FEEF5DC" w14:textId="77777777" w:rsidR="00D66D98" w:rsidRPr="00D66D98" w:rsidRDefault="00D66D98" w:rsidP="0073695E">
      <w:pPr>
        <w:pStyle w:val="EndNoteBibliography"/>
        <w:jc w:val="both"/>
        <w:rPr>
          <w:noProof/>
        </w:rPr>
      </w:pPr>
      <w:r w:rsidRPr="00D66D98">
        <w:rPr>
          <w:noProof/>
        </w:rPr>
        <w:t>152.</w:t>
      </w:r>
      <w:r w:rsidRPr="00D66D98">
        <w:rPr>
          <w:noProof/>
        </w:rPr>
        <w:tab/>
        <w:t>Lough J, Fawcett J, Wiegensberg B. Wolman's disease. An electron microscopic, histochemical, and biochemical study. Archives of pathology. 1970;89(2):103-10.</w:t>
      </w:r>
    </w:p>
    <w:p w14:paraId="0D5AF070" w14:textId="77777777" w:rsidR="00D66D98" w:rsidRPr="00D66D98" w:rsidRDefault="00D66D98" w:rsidP="0073695E">
      <w:pPr>
        <w:pStyle w:val="EndNoteBibliography"/>
        <w:jc w:val="both"/>
        <w:rPr>
          <w:noProof/>
        </w:rPr>
      </w:pPr>
      <w:r w:rsidRPr="00D66D98">
        <w:rPr>
          <w:noProof/>
        </w:rPr>
        <w:t>153.</w:t>
      </w:r>
      <w:r w:rsidRPr="00D66D98">
        <w:rPr>
          <w:noProof/>
        </w:rPr>
        <w:tab/>
        <w:t>Marosvari I. Wolman disease in twins. Acta paediatrica Hungarica. 1985;26(1):61-4.</w:t>
      </w:r>
    </w:p>
    <w:p w14:paraId="74C6A15F" w14:textId="77777777" w:rsidR="00D66D98" w:rsidRPr="00D66D98" w:rsidRDefault="00D66D98" w:rsidP="0073695E">
      <w:pPr>
        <w:pStyle w:val="EndNoteBibliography"/>
        <w:jc w:val="both"/>
        <w:rPr>
          <w:noProof/>
          <w:lang w:val="pt-BR"/>
        </w:rPr>
      </w:pPr>
      <w:r w:rsidRPr="00D66D98">
        <w:rPr>
          <w:noProof/>
        </w:rPr>
        <w:t>154.</w:t>
      </w:r>
      <w:r w:rsidRPr="00D66D98">
        <w:rPr>
          <w:noProof/>
        </w:rPr>
        <w:tab/>
        <w:t xml:space="preserve">Martinez De Compañón Z, Trenchs V, Alsina L, Mainou C, Caritg J. Evaluation of diagnostic criteria for cholestatic jaundice during the first year of life. </w:t>
      </w:r>
      <w:r w:rsidRPr="00D66D98">
        <w:rPr>
          <w:noProof/>
          <w:lang w:val="pt-BR"/>
        </w:rPr>
        <w:t>Pediatria Catalana. 2004;64(2):56-60.</w:t>
      </w:r>
    </w:p>
    <w:p w14:paraId="0329AB8E" w14:textId="77777777" w:rsidR="00D66D98" w:rsidRPr="00D66D98" w:rsidRDefault="00D66D98" w:rsidP="0073695E">
      <w:pPr>
        <w:pStyle w:val="EndNoteBibliography"/>
        <w:jc w:val="both"/>
        <w:rPr>
          <w:noProof/>
        </w:rPr>
      </w:pPr>
      <w:r w:rsidRPr="00D66D98">
        <w:rPr>
          <w:noProof/>
          <w:lang w:val="pt-BR"/>
        </w:rPr>
        <w:t>155.</w:t>
      </w:r>
      <w:r w:rsidRPr="00D66D98">
        <w:rPr>
          <w:noProof/>
          <w:lang w:val="pt-BR"/>
        </w:rPr>
        <w:tab/>
        <w:t xml:space="preserve">Mazurová S, Poupětová H, Hůlková H, ͖oukálková L, Urbanová Z, Zeman J, et al. </w:t>
      </w:r>
      <w:r w:rsidRPr="00D66D98">
        <w:rPr>
          <w:noProof/>
        </w:rPr>
        <w:t>Cholesteryl Ester Storage Disease (CESD): Clinical, laboratory and histological characteristics in 6 patients. Cesko-Slovenska Pediatrie. 2014;69(3):148-60.</w:t>
      </w:r>
    </w:p>
    <w:p w14:paraId="70A72BBE" w14:textId="77777777" w:rsidR="00D66D98" w:rsidRPr="00D66D98" w:rsidRDefault="00D66D98" w:rsidP="0073695E">
      <w:pPr>
        <w:pStyle w:val="EndNoteBibliography"/>
        <w:jc w:val="both"/>
        <w:rPr>
          <w:noProof/>
        </w:rPr>
      </w:pPr>
      <w:r w:rsidRPr="00D66D98">
        <w:rPr>
          <w:noProof/>
        </w:rPr>
        <w:t>156.</w:t>
      </w:r>
      <w:r w:rsidRPr="00D66D98">
        <w:rPr>
          <w:noProof/>
        </w:rPr>
        <w:tab/>
        <w:t>McKiernan PJ, Hodges S, Sharif K, Santra S. Liver transplantation for cholesterol ester storage disease: Outcome at five years. Journal of inherited metabolic disease. 2012;35(1):S21.</w:t>
      </w:r>
    </w:p>
    <w:p w14:paraId="58460AF7" w14:textId="77777777" w:rsidR="00D66D98" w:rsidRPr="00D66D98" w:rsidRDefault="00D66D98" w:rsidP="0073695E">
      <w:pPr>
        <w:pStyle w:val="EndNoteBibliography"/>
        <w:jc w:val="both"/>
        <w:rPr>
          <w:noProof/>
          <w:lang w:val="pt-BR"/>
        </w:rPr>
      </w:pPr>
      <w:r w:rsidRPr="00D66D98">
        <w:rPr>
          <w:noProof/>
        </w:rPr>
        <w:t>157.</w:t>
      </w:r>
      <w:r w:rsidRPr="00D66D98">
        <w:rPr>
          <w:noProof/>
        </w:rPr>
        <w:tab/>
        <w:t xml:space="preserve">Miller R, Bialer MG, Rogers JF, Jonsson HT, Jr., Allen RV, Hennigar GR. Wolman's disease: report of a case, with multiple studies. Archives of pathology &amp; laboratory medicine. </w:t>
      </w:r>
      <w:r w:rsidRPr="00D66D98">
        <w:rPr>
          <w:noProof/>
          <w:lang w:val="pt-BR"/>
        </w:rPr>
        <w:t>1982;106(1):41-4.</w:t>
      </w:r>
    </w:p>
    <w:p w14:paraId="121F88B7" w14:textId="77777777" w:rsidR="00D66D98" w:rsidRPr="00D66D98" w:rsidRDefault="00D66D98" w:rsidP="0073695E">
      <w:pPr>
        <w:pStyle w:val="EndNoteBibliography"/>
        <w:jc w:val="both"/>
        <w:rPr>
          <w:noProof/>
          <w:lang w:val="pt-BR"/>
        </w:rPr>
      </w:pPr>
      <w:r w:rsidRPr="00D66D98">
        <w:rPr>
          <w:noProof/>
          <w:lang w:val="pt-BR"/>
        </w:rPr>
        <w:t>158.</w:t>
      </w:r>
      <w:r w:rsidRPr="00D66D98">
        <w:rPr>
          <w:noProof/>
          <w:lang w:val="pt-BR"/>
        </w:rPr>
        <w:tab/>
        <w:t xml:space="preserve">Muñoz Bartolo G, González De Zarate A, Frauca E, Martín L, Hierro L, Camarena C, et al. </w:t>
      </w:r>
      <w:r w:rsidRPr="00D66D98">
        <w:rPr>
          <w:noProof/>
        </w:rPr>
        <w:t xml:space="preserve">Cholesterol ester storage disease, an entity to consider in the differential diagnosis of fatty liver. </w:t>
      </w:r>
      <w:r w:rsidRPr="00D66D98">
        <w:rPr>
          <w:noProof/>
          <w:lang w:val="pt-BR"/>
        </w:rPr>
        <w:t>Pediatrika. 2007;27(4):22.</w:t>
      </w:r>
    </w:p>
    <w:p w14:paraId="5ECC85EE" w14:textId="77777777" w:rsidR="00D66D98" w:rsidRPr="00D66D98" w:rsidRDefault="00D66D98" w:rsidP="0073695E">
      <w:pPr>
        <w:pStyle w:val="EndNoteBibliography"/>
        <w:jc w:val="both"/>
        <w:rPr>
          <w:noProof/>
        </w:rPr>
      </w:pPr>
      <w:r w:rsidRPr="00D66D98">
        <w:rPr>
          <w:noProof/>
          <w:lang w:val="pt-BR"/>
        </w:rPr>
        <w:t>159.</w:t>
      </w:r>
      <w:r w:rsidRPr="00D66D98">
        <w:rPr>
          <w:noProof/>
          <w:lang w:val="pt-BR"/>
        </w:rPr>
        <w:tab/>
        <w:t xml:space="preserve">Murakami J, Kuranobu N, Fukushima K, Nishimura R, Amano K, Eto Y, et al. </w:t>
      </w:r>
      <w:r w:rsidRPr="00D66D98">
        <w:rPr>
          <w:noProof/>
        </w:rPr>
        <w:t>Enzyme replacement therapy for lysosomal acid lipase deficiency: A report of two Japanese patients. Journal of inherited metabolic disease. 2016;39:S212.</w:t>
      </w:r>
    </w:p>
    <w:p w14:paraId="673AF72A" w14:textId="77777777" w:rsidR="00D66D98" w:rsidRPr="00D66D98" w:rsidRDefault="00D66D98" w:rsidP="0073695E">
      <w:pPr>
        <w:pStyle w:val="EndNoteBibliography"/>
        <w:jc w:val="both"/>
        <w:rPr>
          <w:noProof/>
        </w:rPr>
      </w:pPr>
      <w:r w:rsidRPr="00D66D98">
        <w:rPr>
          <w:noProof/>
        </w:rPr>
        <w:t>160.</w:t>
      </w:r>
      <w:r w:rsidRPr="00D66D98">
        <w:rPr>
          <w:noProof/>
        </w:rPr>
        <w:tab/>
        <w:t>Nardi F, Borri P. [Morphological and chemical characterization of a case of Wolman's disease. Preliminary note]. Acta neurologica. 1971;26(3):270-8.</w:t>
      </w:r>
    </w:p>
    <w:p w14:paraId="5C290230" w14:textId="77777777" w:rsidR="00D66D98" w:rsidRPr="00D66D98" w:rsidRDefault="00D66D98" w:rsidP="0073695E">
      <w:pPr>
        <w:pStyle w:val="EndNoteBibliography"/>
        <w:jc w:val="both"/>
        <w:rPr>
          <w:noProof/>
        </w:rPr>
      </w:pPr>
      <w:r w:rsidRPr="00D66D98">
        <w:rPr>
          <w:noProof/>
        </w:rPr>
        <w:t>161.</w:t>
      </w:r>
      <w:r w:rsidRPr="00D66D98">
        <w:rPr>
          <w:noProof/>
        </w:rPr>
        <w:tab/>
        <w:t>Neustein HB, O'Brien JS, Rosser RJ, Fillerup DL. Chronic nephritis and renal foam cells. Cholesterol ester storage. Archives of pathology. 1972;93(6):503-9.</w:t>
      </w:r>
    </w:p>
    <w:p w14:paraId="2C45D5EA" w14:textId="77777777" w:rsidR="00D66D98" w:rsidRPr="00D66D98" w:rsidRDefault="00D66D98" w:rsidP="0073695E">
      <w:pPr>
        <w:pStyle w:val="EndNoteBibliography"/>
        <w:jc w:val="both"/>
        <w:rPr>
          <w:noProof/>
        </w:rPr>
      </w:pPr>
      <w:r w:rsidRPr="00D66D98">
        <w:rPr>
          <w:noProof/>
        </w:rPr>
        <w:lastRenderedPageBreak/>
        <w:t>162.</w:t>
      </w:r>
      <w:r w:rsidRPr="00D66D98">
        <w:rPr>
          <w:noProof/>
        </w:rPr>
        <w:tab/>
        <w:t>Ozoran Y, Ozoran A, Kerse I, Gurgey A, Ozsoylu S, Kocak N, et al. An ultrastructural study in a case of Wolman's disease (clinical, biochemical, light and electron microscopic study). The Turkish journal of pediatrics. 1978;20(3):100-7.</w:t>
      </w:r>
    </w:p>
    <w:p w14:paraId="0E2C29C2" w14:textId="77777777" w:rsidR="00D66D98" w:rsidRPr="00D66D98" w:rsidRDefault="00D66D98" w:rsidP="0073695E">
      <w:pPr>
        <w:pStyle w:val="EndNoteBibliography"/>
        <w:jc w:val="both"/>
        <w:rPr>
          <w:noProof/>
        </w:rPr>
      </w:pPr>
      <w:r w:rsidRPr="00D66D98">
        <w:rPr>
          <w:noProof/>
        </w:rPr>
        <w:t>163.</w:t>
      </w:r>
      <w:r w:rsidRPr="00D66D98">
        <w:rPr>
          <w:noProof/>
        </w:rPr>
        <w:tab/>
        <w:t>Ozsoylu S. Therapeutic trial in Wolman disease. The Turkish journal of pediatrics. 1992;34(4):267-8.</w:t>
      </w:r>
    </w:p>
    <w:p w14:paraId="4F4AB059" w14:textId="77777777" w:rsidR="00D66D98" w:rsidRPr="00D66D98" w:rsidRDefault="00D66D98" w:rsidP="0073695E">
      <w:pPr>
        <w:pStyle w:val="EndNoteBibliography"/>
        <w:jc w:val="both"/>
        <w:rPr>
          <w:noProof/>
          <w:lang w:val="pt-BR"/>
        </w:rPr>
      </w:pPr>
      <w:r w:rsidRPr="00D66D98">
        <w:rPr>
          <w:noProof/>
        </w:rPr>
        <w:t>164.</w:t>
      </w:r>
      <w:r w:rsidRPr="00D66D98">
        <w:rPr>
          <w:noProof/>
        </w:rPr>
        <w:tab/>
        <w:t xml:space="preserve">Ozsoylu S, Gurgey A, Kocak N, Ozoran Y, Ozoran A, Kerse I, et al. Wolman's disease. A case report with lipid, chromosome and electronmicroscopic studies. </w:t>
      </w:r>
      <w:r w:rsidRPr="00D66D98">
        <w:rPr>
          <w:noProof/>
          <w:lang w:val="pt-BR"/>
        </w:rPr>
        <w:t>The Turkish journal of pediatrics. 1977;19(1):57-66.</w:t>
      </w:r>
    </w:p>
    <w:p w14:paraId="7F5C1AFF" w14:textId="77777777" w:rsidR="00D66D98" w:rsidRPr="00D66D98" w:rsidRDefault="00D66D98" w:rsidP="0073695E">
      <w:pPr>
        <w:pStyle w:val="EndNoteBibliography"/>
        <w:jc w:val="both"/>
        <w:rPr>
          <w:noProof/>
          <w:lang w:val="pt-BR"/>
        </w:rPr>
      </w:pPr>
      <w:r w:rsidRPr="00D66D98">
        <w:rPr>
          <w:noProof/>
          <w:lang w:val="pt-BR"/>
        </w:rPr>
        <w:t>165.</w:t>
      </w:r>
      <w:r w:rsidRPr="00D66D98">
        <w:rPr>
          <w:noProof/>
          <w:lang w:val="pt-BR"/>
        </w:rPr>
        <w:tab/>
        <w:t>Parada Yáñez J, Blanco Docanto M, Reparaz Vidal R, Gallego Pastoriza M, Fontaiña Martínez M, Gómez Pérez I, et al. Wolman's sickness: A case report. Anales espanoles de pediatria. 1996;45(4):428-30.</w:t>
      </w:r>
    </w:p>
    <w:p w14:paraId="0B84B295" w14:textId="77777777" w:rsidR="00D66D98" w:rsidRPr="00D66D98" w:rsidRDefault="00D66D98" w:rsidP="0073695E">
      <w:pPr>
        <w:pStyle w:val="EndNoteBibliography"/>
        <w:jc w:val="both"/>
        <w:rPr>
          <w:noProof/>
          <w:lang w:val="pt-BR"/>
        </w:rPr>
      </w:pPr>
      <w:r w:rsidRPr="00D66D98">
        <w:rPr>
          <w:noProof/>
          <w:lang w:val="pt-BR"/>
        </w:rPr>
        <w:t>166.</w:t>
      </w:r>
      <w:r w:rsidRPr="00D66D98">
        <w:rPr>
          <w:noProof/>
          <w:lang w:val="pt-BR"/>
        </w:rPr>
        <w:tab/>
        <w:t>Pastor Bevia E, Pedraz Garcia C, Heras de Pedro MI, Garcia Parron A, Escudero Bueno G, Benito Zaballos MF, et al. [Wolman's disease: report of 3 cases]. Anales espanoles de pediatria. 1987;26(4):301-4.</w:t>
      </w:r>
    </w:p>
    <w:p w14:paraId="7CC3C109" w14:textId="77777777" w:rsidR="00D66D98" w:rsidRPr="00D66D98" w:rsidRDefault="00D66D98" w:rsidP="0073695E">
      <w:pPr>
        <w:pStyle w:val="EndNoteBibliography"/>
        <w:jc w:val="both"/>
        <w:rPr>
          <w:noProof/>
        </w:rPr>
      </w:pPr>
      <w:r w:rsidRPr="00D66D98">
        <w:rPr>
          <w:noProof/>
          <w:lang w:val="pt-BR"/>
        </w:rPr>
        <w:t>167.</w:t>
      </w:r>
      <w:r w:rsidRPr="00D66D98">
        <w:rPr>
          <w:noProof/>
          <w:lang w:val="pt-BR"/>
        </w:rPr>
        <w:tab/>
        <w:t xml:space="preserve">Perez Rodriguez-Cuesta JM, Suarez Tomas JI, Suarez Mene ndez ME, Dominguez Gonzalez J. Cholesterol ester storage disease in two brothers. </w:t>
      </w:r>
      <w:r w:rsidRPr="00D66D98">
        <w:rPr>
          <w:noProof/>
        </w:rPr>
        <w:t>Anales espanoles de pediatria. 1990;32(3):249-52.</w:t>
      </w:r>
    </w:p>
    <w:p w14:paraId="7CD17E56" w14:textId="77777777" w:rsidR="00D66D98" w:rsidRPr="00D66D98" w:rsidRDefault="00D66D98" w:rsidP="0073695E">
      <w:pPr>
        <w:pStyle w:val="EndNoteBibliography"/>
        <w:jc w:val="both"/>
        <w:rPr>
          <w:noProof/>
        </w:rPr>
      </w:pPr>
      <w:r w:rsidRPr="00D66D98">
        <w:rPr>
          <w:noProof/>
        </w:rPr>
        <w:t>168.</w:t>
      </w:r>
      <w:r w:rsidRPr="00D66D98">
        <w:rPr>
          <w:noProof/>
        </w:rPr>
        <w:tab/>
        <w:t>Permanetter W, Muller-Hocker J, Hubner G, Schaub J. [Wolman's disease (Wolman's syndrome)]. Die Medizinische Welt. 1979;30(47):1783-9.</w:t>
      </w:r>
    </w:p>
    <w:p w14:paraId="0BE8A40E" w14:textId="77777777" w:rsidR="00D66D98" w:rsidRPr="00D66D98" w:rsidRDefault="00D66D98" w:rsidP="0073695E">
      <w:pPr>
        <w:pStyle w:val="EndNoteBibliography"/>
        <w:jc w:val="both"/>
        <w:rPr>
          <w:noProof/>
        </w:rPr>
      </w:pPr>
      <w:r w:rsidRPr="00D66D98">
        <w:rPr>
          <w:noProof/>
        </w:rPr>
        <w:t>169.</w:t>
      </w:r>
      <w:r w:rsidRPr="00D66D98">
        <w:rPr>
          <w:noProof/>
        </w:rPr>
        <w:tab/>
        <w:t>Pisciotta L, Fresa R, Michelakakis H, Lycopoulou L, Calandra S, Bertolini S. Severe lysosomal ACID lipase deficiency in a greek child homozygous for a novel splicing mutation of the lipa gene. European Journal of Clinical Investigation. 2017;47:95.</w:t>
      </w:r>
    </w:p>
    <w:p w14:paraId="76EA5578" w14:textId="77777777" w:rsidR="00D66D98" w:rsidRPr="00D66D98" w:rsidRDefault="00D66D98" w:rsidP="0073695E">
      <w:pPr>
        <w:pStyle w:val="EndNoteBibliography"/>
        <w:jc w:val="both"/>
        <w:rPr>
          <w:noProof/>
        </w:rPr>
      </w:pPr>
      <w:r w:rsidRPr="00D66D98">
        <w:rPr>
          <w:noProof/>
        </w:rPr>
        <w:t>170.</w:t>
      </w:r>
      <w:r w:rsidRPr="00D66D98">
        <w:rPr>
          <w:noProof/>
        </w:rPr>
        <w:tab/>
        <w:t>Pohlandt K, Ruschke I, Kunnert B. Cholesterol Ester Storage Disease in Childhood - a Case-Report. Zeitschrift Fur Klinische Medizin-Zkm. 1988;43(15):1325-9.</w:t>
      </w:r>
    </w:p>
    <w:p w14:paraId="16DDD921" w14:textId="77777777" w:rsidR="00D66D98" w:rsidRPr="00D66D98" w:rsidRDefault="00D66D98" w:rsidP="0073695E">
      <w:pPr>
        <w:pStyle w:val="EndNoteBibliography"/>
        <w:jc w:val="both"/>
        <w:rPr>
          <w:noProof/>
        </w:rPr>
      </w:pPr>
      <w:r w:rsidRPr="00D66D98">
        <w:rPr>
          <w:noProof/>
        </w:rPr>
        <w:t>171.</w:t>
      </w:r>
      <w:r w:rsidRPr="00D66D98">
        <w:rPr>
          <w:noProof/>
        </w:rPr>
        <w:tab/>
        <w:t>Pot DJ, Kardux JJ. [Diagnostic image (358). A neonate with splenomegaly and calcified adrenal glands]. Nederlands tijdschrift voor geneeskunde. 2008;152(4):202.</w:t>
      </w:r>
    </w:p>
    <w:p w14:paraId="57DF7644" w14:textId="77777777" w:rsidR="00D66D98" w:rsidRPr="00D66D98" w:rsidRDefault="00D66D98" w:rsidP="0073695E">
      <w:pPr>
        <w:pStyle w:val="EndNoteBibliography"/>
        <w:jc w:val="both"/>
        <w:rPr>
          <w:noProof/>
        </w:rPr>
      </w:pPr>
      <w:r w:rsidRPr="00D66D98">
        <w:rPr>
          <w:noProof/>
        </w:rPr>
        <w:t>172.</w:t>
      </w:r>
      <w:r w:rsidRPr="00D66D98">
        <w:rPr>
          <w:noProof/>
        </w:rPr>
        <w:tab/>
        <w:t xml:space="preserve">Quirici Neto F, Silva LH, Silva FC, Uemura L, Lederman HM. </w:t>
      </w:r>
      <w:r w:rsidRPr="00D66D98">
        <w:rPr>
          <w:noProof/>
          <w:lang w:val="pt-BR"/>
        </w:rPr>
        <w:t xml:space="preserve">Caso radiológico do mês: doença de Wolman. </w:t>
      </w:r>
      <w:r w:rsidRPr="00D66D98">
        <w:rPr>
          <w:noProof/>
        </w:rPr>
        <w:t>Rev paul pediatr. 1985;3(9):40-1.</w:t>
      </w:r>
    </w:p>
    <w:p w14:paraId="32C90025" w14:textId="77777777" w:rsidR="00D66D98" w:rsidRPr="00D66D98" w:rsidRDefault="00D66D98" w:rsidP="0073695E">
      <w:pPr>
        <w:pStyle w:val="EndNoteBibliography"/>
        <w:jc w:val="both"/>
        <w:rPr>
          <w:noProof/>
        </w:rPr>
      </w:pPr>
      <w:r w:rsidRPr="00D66D98">
        <w:rPr>
          <w:noProof/>
        </w:rPr>
        <w:t>173.</w:t>
      </w:r>
      <w:r w:rsidRPr="00D66D98">
        <w:rPr>
          <w:noProof/>
        </w:rPr>
        <w:tab/>
        <w:t>Rassoul F, Richter V, Lohse P, Naumann A, Purschwitz K, Keller E. Long-term administration of the HMG-CoA reductase inhibitor lovastatin in two patients with cholesteryl ester storage disease. International journal of clinical pharmacology and therapeutics. 2001;39(5):199-204.</w:t>
      </w:r>
    </w:p>
    <w:p w14:paraId="6417656E" w14:textId="77777777" w:rsidR="00D66D98" w:rsidRPr="00D66D98" w:rsidRDefault="00D66D98" w:rsidP="0073695E">
      <w:pPr>
        <w:pStyle w:val="EndNoteBibliography"/>
        <w:jc w:val="both"/>
        <w:rPr>
          <w:noProof/>
        </w:rPr>
      </w:pPr>
      <w:r w:rsidRPr="00D66D98">
        <w:rPr>
          <w:noProof/>
        </w:rPr>
        <w:t>174.</w:t>
      </w:r>
      <w:r w:rsidRPr="00D66D98">
        <w:rPr>
          <w:noProof/>
        </w:rPr>
        <w:tab/>
        <w:t>Ryzko J, Celinska-Cedro D, Karpinska D, Tylki-Szymanska A. [A case of Wolman's disease in a two-month old boy]. Wiadomosci lekarskie (Warsaw, Poland : 1960). 1993;46(3):147-50.</w:t>
      </w:r>
    </w:p>
    <w:p w14:paraId="709B0C91" w14:textId="77777777" w:rsidR="00D66D98" w:rsidRPr="00D66D98" w:rsidRDefault="00D66D98" w:rsidP="0073695E">
      <w:pPr>
        <w:pStyle w:val="EndNoteBibliography"/>
        <w:jc w:val="both"/>
        <w:rPr>
          <w:noProof/>
        </w:rPr>
      </w:pPr>
      <w:r w:rsidRPr="00D66D98">
        <w:rPr>
          <w:noProof/>
        </w:rPr>
        <w:t>175.</w:t>
      </w:r>
      <w:r w:rsidRPr="00D66D98">
        <w:rPr>
          <w:noProof/>
        </w:rPr>
        <w:tab/>
        <w:t>Smolka V. Cholesteryl ester storage disease - The effect of long-term treatment with lovastatin. Ceska a Slovenska Gastroenterologie a Hepatologie. 2007;61(1):30-3.</w:t>
      </w:r>
    </w:p>
    <w:p w14:paraId="073E0E31" w14:textId="77777777" w:rsidR="00D66D98" w:rsidRPr="00D66D98" w:rsidRDefault="00D66D98" w:rsidP="0073695E">
      <w:pPr>
        <w:pStyle w:val="EndNoteBibliography"/>
        <w:jc w:val="both"/>
        <w:rPr>
          <w:noProof/>
        </w:rPr>
      </w:pPr>
      <w:r w:rsidRPr="00D66D98">
        <w:rPr>
          <w:noProof/>
        </w:rPr>
        <w:t>176.</w:t>
      </w:r>
      <w:r w:rsidRPr="00D66D98">
        <w:rPr>
          <w:noProof/>
        </w:rPr>
        <w:tab/>
        <w:t>Storm W, Wendel U, Sprenkamp M, Seidler A. [Wolman's disease in an infant]. Monatsschrift Kinderheilkunde : Organ der Deutschen Gesellschaft fur Kinderheilkunde. 1990;138(2):88-90.</w:t>
      </w:r>
    </w:p>
    <w:p w14:paraId="72B3167C" w14:textId="77777777" w:rsidR="00D66D98" w:rsidRPr="00D66D98" w:rsidRDefault="00D66D98" w:rsidP="0073695E">
      <w:pPr>
        <w:pStyle w:val="EndNoteBibliography"/>
        <w:jc w:val="both"/>
        <w:rPr>
          <w:noProof/>
        </w:rPr>
      </w:pPr>
      <w:r w:rsidRPr="00D66D98">
        <w:rPr>
          <w:noProof/>
        </w:rPr>
        <w:t>177.</w:t>
      </w:r>
      <w:r w:rsidRPr="00D66D98">
        <w:rPr>
          <w:noProof/>
        </w:rPr>
        <w:tab/>
        <w:t>Sundaravalli N, Bhaskar Raju B, Prema A, Pushpa V, Nedunchelian N, Shetty MV, et al. Wolman's disease. Indian pediatrics. 1986;23(11):950-3.</w:t>
      </w:r>
    </w:p>
    <w:p w14:paraId="5B728516" w14:textId="77777777" w:rsidR="00D66D98" w:rsidRPr="00D66D98" w:rsidRDefault="00D66D98" w:rsidP="0073695E">
      <w:pPr>
        <w:pStyle w:val="EndNoteBibliography"/>
        <w:jc w:val="both"/>
        <w:rPr>
          <w:noProof/>
        </w:rPr>
      </w:pPr>
      <w:r w:rsidRPr="00D66D98">
        <w:rPr>
          <w:noProof/>
        </w:rPr>
        <w:t>178.</w:t>
      </w:r>
      <w:r w:rsidRPr="00D66D98">
        <w:rPr>
          <w:noProof/>
        </w:rPr>
        <w:tab/>
        <w:t>Tashiro Y, Watanabe Y. An electron microscopic observation on acid lipase deficiency: Cholecteryl ester storage disease and Wolman's disease. Journal of Clinical Electron Microscopy. 1989;22(5):588.</w:t>
      </w:r>
    </w:p>
    <w:p w14:paraId="53688883" w14:textId="77777777" w:rsidR="00D66D98" w:rsidRPr="00D66D98" w:rsidRDefault="00D66D98" w:rsidP="0073695E">
      <w:pPr>
        <w:pStyle w:val="EndNoteBibliography"/>
        <w:jc w:val="both"/>
        <w:rPr>
          <w:noProof/>
        </w:rPr>
      </w:pPr>
      <w:r w:rsidRPr="00D66D98">
        <w:rPr>
          <w:noProof/>
        </w:rPr>
        <w:t>179.</w:t>
      </w:r>
      <w:r w:rsidRPr="00D66D98">
        <w:rPr>
          <w:noProof/>
        </w:rPr>
        <w:tab/>
        <w:t>Thavarungkul P, Hemsrichart V, Supradish P. Cholesterol ester storage disease: a reported case. Journal of the Medical Association of Thailand = Chotmaihet thangphaet. 1995;78(3):164-8.</w:t>
      </w:r>
    </w:p>
    <w:p w14:paraId="6C49FC87" w14:textId="77777777" w:rsidR="00D66D98" w:rsidRPr="00D66D98" w:rsidRDefault="00D66D98" w:rsidP="0073695E">
      <w:pPr>
        <w:pStyle w:val="EndNoteBibliography"/>
        <w:jc w:val="both"/>
        <w:rPr>
          <w:noProof/>
        </w:rPr>
      </w:pPr>
      <w:r w:rsidRPr="00D66D98">
        <w:rPr>
          <w:noProof/>
        </w:rPr>
        <w:t>180.</w:t>
      </w:r>
      <w:r w:rsidRPr="00D66D98">
        <w:rPr>
          <w:noProof/>
        </w:rPr>
        <w:tab/>
        <w:t>Tonissen R, Kuntz HD, May B. [Morphology and differential diagnosis of cholesterol ester storage disease]. Die Medizinische Welt. 1983;34(24):704-6.</w:t>
      </w:r>
    </w:p>
    <w:p w14:paraId="6D69B94E" w14:textId="77777777" w:rsidR="00D66D98" w:rsidRPr="00D66D98" w:rsidRDefault="00D66D98" w:rsidP="0073695E">
      <w:pPr>
        <w:pStyle w:val="EndNoteBibliography"/>
        <w:jc w:val="both"/>
        <w:rPr>
          <w:noProof/>
          <w:lang w:val="pt-BR"/>
        </w:rPr>
      </w:pPr>
      <w:r w:rsidRPr="00D66D98">
        <w:rPr>
          <w:noProof/>
        </w:rPr>
        <w:t>181.</w:t>
      </w:r>
      <w:r w:rsidRPr="00D66D98">
        <w:rPr>
          <w:noProof/>
        </w:rPr>
        <w:tab/>
        <w:t xml:space="preserve">Tylki-Szymanska A, Maciejko D, Wozniewicz B, Muszynska B. Two cases of cholesteryl ester storage disease (CESD) acid lipase deficiency. </w:t>
      </w:r>
      <w:r w:rsidRPr="00D66D98">
        <w:rPr>
          <w:noProof/>
          <w:lang w:val="pt-BR"/>
        </w:rPr>
        <w:t>Hepato-gastroenterology. 1987;34(3):98-9.</w:t>
      </w:r>
    </w:p>
    <w:p w14:paraId="0BF6E5B1" w14:textId="77777777" w:rsidR="00D66D98" w:rsidRPr="00D66D98" w:rsidRDefault="00D66D98" w:rsidP="0073695E">
      <w:pPr>
        <w:pStyle w:val="EndNoteBibliography"/>
        <w:jc w:val="both"/>
        <w:rPr>
          <w:noProof/>
          <w:lang w:val="pt-BR"/>
        </w:rPr>
      </w:pPr>
      <w:r w:rsidRPr="00D66D98">
        <w:rPr>
          <w:noProof/>
          <w:lang w:val="pt-BR"/>
        </w:rPr>
        <w:t>182.</w:t>
      </w:r>
      <w:r w:rsidRPr="00D66D98">
        <w:rPr>
          <w:noProof/>
          <w:lang w:val="pt-BR"/>
        </w:rPr>
        <w:tab/>
        <w:t>Valerdiz-Casasola S, Velasco-Garcia R, Rodriguez-Rodriguez R. [Wolman's disease. Pulmonary storage of lipids]. Anales espanoles de pediatria. 1997;47(4):427-8.</w:t>
      </w:r>
    </w:p>
    <w:p w14:paraId="19D670A0" w14:textId="77777777" w:rsidR="00D66D98" w:rsidRPr="00D66D98" w:rsidRDefault="00D66D98" w:rsidP="0073695E">
      <w:pPr>
        <w:pStyle w:val="EndNoteBibliography"/>
        <w:jc w:val="both"/>
        <w:rPr>
          <w:noProof/>
        </w:rPr>
      </w:pPr>
      <w:r w:rsidRPr="00D66D98">
        <w:rPr>
          <w:noProof/>
          <w:lang w:val="pt-BR"/>
        </w:rPr>
        <w:t>183.</w:t>
      </w:r>
      <w:r w:rsidRPr="00D66D98">
        <w:rPr>
          <w:noProof/>
          <w:lang w:val="pt-BR"/>
        </w:rPr>
        <w:tab/>
        <w:t xml:space="preserve">Vargas Torcal F, Gomez Garcia A, Cuevas J, Young EP. [Wolman's disease]. </w:t>
      </w:r>
      <w:r w:rsidRPr="00D66D98">
        <w:rPr>
          <w:noProof/>
        </w:rPr>
        <w:t>Anales espanoles de pediatria. 1987;27(3):195-8.</w:t>
      </w:r>
    </w:p>
    <w:p w14:paraId="52AB5BE0" w14:textId="77777777" w:rsidR="00D66D98" w:rsidRPr="00D66D98" w:rsidRDefault="00D66D98" w:rsidP="0073695E">
      <w:pPr>
        <w:pStyle w:val="EndNoteBibliography"/>
        <w:jc w:val="both"/>
        <w:rPr>
          <w:noProof/>
        </w:rPr>
      </w:pPr>
      <w:r w:rsidRPr="00D66D98">
        <w:rPr>
          <w:noProof/>
        </w:rPr>
        <w:t>184.</w:t>
      </w:r>
      <w:r w:rsidRPr="00D66D98">
        <w:rPr>
          <w:noProof/>
        </w:rPr>
        <w:tab/>
        <w:t>Vij M, Bachina P. Liver histology in cholesteryl ester storage disease. Indian journal of pathology &amp; microbiology. 2018;61(2):302-4.</w:t>
      </w:r>
    </w:p>
    <w:p w14:paraId="12F09198" w14:textId="77777777" w:rsidR="00D66D98" w:rsidRPr="00D66D98" w:rsidRDefault="00D66D98" w:rsidP="0073695E">
      <w:pPr>
        <w:pStyle w:val="EndNoteBibliography"/>
        <w:jc w:val="both"/>
        <w:rPr>
          <w:noProof/>
        </w:rPr>
      </w:pPr>
      <w:r w:rsidRPr="00D66D98">
        <w:rPr>
          <w:noProof/>
        </w:rPr>
        <w:t>185.</w:t>
      </w:r>
      <w:r w:rsidRPr="00D66D98">
        <w:rPr>
          <w:noProof/>
        </w:rPr>
        <w:tab/>
        <w:t>Wallis K, Gross M, Kohn R, Zaidman J. A case of Wolman's disease. Helvetica paediatrica acta. 1971;26(1):98-111.</w:t>
      </w:r>
    </w:p>
    <w:p w14:paraId="320E394E" w14:textId="77777777" w:rsidR="00D66D98" w:rsidRPr="00D66D98" w:rsidRDefault="00D66D98" w:rsidP="0073695E">
      <w:pPr>
        <w:pStyle w:val="EndNoteBibliography"/>
        <w:jc w:val="both"/>
        <w:rPr>
          <w:noProof/>
        </w:rPr>
      </w:pPr>
      <w:r w:rsidRPr="00D66D98">
        <w:rPr>
          <w:noProof/>
        </w:rPr>
        <w:t>186.</w:t>
      </w:r>
      <w:r w:rsidRPr="00D66D98">
        <w:rPr>
          <w:noProof/>
        </w:rPr>
        <w:tab/>
        <w:t>Weiler C, Freudenberg F, Müller-Höcker J. Cholesterol ester storage disease : AA rare disease or a rare diagnosis? Der Pathologe. 2009;30(1):65-9.</w:t>
      </w:r>
    </w:p>
    <w:p w14:paraId="66B92AF1" w14:textId="77777777" w:rsidR="00D66D98" w:rsidRPr="00D66D98" w:rsidRDefault="00D66D98" w:rsidP="0073695E">
      <w:pPr>
        <w:pStyle w:val="EndNoteBibliography"/>
        <w:jc w:val="both"/>
        <w:rPr>
          <w:noProof/>
        </w:rPr>
      </w:pPr>
      <w:r w:rsidRPr="00D66D98">
        <w:rPr>
          <w:noProof/>
        </w:rPr>
        <w:t>187.</w:t>
      </w:r>
      <w:r w:rsidRPr="00D66D98">
        <w:rPr>
          <w:noProof/>
        </w:rPr>
        <w:tab/>
        <w:t>Wolf H, Hug G, Michaelis R, Nolte K. [Unusual congenital cholesterol ester storage in the liver]. Helvetica paediatrica acta. 1974;29(2):105-18.</w:t>
      </w:r>
    </w:p>
    <w:p w14:paraId="68B155EF" w14:textId="77777777" w:rsidR="00D66D98" w:rsidRPr="00D66D98" w:rsidRDefault="00D66D98" w:rsidP="0073695E">
      <w:pPr>
        <w:pStyle w:val="EndNoteBibliography"/>
        <w:jc w:val="both"/>
        <w:rPr>
          <w:noProof/>
        </w:rPr>
      </w:pPr>
      <w:r w:rsidRPr="00D66D98">
        <w:rPr>
          <w:noProof/>
        </w:rPr>
        <w:t>188.</w:t>
      </w:r>
      <w:r w:rsidRPr="00D66D98">
        <w:rPr>
          <w:noProof/>
        </w:rPr>
        <w:tab/>
        <w:t>Wolman EM. Wolman disease: suggestions for effective treatment. Indian pediatrics. 1992;29(7):938.</w:t>
      </w:r>
    </w:p>
    <w:p w14:paraId="763AB1B9" w14:textId="77777777" w:rsidR="00D66D98" w:rsidRPr="00D66D98" w:rsidRDefault="00D66D98" w:rsidP="0073695E">
      <w:pPr>
        <w:pStyle w:val="EndNoteBibliography"/>
        <w:jc w:val="both"/>
        <w:rPr>
          <w:noProof/>
        </w:rPr>
      </w:pPr>
      <w:r w:rsidRPr="00D66D98">
        <w:rPr>
          <w:noProof/>
        </w:rPr>
        <w:lastRenderedPageBreak/>
        <w:t>189.</w:t>
      </w:r>
      <w:r w:rsidRPr="00D66D98">
        <w:rPr>
          <w:noProof/>
        </w:rPr>
        <w:tab/>
        <w:t>Wolman M. [To pediatricians who care for infants with Wolman's disease. Advice for an efficacious treatment]. Minerva pediatrica. 1993;45(3):131.</w:t>
      </w:r>
    </w:p>
    <w:p w14:paraId="44C108BB" w14:textId="77777777" w:rsidR="00D66D98" w:rsidRPr="00D66D98" w:rsidRDefault="00D66D98" w:rsidP="0073695E">
      <w:pPr>
        <w:pStyle w:val="EndNoteBibliography"/>
        <w:jc w:val="both"/>
        <w:rPr>
          <w:noProof/>
        </w:rPr>
      </w:pPr>
      <w:r w:rsidRPr="00D66D98">
        <w:rPr>
          <w:noProof/>
        </w:rPr>
        <w:t>190.</w:t>
      </w:r>
      <w:r w:rsidRPr="00D66D98">
        <w:rPr>
          <w:noProof/>
        </w:rPr>
        <w:tab/>
        <w:t>Yadav TP. Wolman's disease. Indian pediatrics. 1995;32(12):1324.</w:t>
      </w:r>
    </w:p>
    <w:p w14:paraId="3C78D7F5" w14:textId="77777777" w:rsidR="00D66D98" w:rsidRPr="00D66D98" w:rsidRDefault="00D66D98" w:rsidP="0073695E">
      <w:pPr>
        <w:pStyle w:val="EndNoteBibliography"/>
        <w:jc w:val="both"/>
        <w:rPr>
          <w:noProof/>
          <w:lang w:val="pt-BR"/>
        </w:rPr>
      </w:pPr>
      <w:r w:rsidRPr="00D66D98">
        <w:rPr>
          <w:noProof/>
        </w:rPr>
        <w:t>191.</w:t>
      </w:r>
      <w:r w:rsidRPr="00D66D98">
        <w:rPr>
          <w:noProof/>
        </w:rPr>
        <w:tab/>
        <w:t xml:space="preserve">Zlatkovic M, Stankovic I, Prokic D, Plamenac P. [Pathohistologic diagnosis of cholesterol ester storage disease]. </w:t>
      </w:r>
      <w:r w:rsidRPr="00D66D98">
        <w:rPr>
          <w:noProof/>
          <w:lang w:val="pt-BR"/>
        </w:rPr>
        <w:t>Srpski arhiv za celokupno lekarstvo. 2001;129(7):207-10.</w:t>
      </w:r>
    </w:p>
    <w:p w14:paraId="0301ACAC" w14:textId="77777777" w:rsidR="00D66D98" w:rsidRPr="00D66D98" w:rsidRDefault="00D66D98" w:rsidP="0073695E">
      <w:pPr>
        <w:pStyle w:val="EndNoteBibliography"/>
        <w:jc w:val="both"/>
        <w:rPr>
          <w:noProof/>
        </w:rPr>
      </w:pPr>
      <w:r w:rsidRPr="00D66D98">
        <w:rPr>
          <w:noProof/>
          <w:lang w:val="pt-BR"/>
        </w:rPr>
        <w:t>192.</w:t>
      </w:r>
      <w:r w:rsidRPr="00D66D98">
        <w:rPr>
          <w:noProof/>
          <w:lang w:val="pt-BR"/>
        </w:rPr>
        <w:tab/>
        <w:t xml:space="preserve">Zubov NA, Zakharova S, Vibe AB. </w:t>
      </w:r>
      <w:r w:rsidRPr="00D66D98">
        <w:rPr>
          <w:noProof/>
        </w:rPr>
        <w:t>[Wolman disease in children in the same family]. Pediatriia. 1989(5):90-1.</w:t>
      </w:r>
    </w:p>
    <w:p w14:paraId="7249EDB7" w14:textId="77777777" w:rsidR="00D66D98" w:rsidRPr="00D66D98" w:rsidRDefault="00D66D98" w:rsidP="0073695E">
      <w:pPr>
        <w:pStyle w:val="EndNoteBibliography"/>
        <w:jc w:val="both"/>
        <w:rPr>
          <w:noProof/>
        </w:rPr>
      </w:pPr>
      <w:r w:rsidRPr="00D66D98">
        <w:rPr>
          <w:noProof/>
        </w:rPr>
        <w:t>193.</w:t>
      </w:r>
      <w:r w:rsidRPr="00D66D98">
        <w:rPr>
          <w:noProof/>
        </w:rPr>
        <w:tab/>
        <w:t>Basu D, Ferns S, Prasad MA, Nalini P. Failure to thrive in a 3 month old boy. Postgraduate medical journal. 2002;78(923):567, 9.</w:t>
      </w:r>
    </w:p>
    <w:p w14:paraId="19317E45" w14:textId="77777777" w:rsidR="00D66D98" w:rsidRPr="00D66D98" w:rsidRDefault="00D66D98" w:rsidP="0073695E">
      <w:pPr>
        <w:pStyle w:val="EndNoteBibliography"/>
        <w:jc w:val="both"/>
        <w:rPr>
          <w:noProof/>
        </w:rPr>
      </w:pPr>
      <w:r w:rsidRPr="00D66D98">
        <w:rPr>
          <w:noProof/>
        </w:rPr>
        <w:t>194.</w:t>
      </w:r>
      <w:r w:rsidRPr="00D66D98">
        <w:rPr>
          <w:noProof/>
        </w:rPr>
        <w:tab/>
        <w:t>Leavitt JA, Kotagal S. The "Cherry Red" Spot. Pediatric Neurology. 2007;37(1):74-5.</w:t>
      </w:r>
    </w:p>
    <w:p w14:paraId="1AC5E021" w14:textId="77777777" w:rsidR="00D66D98" w:rsidRPr="00D66D98" w:rsidRDefault="00D66D98" w:rsidP="0073695E">
      <w:pPr>
        <w:pStyle w:val="EndNoteBibliography"/>
        <w:jc w:val="both"/>
        <w:rPr>
          <w:noProof/>
        </w:rPr>
      </w:pPr>
      <w:r w:rsidRPr="00D66D98">
        <w:rPr>
          <w:noProof/>
        </w:rPr>
        <w:t>195.</w:t>
      </w:r>
      <w:r w:rsidRPr="00D66D98">
        <w:rPr>
          <w:noProof/>
        </w:rPr>
        <w:tab/>
        <w:t>Philippart M, Durand P, Borrone C. Neutral lipid storage with acid lipase deficiency: a new variant of Wolman's disease with features of the Senior syndrome. Pediatric research. 1982;16(11):954-9.</w:t>
      </w:r>
    </w:p>
    <w:p w14:paraId="34341B45" w14:textId="77777777" w:rsidR="00D66D98" w:rsidRPr="00D66D98" w:rsidRDefault="00D66D98" w:rsidP="0073695E">
      <w:pPr>
        <w:pStyle w:val="EndNoteBibliography"/>
        <w:jc w:val="both"/>
        <w:rPr>
          <w:noProof/>
        </w:rPr>
      </w:pPr>
      <w:r w:rsidRPr="00D66D98">
        <w:rPr>
          <w:noProof/>
        </w:rPr>
        <w:t>196.</w:t>
      </w:r>
      <w:r w:rsidRPr="00D66D98">
        <w:rPr>
          <w:noProof/>
        </w:rPr>
        <w:tab/>
        <w:t>Weiskirchen R. Fast progression of liver damage in lysosomal acid lipase deficiency. Current medical research and opinion. 2017;33(11):2081-3.</w:t>
      </w:r>
    </w:p>
    <w:p w14:paraId="4E06F245" w14:textId="77777777" w:rsidR="00D66D98" w:rsidRPr="00D66D98" w:rsidRDefault="00D66D98" w:rsidP="0073695E">
      <w:pPr>
        <w:pStyle w:val="EndNoteBibliography"/>
        <w:jc w:val="both"/>
        <w:rPr>
          <w:noProof/>
        </w:rPr>
      </w:pPr>
      <w:r w:rsidRPr="00D66D98">
        <w:rPr>
          <w:noProof/>
        </w:rPr>
        <w:t>197.</w:t>
      </w:r>
      <w:r w:rsidRPr="00D66D98">
        <w:rPr>
          <w:noProof/>
        </w:rPr>
        <w:tab/>
        <w:t>al-Essa MA, Bakheet SM, Patay ZJ, Powe JE, Ozand PT. Normal fluorine-18-labelled 2-fluoro-2-deoxyglucose positron emission tomography and magnetic resonance imaging of the brain in Wolman disease. Journal of inherited metabolic disease. 1999;22(7):846-8.</w:t>
      </w:r>
    </w:p>
    <w:p w14:paraId="7B89107D" w14:textId="77777777" w:rsidR="00D66D98" w:rsidRPr="00D66D98" w:rsidRDefault="00D66D98" w:rsidP="0073695E">
      <w:pPr>
        <w:pStyle w:val="EndNoteBibliography"/>
        <w:jc w:val="both"/>
        <w:rPr>
          <w:noProof/>
        </w:rPr>
      </w:pPr>
      <w:r w:rsidRPr="00D66D98">
        <w:rPr>
          <w:noProof/>
        </w:rPr>
        <w:t>198.</w:t>
      </w:r>
      <w:r w:rsidRPr="00D66D98">
        <w:rPr>
          <w:noProof/>
        </w:rPr>
        <w:tab/>
        <w:t>Arterburn JN, Lee WM, Wood RP, Shaw BW, Markin RS. Orthotopic liver transplantation for cholesteryl ester storage disease. Journal of clinical gastroenterology. 1991;13(4):482-5.</w:t>
      </w:r>
    </w:p>
    <w:p w14:paraId="544A79EE" w14:textId="77777777" w:rsidR="00D66D98" w:rsidRPr="00D66D98" w:rsidRDefault="00D66D98" w:rsidP="0073695E">
      <w:pPr>
        <w:pStyle w:val="EndNoteBibliography"/>
        <w:jc w:val="both"/>
        <w:rPr>
          <w:noProof/>
          <w:lang w:val="pt-BR"/>
        </w:rPr>
      </w:pPr>
      <w:r w:rsidRPr="00D66D98">
        <w:rPr>
          <w:noProof/>
        </w:rPr>
        <w:t>199.</w:t>
      </w:r>
      <w:r w:rsidRPr="00D66D98">
        <w:rPr>
          <w:noProof/>
        </w:rPr>
        <w:tab/>
        <w:t xml:space="preserve">Jones SA, Valayannopoulos V, Schneider E, Eckert S, Banikazemi M, Bialer M, et al. Rapid progression and mortality of lysosomal acid lipase deficiency presenting in infants. Genetics in medicine : official journal of the American College of Medical Genetics. </w:t>
      </w:r>
      <w:r w:rsidRPr="00D66D98">
        <w:rPr>
          <w:noProof/>
          <w:lang w:val="pt-BR"/>
        </w:rPr>
        <w:t>2016;18(5):452-8.</w:t>
      </w:r>
    </w:p>
    <w:p w14:paraId="4834764D" w14:textId="77777777" w:rsidR="00D66D98" w:rsidRPr="00D66D98" w:rsidRDefault="00D66D98" w:rsidP="0073695E">
      <w:pPr>
        <w:pStyle w:val="EndNoteBibliography"/>
        <w:jc w:val="both"/>
        <w:rPr>
          <w:noProof/>
        </w:rPr>
      </w:pPr>
      <w:r w:rsidRPr="00D66D98">
        <w:rPr>
          <w:noProof/>
          <w:lang w:val="pt-BR"/>
        </w:rPr>
        <w:t>200.</w:t>
      </w:r>
      <w:r w:rsidRPr="00D66D98">
        <w:rPr>
          <w:noProof/>
          <w:lang w:val="pt-BR"/>
        </w:rPr>
        <w:tab/>
        <w:t xml:space="preserve">Kucukcongar Yavas A, Genc¸ P, Kilic¸ N, Erdoʇan H, Özdemir Ö, Ekici A, et al. </w:t>
      </w:r>
      <w:r w:rsidRPr="00D66D98">
        <w:rPr>
          <w:noProof/>
        </w:rPr>
        <w:t>Secondary hemophagocytosis in a patient with wolman disease. Journal of inherited metabolic disease. 2015;38(1):S277.</w:t>
      </w:r>
    </w:p>
    <w:p w14:paraId="1FAB55D2" w14:textId="77777777" w:rsidR="00D66D98" w:rsidRPr="00D66D98" w:rsidRDefault="00D66D98" w:rsidP="0073695E">
      <w:pPr>
        <w:pStyle w:val="EndNoteBibliography"/>
        <w:jc w:val="both"/>
        <w:rPr>
          <w:noProof/>
        </w:rPr>
      </w:pPr>
      <w:r w:rsidRPr="00D66D98">
        <w:rPr>
          <w:noProof/>
        </w:rPr>
        <w:t>201.</w:t>
      </w:r>
      <w:r w:rsidRPr="00D66D98">
        <w:rPr>
          <w:noProof/>
        </w:rPr>
        <w:tab/>
        <w:t>Lipiński P, Ługowska A, Zakharova EY, Socha P, Tylki-Szymańska A. Clinical picture and biochemical findings in the course of late onset lysosomal acid lipase deficiency in Polish patients. Journal of pediatric gastroenterology and nutrition. 2018;66:762.</w:t>
      </w:r>
    </w:p>
    <w:p w14:paraId="0B0817B5" w14:textId="77777777" w:rsidR="00D66D98" w:rsidRPr="00D66D98" w:rsidRDefault="00D66D98" w:rsidP="0073695E">
      <w:pPr>
        <w:pStyle w:val="EndNoteBibliography"/>
        <w:jc w:val="both"/>
        <w:rPr>
          <w:noProof/>
        </w:rPr>
      </w:pPr>
      <w:r w:rsidRPr="00D66D98">
        <w:rPr>
          <w:noProof/>
        </w:rPr>
        <w:t>202.</w:t>
      </w:r>
      <w:r w:rsidRPr="00D66D98">
        <w:rPr>
          <w:noProof/>
        </w:rPr>
        <w:tab/>
        <w:t>Lyons H, Vouyoukas E, Higgins M, Maciejko JJ. Clinical and Histologic Liver Improvement in Siblings With Lysosomal Acid Lipase Deficiency After Enzyme Replacement. Journal of pediatric gastroenterology and nutrition. 2020;70(5):635-9.</w:t>
      </w:r>
    </w:p>
    <w:p w14:paraId="149C6035" w14:textId="6EEBED4E" w:rsidR="002D6CA0" w:rsidRPr="00D66D98" w:rsidRDefault="00D66D98" w:rsidP="0073695E">
      <w:pPr>
        <w:widowControl w:val="0"/>
        <w:autoSpaceDE w:val="0"/>
        <w:autoSpaceDN w:val="0"/>
        <w:adjustRightInd w:val="0"/>
        <w:ind w:right="-720"/>
        <w:jc w:val="both"/>
        <w:rPr>
          <w:rFonts w:ascii="Times New Roman" w:hAnsi="Times New Roman" w:cs="Times New Roman"/>
        </w:rPr>
      </w:pPr>
      <w:r w:rsidRPr="00D66D98">
        <w:rPr>
          <w:rFonts w:ascii="Times New Roman" w:hAnsi="Times New Roman" w:cs="Times New Roman"/>
          <w:lang w:val="en-US"/>
        </w:rPr>
        <w:fldChar w:fldCharType="end"/>
      </w:r>
    </w:p>
    <w:p w14:paraId="4E238999" w14:textId="77777777" w:rsidR="005C57E2" w:rsidRPr="00D66D98" w:rsidRDefault="005C57E2" w:rsidP="00D66D98">
      <w:pPr>
        <w:jc w:val="center"/>
        <w:rPr>
          <w:rFonts w:ascii="Times New Roman" w:hAnsi="Times New Roman" w:cs="Times New Roman"/>
        </w:rPr>
      </w:pPr>
    </w:p>
    <w:sectPr w:rsidR="005C57E2" w:rsidRPr="00D66D98" w:rsidSect="00DE7B4E">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A7AC28" w14:textId="77777777" w:rsidR="0001572F" w:rsidRDefault="0001572F" w:rsidP="0001572F">
      <w:r>
        <w:separator/>
      </w:r>
    </w:p>
  </w:endnote>
  <w:endnote w:type="continuationSeparator" w:id="0">
    <w:p w14:paraId="79ECF1E3" w14:textId="77777777" w:rsidR="0001572F" w:rsidRDefault="0001572F" w:rsidP="000157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auto"/>
    <w:pitch w:val="variable"/>
    <w:sig w:usb0="00000003" w:usb1="00000000" w:usb2="00000000" w:usb3="00000000" w:csb0="00000007" w:csb1="00000000"/>
  </w:font>
  <w:font w:name="Calibri Light">
    <w:panose1 w:val="020F0302020204030204"/>
    <w:charset w:val="00"/>
    <w:family w:val="swiss"/>
    <w:pitch w:val="variable"/>
    <w:sig w:usb0="E4002EFF" w:usb1="C000247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37D86B" w14:textId="77777777" w:rsidR="0001572F" w:rsidRDefault="0001572F" w:rsidP="0001572F">
      <w:r>
        <w:separator/>
      </w:r>
    </w:p>
  </w:footnote>
  <w:footnote w:type="continuationSeparator" w:id="0">
    <w:p w14:paraId="7D2B5B54" w14:textId="77777777" w:rsidR="0001572F" w:rsidRDefault="0001572F" w:rsidP="000157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47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E8E3F67"/>
    <w:multiLevelType w:val="hybridMultilevel"/>
    <w:tmpl w:val="1898F47A"/>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 w15:restartNumberingAfterBreak="0">
    <w:nsid w:val="4AEF73DD"/>
    <w:multiLevelType w:val="hybridMultilevel"/>
    <w:tmpl w:val="9098966E"/>
    <w:lvl w:ilvl="0" w:tplc="AAAABAEC">
      <w:start w:val="14"/>
      <w:numFmt w:val="bullet"/>
      <w:lvlText w:val=""/>
      <w:lvlJc w:val="left"/>
      <w:pPr>
        <w:ind w:left="720" w:hanging="360"/>
      </w:pPr>
      <w:rPr>
        <w:rFonts w:ascii="Symbol" w:eastAsiaTheme="minorHAnsi" w:hAnsi="Symbol" w:cs="Time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59985A4C"/>
    <w:multiLevelType w:val="hybridMultilevel"/>
    <w:tmpl w:val="E19EEB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87B1010"/>
    <w:multiLevelType w:val="hybridMultilevel"/>
    <w:tmpl w:val="F02C5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2D6CA0"/>
    <w:rsid w:val="0001572F"/>
    <w:rsid w:val="000322A5"/>
    <w:rsid w:val="000A0293"/>
    <w:rsid w:val="000B52FE"/>
    <w:rsid w:val="000C1B9C"/>
    <w:rsid w:val="000E1A9F"/>
    <w:rsid w:val="00120C3A"/>
    <w:rsid w:val="00160588"/>
    <w:rsid w:val="00163F92"/>
    <w:rsid w:val="0016710B"/>
    <w:rsid w:val="00184ECE"/>
    <w:rsid w:val="001902E4"/>
    <w:rsid w:val="001C33CE"/>
    <w:rsid w:val="001E62C8"/>
    <w:rsid w:val="001F77AA"/>
    <w:rsid w:val="00241294"/>
    <w:rsid w:val="002B17E8"/>
    <w:rsid w:val="002D6CA0"/>
    <w:rsid w:val="002E2C48"/>
    <w:rsid w:val="00302F7D"/>
    <w:rsid w:val="003616CF"/>
    <w:rsid w:val="003932A3"/>
    <w:rsid w:val="003D1E01"/>
    <w:rsid w:val="003E443B"/>
    <w:rsid w:val="0047157A"/>
    <w:rsid w:val="00484896"/>
    <w:rsid w:val="00486C96"/>
    <w:rsid w:val="00494549"/>
    <w:rsid w:val="004D5A4D"/>
    <w:rsid w:val="004E0DAA"/>
    <w:rsid w:val="00535E43"/>
    <w:rsid w:val="00536C38"/>
    <w:rsid w:val="00545F94"/>
    <w:rsid w:val="005854B8"/>
    <w:rsid w:val="005907EF"/>
    <w:rsid w:val="005A29B2"/>
    <w:rsid w:val="005C57E2"/>
    <w:rsid w:val="0062256E"/>
    <w:rsid w:val="006367F2"/>
    <w:rsid w:val="00640AA8"/>
    <w:rsid w:val="00652C62"/>
    <w:rsid w:val="00663089"/>
    <w:rsid w:val="00712065"/>
    <w:rsid w:val="007268B8"/>
    <w:rsid w:val="0073695E"/>
    <w:rsid w:val="00737F18"/>
    <w:rsid w:val="0075071D"/>
    <w:rsid w:val="007D0FD5"/>
    <w:rsid w:val="007F41FE"/>
    <w:rsid w:val="008721D6"/>
    <w:rsid w:val="008E7603"/>
    <w:rsid w:val="00926ACD"/>
    <w:rsid w:val="00927132"/>
    <w:rsid w:val="00944217"/>
    <w:rsid w:val="00984581"/>
    <w:rsid w:val="009A5073"/>
    <w:rsid w:val="009D22CD"/>
    <w:rsid w:val="009D3461"/>
    <w:rsid w:val="00A22FE3"/>
    <w:rsid w:val="00AF77A1"/>
    <w:rsid w:val="00B02484"/>
    <w:rsid w:val="00BB3619"/>
    <w:rsid w:val="00BE1504"/>
    <w:rsid w:val="00C56C7B"/>
    <w:rsid w:val="00CC6C2A"/>
    <w:rsid w:val="00CF08A9"/>
    <w:rsid w:val="00D1496A"/>
    <w:rsid w:val="00D342DC"/>
    <w:rsid w:val="00D36456"/>
    <w:rsid w:val="00D44F01"/>
    <w:rsid w:val="00D53C49"/>
    <w:rsid w:val="00D66D98"/>
    <w:rsid w:val="00DD4337"/>
    <w:rsid w:val="00DE7B4E"/>
    <w:rsid w:val="00E1060A"/>
    <w:rsid w:val="00E64B84"/>
    <w:rsid w:val="00E7262E"/>
    <w:rsid w:val="00E9127E"/>
    <w:rsid w:val="00EA4090"/>
    <w:rsid w:val="00EF06D4"/>
    <w:rsid w:val="00F27775"/>
    <w:rsid w:val="00F61B96"/>
    <w:rsid w:val="00F90044"/>
    <w:rsid w:val="00FA113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EB04E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D6CA0"/>
  </w:style>
  <w:style w:type="paragraph" w:styleId="Heading2">
    <w:name w:val="heading 2"/>
    <w:basedOn w:val="Normal"/>
    <w:next w:val="Normal"/>
    <w:link w:val="Heading2Char"/>
    <w:uiPriority w:val="9"/>
    <w:semiHidden/>
    <w:unhideWhenUsed/>
    <w:qFormat/>
    <w:rsid w:val="00D66D98"/>
    <w:pPr>
      <w:keepNext/>
      <w:keepLines/>
      <w:spacing w:before="40"/>
      <w:outlineLvl w:val="1"/>
    </w:pPr>
    <w:rPr>
      <w:rFonts w:asciiTheme="majorHAnsi" w:eastAsiaTheme="majorEastAsia" w:hAnsiTheme="majorHAnsi" w:cstheme="majorBidi"/>
      <w:color w:val="2E74B5" w:themeColor="accent1" w:themeShade="BF"/>
      <w:sz w:val="26"/>
      <w:szCs w:val="26"/>
      <w:lang w:eastAsia="pt-BR"/>
    </w:rPr>
  </w:style>
  <w:style w:type="paragraph" w:styleId="Heading4">
    <w:name w:val="heading 4"/>
    <w:basedOn w:val="Normal"/>
    <w:link w:val="Heading4Char"/>
    <w:uiPriority w:val="9"/>
    <w:qFormat/>
    <w:rsid w:val="00D66D98"/>
    <w:pPr>
      <w:spacing w:before="100" w:beforeAutospacing="1" w:after="100" w:afterAutospacing="1"/>
      <w:outlineLvl w:val="3"/>
    </w:pPr>
    <w:rPr>
      <w:rFonts w:ascii="Times New Roman" w:hAnsi="Times New Roman" w:cs="Times New Roman"/>
      <w:b/>
      <w:bCs/>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2D6CA0"/>
    <w:pPr>
      <w:jc w:val="center"/>
    </w:pPr>
    <w:rPr>
      <w:rFonts w:ascii="Times New Roman" w:hAnsi="Times New Roman" w:cs="Times New Roman"/>
      <w:sz w:val="20"/>
      <w:lang w:val="en-US"/>
    </w:rPr>
  </w:style>
  <w:style w:type="paragraph" w:customStyle="1" w:styleId="EndNoteBibliography">
    <w:name w:val="EndNote Bibliography"/>
    <w:basedOn w:val="Normal"/>
    <w:rsid w:val="002D6CA0"/>
    <w:rPr>
      <w:rFonts w:ascii="Times New Roman" w:hAnsi="Times New Roman" w:cs="Times New Roman"/>
      <w:sz w:val="20"/>
      <w:lang w:val="en-US"/>
    </w:rPr>
  </w:style>
  <w:style w:type="character" w:styleId="Hyperlink">
    <w:name w:val="Hyperlink"/>
    <w:basedOn w:val="DefaultParagraphFont"/>
    <w:uiPriority w:val="99"/>
    <w:unhideWhenUsed/>
    <w:rsid w:val="002D6CA0"/>
    <w:rPr>
      <w:color w:val="0563C1" w:themeColor="hyperlink"/>
      <w:u w:val="single"/>
    </w:rPr>
  </w:style>
  <w:style w:type="table" w:styleId="TableGrid">
    <w:name w:val="Table Grid"/>
    <w:basedOn w:val="TableNormal"/>
    <w:uiPriority w:val="39"/>
    <w:rsid w:val="002D6C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2D6CA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3">
    <w:name w:val="Grid Table 1 Light Accent 3"/>
    <w:basedOn w:val="TableNormal"/>
    <w:uiPriority w:val="46"/>
    <w:rsid w:val="002D6CA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2D6CA0"/>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2">
    <w:name w:val="Grid Table 2"/>
    <w:basedOn w:val="TableNormal"/>
    <w:uiPriority w:val="47"/>
    <w:rsid w:val="002D6CA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5">
    <w:name w:val="Grid Table 1 Light Accent 5"/>
    <w:basedOn w:val="TableNormal"/>
    <w:uiPriority w:val="46"/>
    <w:rsid w:val="002D6CA0"/>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2D6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6CA0"/>
    <w:rPr>
      <w:rFonts w:ascii="Times New Roman" w:hAnsi="Times New Roman" w:cs="Times New Roman"/>
      <w:sz w:val="18"/>
      <w:szCs w:val="18"/>
    </w:rPr>
  </w:style>
  <w:style w:type="character" w:customStyle="1" w:styleId="MenoPendente1">
    <w:name w:val="Menção Pendente1"/>
    <w:basedOn w:val="DefaultParagraphFont"/>
    <w:uiPriority w:val="99"/>
    <w:rsid w:val="002D6CA0"/>
    <w:rPr>
      <w:color w:val="605E5C"/>
      <w:shd w:val="clear" w:color="auto" w:fill="E1DFDD"/>
    </w:rPr>
  </w:style>
  <w:style w:type="character" w:styleId="CommentReference">
    <w:name w:val="annotation reference"/>
    <w:basedOn w:val="DefaultParagraphFont"/>
    <w:uiPriority w:val="99"/>
    <w:semiHidden/>
    <w:unhideWhenUsed/>
    <w:rsid w:val="002D6CA0"/>
    <w:rPr>
      <w:sz w:val="16"/>
      <w:szCs w:val="16"/>
    </w:rPr>
  </w:style>
  <w:style w:type="paragraph" w:styleId="CommentText">
    <w:name w:val="annotation text"/>
    <w:basedOn w:val="Normal"/>
    <w:link w:val="CommentTextChar"/>
    <w:uiPriority w:val="99"/>
    <w:semiHidden/>
    <w:unhideWhenUsed/>
    <w:rsid w:val="002D6CA0"/>
    <w:rPr>
      <w:sz w:val="20"/>
      <w:szCs w:val="20"/>
    </w:rPr>
  </w:style>
  <w:style w:type="character" w:customStyle="1" w:styleId="CommentTextChar">
    <w:name w:val="Comment Text Char"/>
    <w:basedOn w:val="DefaultParagraphFont"/>
    <w:link w:val="CommentText"/>
    <w:uiPriority w:val="99"/>
    <w:semiHidden/>
    <w:rsid w:val="002D6CA0"/>
    <w:rPr>
      <w:sz w:val="20"/>
      <w:szCs w:val="20"/>
    </w:rPr>
  </w:style>
  <w:style w:type="paragraph" w:styleId="CommentSubject">
    <w:name w:val="annotation subject"/>
    <w:basedOn w:val="CommentText"/>
    <w:next w:val="CommentText"/>
    <w:link w:val="CommentSubjectChar"/>
    <w:uiPriority w:val="99"/>
    <w:semiHidden/>
    <w:unhideWhenUsed/>
    <w:rsid w:val="002D6CA0"/>
    <w:rPr>
      <w:b/>
      <w:bCs/>
    </w:rPr>
  </w:style>
  <w:style w:type="character" w:customStyle="1" w:styleId="CommentSubjectChar">
    <w:name w:val="Comment Subject Char"/>
    <w:basedOn w:val="CommentTextChar"/>
    <w:link w:val="CommentSubject"/>
    <w:uiPriority w:val="99"/>
    <w:semiHidden/>
    <w:rsid w:val="002D6CA0"/>
    <w:rPr>
      <w:b/>
      <w:bCs/>
      <w:sz w:val="20"/>
      <w:szCs w:val="20"/>
    </w:rPr>
  </w:style>
  <w:style w:type="paragraph" w:styleId="ListParagraph">
    <w:name w:val="List Paragraph"/>
    <w:basedOn w:val="Normal"/>
    <w:uiPriority w:val="34"/>
    <w:qFormat/>
    <w:rsid w:val="002D6CA0"/>
    <w:pPr>
      <w:ind w:left="720"/>
      <w:contextualSpacing/>
    </w:pPr>
  </w:style>
  <w:style w:type="table" w:styleId="PlainTable2">
    <w:name w:val="Plain Table 2"/>
    <w:basedOn w:val="TableNormal"/>
    <w:uiPriority w:val="42"/>
    <w:rsid w:val="002D6CA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2D6CA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2D6CA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D6CA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2D6CA0"/>
  </w:style>
  <w:style w:type="character" w:customStyle="1" w:styleId="MenoPendente2">
    <w:name w:val="Menção Pendente2"/>
    <w:basedOn w:val="DefaultParagraphFont"/>
    <w:uiPriority w:val="99"/>
    <w:rsid w:val="002D6CA0"/>
    <w:rPr>
      <w:color w:val="605E5C"/>
      <w:shd w:val="clear" w:color="auto" w:fill="E1DFDD"/>
    </w:rPr>
  </w:style>
  <w:style w:type="character" w:customStyle="1" w:styleId="Heading2Char">
    <w:name w:val="Heading 2 Char"/>
    <w:basedOn w:val="DefaultParagraphFont"/>
    <w:link w:val="Heading2"/>
    <w:uiPriority w:val="9"/>
    <w:semiHidden/>
    <w:rsid w:val="00D66D98"/>
    <w:rPr>
      <w:rFonts w:asciiTheme="majorHAnsi" w:eastAsiaTheme="majorEastAsia" w:hAnsiTheme="majorHAnsi" w:cstheme="majorBidi"/>
      <w:color w:val="2E74B5" w:themeColor="accent1" w:themeShade="BF"/>
      <w:sz w:val="26"/>
      <w:szCs w:val="26"/>
      <w:lang w:eastAsia="pt-BR"/>
    </w:rPr>
  </w:style>
  <w:style w:type="character" w:customStyle="1" w:styleId="Heading4Char">
    <w:name w:val="Heading 4 Char"/>
    <w:basedOn w:val="DefaultParagraphFont"/>
    <w:link w:val="Heading4"/>
    <w:uiPriority w:val="9"/>
    <w:rsid w:val="00D66D98"/>
    <w:rPr>
      <w:rFonts w:ascii="Times New Roman" w:hAnsi="Times New Roman" w:cs="Times New Roman"/>
      <w:b/>
      <w:bCs/>
      <w:lang w:eastAsia="pt-BR"/>
    </w:rPr>
  </w:style>
  <w:style w:type="paragraph" w:styleId="Header">
    <w:name w:val="header"/>
    <w:basedOn w:val="Normal"/>
    <w:link w:val="HeaderChar"/>
    <w:uiPriority w:val="99"/>
    <w:unhideWhenUsed/>
    <w:rsid w:val="00D66D98"/>
    <w:pPr>
      <w:tabs>
        <w:tab w:val="center" w:pos="4419"/>
        <w:tab w:val="right" w:pos="8838"/>
      </w:tabs>
    </w:pPr>
  </w:style>
  <w:style w:type="character" w:customStyle="1" w:styleId="HeaderChar">
    <w:name w:val="Header Char"/>
    <w:basedOn w:val="DefaultParagraphFont"/>
    <w:link w:val="Header"/>
    <w:uiPriority w:val="99"/>
    <w:rsid w:val="00D66D98"/>
  </w:style>
  <w:style w:type="character" w:styleId="PageNumber">
    <w:name w:val="page number"/>
    <w:basedOn w:val="DefaultParagraphFont"/>
    <w:uiPriority w:val="99"/>
    <w:semiHidden/>
    <w:unhideWhenUsed/>
    <w:rsid w:val="00D66D98"/>
  </w:style>
  <w:style w:type="paragraph" w:styleId="HTMLPreformatted">
    <w:name w:val="HTML Preformatted"/>
    <w:basedOn w:val="Normal"/>
    <w:link w:val="HTMLPreformattedChar"/>
    <w:uiPriority w:val="99"/>
    <w:semiHidden/>
    <w:unhideWhenUsed/>
    <w:rsid w:val="00D66D98"/>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66D98"/>
    <w:rPr>
      <w:rFonts w:ascii="Courier" w:hAnsi="Courier"/>
      <w:sz w:val="20"/>
      <w:szCs w:val="20"/>
    </w:rPr>
  </w:style>
  <w:style w:type="character" w:customStyle="1" w:styleId="Nenhum">
    <w:name w:val="Nenhum"/>
    <w:rsid w:val="00D66D98"/>
  </w:style>
  <w:style w:type="character" w:styleId="FollowedHyperlink">
    <w:name w:val="FollowedHyperlink"/>
    <w:basedOn w:val="DefaultParagraphFont"/>
    <w:uiPriority w:val="99"/>
    <w:semiHidden/>
    <w:unhideWhenUsed/>
    <w:rsid w:val="00D66D98"/>
    <w:rPr>
      <w:color w:val="954F72" w:themeColor="followedHyperlink"/>
      <w:u w:val="single"/>
    </w:rPr>
  </w:style>
  <w:style w:type="paragraph" w:customStyle="1" w:styleId="CorpoAA">
    <w:name w:val="Corpo A A"/>
    <w:rsid w:val="00D66D98"/>
    <w:pPr>
      <w:pBdr>
        <w:top w:val="nil"/>
        <w:left w:val="nil"/>
        <w:bottom w:val="nil"/>
        <w:right w:val="nil"/>
        <w:between w:val="nil"/>
        <w:bar w:val="nil"/>
      </w:pBdr>
    </w:pPr>
    <w:rPr>
      <w:rFonts w:ascii="Times New Roman" w:eastAsia="Arial Unicode MS" w:hAnsi="Times New Roman" w:cs="Arial Unicode MS"/>
      <w:color w:val="000000"/>
      <w:u w:color="000000"/>
      <w:bdr w:val="nil"/>
      <w:lang w:val="en-US" w:eastAsia="pt-BR"/>
    </w:rPr>
  </w:style>
  <w:style w:type="paragraph" w:styleId="FootnoteText">
    <w:name w:val="footnote text"/>
    <w:basedOn w:val="Normal"/>
    <w:link w:val="FootnoteTextChar"/>
    <w:uiPriority w:val="99"/>
    <w:unhideWhenUsed/>
    <w:rsid w:val="00D66D98"/>
    <w:rPr>
      <w:sz w:val="20"/>
      <w:szCs w:val="20"/>
      <w:lang w:val="en-CA"/>
    </w:rPr>
  </w:style>
  <w:style w:type="character" w:customStyle="1" w:styleId="FootnoteTextChar">
    <w:name w:val="Footnote Text Char"/>
    <w:basedOn w:val="DefaultParagraphFont"/>
    <w:link w:val="FootnoteText"/>
    <w:uiPriority w:val="99"/>
    <w:rsid w:val="00D66D98"/>
    <w:rPr>
      <w:sz w:val="20"/>
      <w:szCs w:val="20"/>
      <w:lang w:val="en-CA"/>
    </w:rPr>
  </w:style>
  <w:style w:type="character" w:styleId="FootnoteReference">
    <w:name w:val="footnote reference"/>
    <w:basedOn w:val="DefaultParagraphFont"/>
    <w:uiPriority w:val="99"/>
    <w:semiHidden/>
    <w:unhideWhenUsed/>
    <w:rsid w:val="00D66D98"/>
    <w:rPr>
      <w:vertAlign w:val="superscript"/>
    </w:rPr>
  </w:style>
  <w:style w:type="table" w:customStyle="1" w:styleId="TableNormal1">
    <w:name w:val="Table Normal1"/>
    <w:rsid w:val="00D66D98"/>
    <w:pPr>
      <w:pBdr>
        <w:top w:val="nil"/>
        <w:left w:val="nil"/>
        <w:bottom w:val="nil"/>
        <w:right w:val="nil"/>
        <w:between w:val="nil"/>
        <w:bar w:val="nil"/>
      </w:pBdr>
    </w:pPr>
    <w:rPr>
      <w:rFonts w:ascii="Times New Roman" w:eastAsia="Arial Unicode MS" w:hAnsi="Times New Roman" w:cs="Times New Roman"/>
      <w:sz w:val="20"/>
      <w:szCs w:val="20"/>
      <w:bdr w:val="nil"/>
      <w:lang w:eastAsia="pt-BR"/>
    </w:rPr>
    <w:tblPr>
      <w:tblInd w:w="0" w:type="dxa"/>
      <w:tblCellMar>
        <w:top w:w="0" w:type="dxa"/>
        <w:left w:w="0" w:type="dxa"/>
        <w:bottom w:w="0" w:type="dxa"/>
        <w:right w:w="0" w:type="dxa"/>
      </w:tblCellMar>
    </w:tblPr>
  </w:style>
  <w:style w:type="paragraph" w:customStyle="1" w:styleId="CorpoA">
    <w:name w:val="Corpo A"/>
    <w:rsid w:val="00D66D98"/>
    <w:pPr>
      <w:pBdr>
        <w:top w:val="nil"/>
        <w:left w:val="nil"/>
        <w:bottom w:val="nil"/>
        <w:right w:val="nil"/>
        <w:between w:val="nil"/>
        <w:bar w:val="nil"/>
      </w:pBdr>
    </w:pPr>
    <w:rPr>
      <w:rFonts w:ascii="Times New Roman" w:eastAsia="Arial Unicode MS" w:hAnsi="Times New Roman" w:cs="Arial Unicode MS"/>
      <w:color w:val="000000"/>
      <w:u w:color="000000"/>
      <w:bdr w:val="nil"/>
      <w:lang w:val="en-US" w:eastAsia="pt-BR"/>
    </w:rPr>
  </w:style>
  <w:style w:type="paragraph" w:styleId="NormalWeb">
    <w:name w:val="Normal (Web)"/>
    <w:basedOn w:val="Normal"/>
    <w:uiPriority w:val="99"/>
    <w:unhideWhenUsed/>
    <w:rsid w:val="00D66D98"/>
    <w:pPr>
      <w:spacing w:before="100" w:beforeAutospacing="1" w:after="100" w:afterAutospacing="1"/>
    </w:pPr>
    <w:rPr>
      <w:rFonts w:ascii="Times New Roman" w:hAnsi="Times New Roman" w:cs="Times New Roman"/>
      <w:lang w:eastAsia="pt-BR"/>
    </w:rPr>
  </w:style>
  <w:style w:type="character" w:customStyle="1" w:styleId="apple-converted-space">
    <w:name w:val="apple-converted-space"/>
    <w:basedOn w:val="DefaultParagraphFont"/>
    <w:rsid w:val="00D66D98"/>
  </w:style>
  <w:style w:type="paragraph" w:styleId="Footer">
    <w:name w:val="footer"/>
    <w:basedOn w:val="Normal"/>
    <w:link w:val="FooterChar"/>
    <w:uiPriority w:val="99"/>
    <w:unhideWhenUsed/>
    <w:rsid w:val="00D66D98"/>
    <w:pPr>
      <w:tabs>
        <w:tab w:val="center" w:pos="4419"/>
        <w:tab w:val="right" w:pos="8838"/>
      </w:tabs>
    </w:pPr>
  </w:style>
  <w:style w:type="character" w:customStyle="1" w:styleId="FooterChar">
    <w:name w:val="Footer Char"/>
    <w:basedOn w:val="DefaultParagraphFont"/>
    <w:link w:val="Footer"/>
    <w:uiPriority w:val="99"/>
    <w:rsid w:val="00D66D98"/>
  </w:style>
  <w:style w:type="character" w:styleId="Strong">
    <w:name w:val="Strong"/>
    <w:basedOn w:val="DefaultParagraphFont"/>
    <w:uiPriority w:val="22"/>
    <w:qFormat/>
    <w:rsid w:val="00D66D98"/>
    <w:rPr>
      <w:b/>
      <w:bCs/>
    </w:rPr>
  </w:style>
  <w:style w:type="character" w:styleId="Emphasis">
    <w:name w:val="Emphasis"/>
    <w:basedOn w:val="DefaultParagraphFont"/>
    <w:uiPriority w:val="20"/>
    <w:qFormat/>
    <w:rsid w:val="00D66D98"/>
    <w:rPr>
      <w:i/>
      <w:iCs/>
    </w:rPr>
  </w:style>
  <w:style w:type="paragraph" w:customStyle="1" w:styleId="Default">
    <w:name w:val="Default"/>
    <w:rsid w:val="00D66D98"/>
    <w:pPr>
      <w:autoSpaceDE w:val="0"/>
      <w:autoSpaceDN w:val="0"/>
      <w:adjustRightInd w:val="0"/>
    </w:pPr>
    <w:rPr>
      <w:rFonts w:ascii="Times New Roman" w:hAnsi="Times New Roman" w:cs="Times New Roman"/>
      <w:color w:val="000000"/>
    </w:rPr>
  </w:style>
  <w:style w:type="character" w:styleId="LineNumber">
    <w:name w:val="line number"/>
    <w:basedOn w:val="DefaultParagraphFont"/>
    <w:uiPriority w:val="99"/>
    <w:semiHidden/>
    <w:unhideWhenUsed/>
    <w:rsid w:val="00D66D98"/>
  </w:style>
  <w:style w:type="character" w:styleId="UnresolvedMention">
    <w:name w:val="Unresolved Mention"/>
    <w:basedOn w:val="DefaultParagraphFont"/>
    <w:uiPriority w:val="99"/>
    <w:rsid w:val="00D66D98"/>
    <w:rPr>
      <w:color w:val="605E5C"/>
      <w:shd w:val="clear" w:color="auto" w:fill="E1DFDD"/>
    </w:rPr>
  </w:style>
  <w:style w:type="paragraph" w:customStyle="1" w:styleId="Pa0">
    <w:name w:val="Pa0"/>
    <w:basedOn w:val="Normal"/>
    <w:next w:val="Normal"/>
    <w:uiPriority w:val="99"/>
    <w:rsid w:val="00D66D98"/>
    <w:pPr>
      <w:widowControl w:val="0"/>
      <w:autoSpaceDE w:val="0"/>
      <w:autoSpaceDN w:val="0"/>
      <w:adjustRightInd w:val="0"/>
      <w:spacing w:line="241" w:lineRule="atLeast"/>
    </w:pPr>
    <w:rPr>
      <w:rFonts w:ascii="Times New Roman" w:hAnsi="Times New Roman" w:cs="Times New Roman"/>
      <w:lang w:eastAsia="pt-BR"/>
    </w:rPr>
  </w:style>
  <w:style w:type="character" w:customStyle="1" w:styleId="A1">
    <w:name w:val="A1"/>
    <w:uiPriority w:val="99"/>
    <w:rsid w:val="00D66D98"/>
    <w:rPr>
      <w:color w:val="000000"/>
      <w:sz w:val="18"/>
      <w:szCs w:val="18"/>
    </w:rPr>
  </w:style>
  <w:style w:type="paragraph" w:customStyle="1" w:styleId="Pa1">
    <w:name w:val="Pa1"/>
    <w:basedOn w:val="Normal"/>
    <w:next w:val="Normal"/>
    <w:uiPriority w:val="99"/>
    <w:rsid w:val="00D66D98"/>
    <w:pPr>
      <w:widowControl w:val="0"/>
      <w:autoSpaceDE w:val="0"/>
      <w:autoSpaceDN w:val="0"/>
      <w:adjustRightInd w:val="0"/>
      <w:spacing w:line="241" w:lineRule="atLeast"/>
    </w:pPr>
    <w:rPr>
      <w:rFonts w:ascii="Times New Roman" w:hAnsi="Times New Roman" w:cs="Times New Roman"/>
      <w:lang w:eastAsia="pt-BR"/>
    </w:rPr>
  </w:style>
  <w:style w:type="character" w:customStyle="1" w:styleId="A6">
    <w:name w:val="A6"/>
    <w:uiPriority w:val="99"/>
    <w:rsid w:val="00D66D98"/>
    <w:rPr>
      <w:b/>
      <w:bCs/>
      <w:color w:val="000000"/>
      <w:sz w:val="10"/>
      <w:szCs w:val="10"/>
    </w:rPr>
  </w:style>
  <w:style w:type="character" w:customStyle="1" w:styleId="A2">
    <w:name w:val="A2"/>
    <w:uiPriority w:val="99"/>
    <w:rsid w:val="00D66D98"/>
    <w:rPr>
      <w:color w:val="000000"/>
      <w:sz w:val="16"/>
      <w:szCs w:val="16"/>
    </w:rPr>
  </w:style>
  <w:style w:type="character" w:customStyle="1" w:styleId="A4">
    <w:name w:val="A4"/>
    <w:uiPriority w:val="99"/>
    <w:rsid w:val="00D66D98"/>
    <w:rPr>
      <w:color w:val="000000"/>
      <w:sz w:val="20"/>
      <w:szCs w:val="20"/>
    </w:rPr>
  </w:style>
  <w:style w:type="character" w:customStyle="1" w:styleId="NmerodaPgina1">
    <w:name w:val="Número da Página1"/>
    <w:rsid w:val="00D66D98"/>
    <w:rPr>
      <w:lang w:val="en-US"/>
    </w:rPr>
  </w:style>
  <w:style w:type="paragraph" w:styleId="Caption">
    <w:name w:val="caption"/>
    <w:basedOn w:val="Normal"/>
    <w:next w:val="Normal"/>
    <w:uiPriority w:val="35"/>
    <w:unhideWhenUsed/>
    <w:qFormat/>
    <w:rsid w:val="00D66D98"/>
    <w:pPr>
      <w:spacing w:after="200"/>
    </w:pPr>
    <w:rPr>
      <w:rFonts w:ascii="Times New Roman" w:hAnsi="Times New Roman" w:cs="Times New Roman"/>
      <w:i/>
      <w:iCs/>
      <w:color w:val="44546A" w:themeColor="text2"/>
      <w:sz w:val="18"/>
      <w:szCs w:val="1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3</Pages>
  <Words>38116</Words>
  <Characters>214976</Characters>
  <Application>Microsoft Office Word</Application>
  <DocSecurity>0</DocSecurity>
  <Lines>6322</Lines>
  <Paragraphs>53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7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Ribeiro, Tayana R. (ELS-RIO)</cp:lastModifiedBy>
  <cp:revision>5</cp:revision>
  <dcterms:created xsi:type="dcterms:W3CDTF">2020-12-29T14:51:00Z</dcterms:created>
  <dcterms:modified xsi:type="dcterms:W3CDTF">2021-03-26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03-26T18:39:29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8ccf92ab-ba6f-4232-81c9-84dc6c3dd10d</vt:lpwstr>
  </property>
  <property fmtid="{D5CDD505-2E9C-101B-9397-08002B2CF9AE}" pid="8" name="MSIP_Label_549ac42a-3eb4-4074-b885-aea26bd6241e_ContentBits">
    <vt:lpwstr>0</vt:lpwstr>
  </property>
</Properties>
</file>